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0B2CBDB1" w14:textId="47284FD4" w:rsidR="00745A7A" w:rsidRPr="002169F4"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3D64123C" w:rsidR="00745A7A" w:rsidRPr="002169F4"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Konzeption und Design eines</w:t>
      </w:r>
      <w:r w:rsidR="00745A7A" w:rsidRPr="00C46A66">
        <w:rPr>
          <w:rFonts w:ascii="Arial" w:hAnsi="Arial" w:cs="Arial"/>
          <w:b/>
        </w:rPr>
        <w:t xml:space="preserve"> </w:t>
      </w:r>
      <w:r w:rsidR="00E03B72">
        <w:rPr>
          <w:rFonts w:ascii="Arial" w:hAnsi="Arial" w:cs="Arial"/>
          <w:b/>
        </w:rPr>
        <w:t xml:space="preserve">kontextsensitiven smarten </w:t>
      </w:r>
      <w:r>
        <w:rPr>
          <w:rFonts w:ascii="Arial" w:hAnsi="Arial" w:cs="Arial"/>
          <w:b/>
        </w:rPr>
        <w:t>Medikamentenverwaltungssystems</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 xml:space="preserve">Lukas </w:t>
      </w:r>
      <w:proofErr w:type="spellStart"/>
      <w:r w:rsidR="00D567B9">
        <w:rPr>
          <w:rFonts w:ascii="Arial" w:hAnsi="Arial" w:cs="Arial"/>
        </w:rPr>
        <w:t>Smirek</w:t>
      </w:r>
      <w:proofErr w:type="spellEnd"/>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roofErr w:type="spellStart"/>
      <w:r w:rsidRPr="002169F4">
        <w:rPr>
          <w:rFonts w:ascii="Arial" w:hAnsi="Arial" w:cs="Arial"/>
        </w:rPr>
        <w:t>Matr</w:t>
      </w:r>
      <w:proofErr w:type="spellEnd"/>
      <w:r w:rsidRPr="002169F4">
        <w:rPr>
          <w:rFonts w:ascii="Arial" w:hAnsi="Arial" w:cs="Arial"/>
        </w:rPr>
        <w:t xml:space="preserve">.-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Toc476262584"/>
      <w:r w:rsidRPr="002169F4">
        <w:rPr>
          <w:rFonts w:ascii="Arial" w:hAnsi="Arial" w:cs="Arial"/>
        </w:rPr>
        <w:lastRenderedPageBreak/>
        <w:t>Management Summary</w:t>
      </w:r>
      <w:bookmarkEnd w:id="0"/>
      <w:bookmarkEnd w:id="1"/>
      <w:bookmarkEnd w:id="2"/>
      <w:bookmarkEnd w:id="3"/>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4" w:name="_Toc462229558"/>
    <w:bookmarkStart w:id="5" w:name="_Toc462230378"/>
    <w:bookmarkStart w:id="6" w:name="_Toc462231007"/>
    <w:p w14:paraId="41886A4A" w14:textId="08A5F638" w:rsidR="00596363" w:rsidRDefault="00FA1482">
      <w:pPr>
        <w:pStyle w:val="Verzeichnis1"/>
        <w:rPr>
          <w:rFonts w:asciiTheme="minorHAnsi" w:eastAsiaTheme="minorEastAsia" w:hAnsiTheme="minorHAnsi" w:cstheme="minorBidi"/>
          <w:b w:val="0"/>
          <w:bCs w:val="0"/>
          <w:i w:val="0"/>
          <w:iCs w:val="0"/>
        </w:rPr>
      </w:pPr>
      <w:r>
        <w:lastRenderedPageBreak/>
        <w:fldChar w:fldCharType="begin"/>
      </w:r>
      <w:r>
        <w:instrText xml:space="preserve"> TOC \o "1-3" \h \z \u </w:instrText>
      </w:r>
      <w:r>
        <w:fldChar w:fldCharType="separate"/>
      </w:r>
      <w:hyperlink w:anchor="_Toc476262584" w:history="1">
        <w:r w:rsidR="00596363" w:rsidRPr="00570866">
          <w:rPr>
            <w:rStyle w:val="Hyperlink"/>
          </w:rPr>
          <w:t>Management Summary</w:t>
        </w:r>
        <w:r w:rsidR="00596363">
          <w:rPr>
            <w:webHidden/>
          </w:rPr>
          <w:tab/>
        </w:r>
        <w:r w:rsidR="00596363">
          <w:rPr>
            <w:webHidden/>
          </w:rPr>
          <w:fldChar w:fldCharType="begin"/>
        </w:r>
        <w:r w:rsidR="00596363">
          <w:rPr>
            <w:webHidden/>
          </w:rPr>
          <w:instrText xml:space="preserve"> PAGEREF _Toc476262584 \h </w:instrText>
        </w:r>
        <w:r w:rsidR="00596363">
          <w:rPr>
            <w:webHidden/>
          </w:rPr>
        </w:r>
        <w:r w:rsidR="00596363">
          <w:rPr>
            <w:webHidden/>
          </w:rPr>
          <w:fldChar w:fldCharType="separate"/>
        </w:r>
        <w:r w:rsidR="00F46094">
          <w:rPr>
            <w:webHidden/>
          </w:rPr>
          <w:t>II</w:t>
        </w:r>
        <w:r w:rsidR="00596363">
          <w:rPr>
            <w:webHidden/>
          </w:rPr>
          <w:fldChar w:fldCharType="end"/>
        </w:r>
      </w:hyperlink>
    </w:p>
    <w:p w14:paraId="296261CA" w14:textId="1E75EEF2" w:rsidR="00596363" w:rsidRDefault="00CF35C9">
      <w:pPr>
        <w:pStyle w:val="Verzeichnis1"/>
        <w:rPr>
          <w:rFonts w:asciiTheme="minorHAnsi" w:eastAsiaTheme="minorEastAsia" w:hAnsiTheme="minorHAnsi" w:cstheme="minorBidi"/>
          <w:b w:val="0"/>
          <w:bCs w:val="0"/>
          <w:i w:val="0"/>
          <w:iCs w:val="0"/>
        </w:rPr>
      </w:pPr>
      <w:hyperlink w:anchor="_Toc476262585" w:history="1">
        <w:r w:rsidR="00596363" w:rsidRPr="00570866">
          <w:rPr>
            <w:rStyle w:val="Hyperlink"/>
          </w:rPr>
          <w:t>Abkürzungsverzeichnis</w:t>
        </w:r>
        <w:r w:rsidR="00596363">
          <w:rPr>
            <w:webHidden/>
          </w:rPr>
          <w:tab/>
        </w:r>
        <w:r w:rsidR="00596363">
          <w:rPr>
            <w:webHidden/>
          </w:rPr>
          <w:fldChar w:fldCharType="begin"/>
        </w:r>
        <w:r w:rsidR="00596363">
          <w:rPr>
            <w:webHidden/>
          </w:rPr>
          <w:instrText xml:space="preserve"> PAGEREF _Toc476262585 \h </w:instrText>
        </w:r>
        <w:r w:rsidR="00596363">
          <w:rPr>
            <w:webHidden/>
          </w:rPr>
        </w:r>
        <w:r w:rsidR="00596363">
          <w:rPr>
            <w:webHidden/>
          </w:rPr>
          <w:fldChar w:fldCharType="separate"/>
        </w:r>
        <w:r w:rsidR="00F46094">
          <w:rPr>
            <w:webHidden/>
          </w:rPr>
          <w:t>VI</w:t>
        </w:r>
        <w:r w:rsidR="00596363">
          <w:rPr>
            <w:webHidden/>
          </w:rPr>
          <w:fldChar w:fldCharType="end"/>
        </w:r>
      </w:hyperlink>
    </w:p>
    <w:p w14:paraId="3E4E521B" w14:textId="4D4DAD77" w:rsidR="00596363" w:rsidRDefault="00CF35C9">
      <w:pPr>
        <w:pStyle w:val="Verzeichnis1"/>
        <w:rPr>
          <w:rFonts w:asciiTheme="minorHAnsi" w:eastAsiaTheme="minorEastAsia" w:hAnsiTheme="minorHAnsi" w:cstheme="minorBidi"/>
          <w:b w:val="0"/>
          <w:bCs w:val="0"/>
          <w:i w:val="0"/>
          <w:iCs w:val="0"/>
        </w:rPr>
      </w:pPr>
      <w:hyperlink w:anchor="_Toc476262586" w:history="1">
        <w:r w:rsidR="00596363" w:rsidRPr="00570866">
          <w:rPr>
            <w:rStyle w:val="Hyperlink"/>
          </w:rPr>
          <w:t>Abbildungsverzeichnis</w:t>
        </w:r>
        <w:r w:rsidR="00596363">
          <w:rPr>
            <w:webHidden/>
          </w:rPr>
          <w:tab/>
        </w:r>
        <w:r w:rsidR="00596363">
          <w:rPr>
            <w:webHidden/>
          </w:rPr>
          <w:fldChar w:fldCharType="begin"/>
        </w:r>
        <w:r w:rsidR="00596363">
          <w:rPr>
            <w:webHidden/>
          </w:rPr>
          <w:instrText xml:space="preserve"> PAGEREF _Toc476262586 \h </w:instrText>
        </w:r>
        <w:r w:rsidR="00596363">
          <w:rPr>
            <w:webHidden/>
          </w:rPr>
        </w:r>
        <w:r w:rsidR="00596363">
          <w:rPr>
            <w:webHidden/>
          </w:rPr>
          <w:fldChar w:fldCharType="separate"/>
        </w:r>
        <w:r w:rsidR="00F46094">
          <w:rPr>
            <w:webHidden/>
          </w:rPr>
          <w:t>VII</w:t>
        </w:r>
        <w:r w:rsidR="00596363">
          <w:rPr>
            <w:webHidden/>
          </w:rPr>
          <w:fldChar w:fldCharType="end"/>
        </w:r>
      </w:hyperlink>
    </w:p>
    <w:p w14:paraId="5DB0B9D6" w14:textId="22F5D46B" w:rsidR="00596363" w:rsidRDefault="00CF35C9">
      <w:pPr>
        <w:pStyle w:val="Verzeichnis1"/>
        <w:rPr>
          <w:rFonts w:asciiTheme="minorHAnsi" w:eastAsiaTheme="minorEastAsia" w:hAnsiTheme="minorHAnsi" w:cstheme="minorBidi"/>
          <w:b w:val="0"/>
          <w:bCs w:val="0"/>
          <w:i w:val="0"/>
          <w:iCs w:val="0"/>
        </w:rPr>
      </w:pPr>
      <w:hyperlink w:anchor="_Toc476262587" w:history="1">
        <w:r w:rsidR="00596363" w:rsidRPr="00570866">
          <w:rPr>
            <w:rStyle w:val="Hyperlink"/>
          </w:rPr>
          <w:t>1.</w:t>
        </w:r>
        <w:r w:rsidR="00596363">
          <w:rPr>
            <w:rFonts w:asciiTheme="minorHAnsi" w:eastAsiaTheme="minorEastAsia" w:hAnsiTheme="minorHAnsi" w:cstheme="minorBidi"/>
            <w:b w:val="0"/>
            <w:bCs w:val="0"/>
            <w:i w:val="0"/>
            <w:iCs w:val="0"/>
          </w:rPr>
          <w:tab/>
        </w:r>
        <w:r w:rsidR="00596363" w:rsidRPr="00570866">
          <w:rPr>
            <w:rStyle w:val="Hyperlink"/>
          </w:rPr>
          <w:t>Einleitung</w:t>
        </w:r>
        <w:r w:rsidR="00596363">
          <w:rPr>
            <w:webHidden/>
          </w:rPr>
          <w:tab/>
        </w:r>
        <w:r w:rsidR="00596363">
          <w:rPr>
            <w:webHidden/>
          </w:rPr>
          <w:fldChar w:fldCharType="begin"/>
        </w:r>
        <w:r w:rsidR="00596363">
          <w:rPr>
            <w:webHidden/>
          </w:rPr>
          <w:instrText xml:space="preserve"> PAGEREF _Toc476262587 \h </w:instrText>
        </w:r>
        <w:r w:rsidR="00596363">
          <w:rPr>
            <w:webHidden/>
          </w:rPr>
        </w:r>
        <w:r w:rsidR="00596363">
          <w:rPr>
            <w:webHidden/>
          </w:rPr>
          <w:fldChar w:fldCharType="separate"/>
        </w:r>
        <w:r w:rsidR="00F46094">
          <w:rPr>
            <w:webHidden/>
          </w:rPr>
          <w:t>1</w:t>
        </w:r>
        <w:r w:rsidR="00596363">
          <w:rPr>
            <w:webHidden/>
          </w:rPr>
          <w:fldChar w:fldCharType="end"/>
        </w:r>
      </w:hyperlink>
    </w:p>
    <w:p w14:paraId="5FD63363" w14:textId="56419942" w:rsidR="00596363" w:rsidRDefault="00CF35C9">
      <w:pPr>
        <w:pStyle w:val="Verzeichnis2"/>
        <w:tabs>
          <w:tab w:val="left" w:pos="960"/>
          <w:tab w:val="right" w:leader="underscore" w:pos="9344"/>
        </w:tabs>
        <w:rPr>
          <w:rFonts w:eastAsiaTheme="minorEastAsia" w:cstheme="minorBidi"/>
          <w:b w:val="0"/>
          <w:bCs w:val="0"/>
          <w:noProof/>
        </w:rPr>
      </w:pPr>
      <w:hyperlink w:anchor="_Toc476262588" w:history="1">
        <w:r w:rsidR="00596363" w:rsidRPr="00570866">
          <w:rPr>
            <w:rStyle w:val="Hyperlink"/>
            <w:noProof/>
          </w:rPr>
          <w:t>1.1.</w:t>
        </w:r>
        <w:r w:rsidR="00596363">
          <w:rPr>
            <w:rFonts w:eastAsiaTheme="minorEastAsia" w:cstheme="minorBidi"/>
            <w:b w:val="0"/>
            <w:bCs w:val="0"/>
            <w:noProof/>
          </w:rPr>
          <w:tab/>
        </w:r>
        <w:r w:rsidR="00596363" w:rsidRPr="00570866">
          <w:rPr>
            <w:rStyle w:val="Hyperlink"/>
            <w:rFonts w:ascii="Times New Roman" w:hAnsi="Times New Roman"/>
            <w:noProof/>
          </w:rPr>
          <w:t>Motivation</w:t>
        </w:r>
        <w:r w:rsidR="00596363">
          <w:rPr>
            <w:noProof/>
            <w:webHidden/>
          </w:rPr>
          <w:tab/>
        </w:r>
        <w:r w:rsidR="00596363">
          <w:rPr>
            <w:noProof/>
            <w:webHidden/>
          </w:rPr>
          <w:fldChar w:fldCharType="begin"/>
        </w:r>
        <w:r w:rsidR="00596363">
          <w:rPr>
            <w:noProof/>
            <w:webHidden/>
          </w:rPr>
          <w:instrText xml:space="preserve"> PAGEREF _Toc476262588 \h </w:instrText>
        </w:r>
        <w:r w:rsidR="00596363">
          <w:rPr>
            <w:noProof/>
            <w:webHidden/>
          </w:rPr>
        </w:r>
        <w:r w:rsidR="00596363">
          <w:rPr>
            <w:noProof/>
            <w:webHidden/>
          </w:rPr>
          <w:fldChar w:fldCharType="separate"/>
        </w:r>
        <w:r w:rsidR="00F46094">
          <w:rPr>
            <w:noProof/>
            <w:webHidden/>
          </w:rPr>
          <w:t>1</w:t>
        </w:r>
        <w:r w:rsidR="00596363">
          <w:rPr>
            <w:noProof/>
            <w:webHidden/>
          </w:rPr>
          <w:fldChar w:fldCharType="end"/>
        </w:r>
      </w:hyperlink>
    </w:p>
    <w:p w14:paraId="377E4557" w14:textId="25373C75" w:rsidR="00596363" w:rsidRDefault="00CF35C9">
      <w:pPr>
        <w:pStyle w:val="Verzeichnis2"/>
        <w:tabs>
          <w:tab w:val="left" w:pos="960"/>
          <w:tab w:val="right" w:leader="underscore" w:pos="9344"/>
        </w:tabs>
        <w:rPr>
          <w:rFonts w:eastAsiaTheme="minorEastAsia" w:cstheme="minorBidi"/>
          <w:b w:val="0"/>
          <w:bCs w:val="0"/>
          <w:noProof/>
        </w:rPr>
      </w:pPr>
      <w:hyperlink w:anchor="_Toc476262589" w:history="1">
        <w:r w:rsidR="00596363" w:rsidRPr="00570866">
          <w:rPr>
            <w:rStyle w:val="Hyperlink"/>
            <w:rFonts w:ascii="Times New Roman" w:hAnsi="Times New Roman"/>
            <w:noProof/>
          </w:rPr>
          <w:t>1.2.</w:t>
        </w:r>
        <w:r w:rsidR="00596363">
          <w:rPr>
            <w:rFonts w:eastAsiaTheme="minorEastAsia" w:cstheme="minorBidi"/>
            <w:b w:val="0"/>
            <w:bCs w:val="0"/>
            <w:noProof/>
          </w:rPr>
          <w:tab/>
        </w:r>
        <w:r w:rsidR="00596363" w:rsidRPr="00570866">
          <w:rPr>
            <w:rStyle w:val="Hyperlink"/>
            <w:rFonts w:ascii="Times New Roman" w:hAnsi="Times New Roman"/>
            <w:noProof/>
          </w:rPr>
          <w:t>Ziel der Masterarbeit</w:t>
        </w:r>
        <w:r w:rsidR="00596363">
          <w:rPr>
            <w:noProof/>
            <w:webHidden/>
          </w:rPr>
          <w:tab/>
        </w:r>
        <w:r w:rsidR="00596363">
          <w:rPr>
            <w:noProof/>
            <w:webHidden/>
          </w:rPr>
          <w:fldChar w:fldCharType="begin"/>
        </w:r>
        <w:r w:rsidR="00596363">
          <w:rPr>
            <w:noProof/>
            <w:webHidden/>
          </w:rPr>
          <w:instrText xml:space="preserve"> PAGEREF _Toc476262589 \h </w:instrText>
        </w:r>
        <w:r w:rsidR="00596363">
          <w:rPr>
            <w:noProof/>
            <w:webHidden/>
          </w:rPr>
        </w:r>
        <w:r w:rsidR="00596363">
          <w:rPr>
            <w:noProof/>
            <w:webHidden/>
          </w:rPr>
          <w:fldChar w:fldCharType="separate"/>
        </w:r>
        <w:r w:rsidR="00F46094">
          <w:rPr>
            <w:noProof/>
            <w:webHidden/>
          </w:rPr>
          <w:t>2</w:t>
        </w:r>
        <w:r w:rsidR="00596363">
          <w:rPr>
            <w:noProof/>
            <w:webHidden/>
          </w:rPr>
          <w:fldChar w:fldCharType="end"/>
        </w:r>
      </w:hyperlink>
    </w:p>
    <w:p w14:paraId="0236F56C" w14:textId="36912EBC" w:rsidR="00596363" w:rsidRDefault="00CF35C9">
      <w:pPr>
        <w:pStyle w:val="Verzeichnis2"/>
        <w:tabs>
          <w:tab w:val="left" w:pos="960"/>
          <w:tab w:val="right" w:leader="underscore" w:pos="9344"/>
        </w:tabs>
        <w:rPr>
          <w:rFonts w:eastAsiaTheme="minorEastAsia" w:cstheme="minorBidi"/>
          <w:b w:val="0"/>
          <w:bCs w:val="0"/>
          <w:noProof/>
        </w:rPr>
      </w:pPr>
      <w:hyperlink w:anchor="_Toc476262590" w:history="1">
        <w:r w:rsidR="00596363" w:rsidRPr="00570866">
          <w:rPr>
            <w:rStyle w:val="Hyperlink"/>
            <w:rFonts w:ascii="Times New Roman" w:hAnsi="Times New Roman"/>
            <w:noProof/>
          </w:rPr>
          <w:t>1.3.</w:t>
        </w:r>
        <w:r w:rsidR="00596363">
          <w:rPr>
            <w:rFonts w:eastAsiaTheme="minorEastAsia" w:cstheme="minorBidi"/>
            <w:b w:val="0"/>
            <w:bCs w:val="0"/>
            <w:noProof/>
          </w:rPr>
          <w:tab/>
        </w:r>
        <w:r w:rsidR="00596363" w:rsidRPr="00570866">
          <w:rPr>
            <w:rStyle w:val="Hyperlink"/>
            <w:rFonts w:ascii="Times New Roman" w:hAnsi="Times New Roman"/>
            <w:noProof/>
          </w:rPr>
          <w:t>Methodisches Vorgehen</w:t>
        </w:r>
        <w:r w:rsidR="00596363">
          <w:rPr>
            <w:noProof/>
            <w:webHidden/>
          </w:rPr>
          <w:tab/>
        </w:r>
        <w:r w:rsidR="00596363">
          <w:rPr>
            <w:noProof/>
            <w:webHidden/>
          </w:rPr>
          <w:fldChar w:fldCharType="begin"/>
        </w:r>
        <w:r w:rsidR="00596363">
          <w:rPr>
            <w:noProof/>
            <w:webHidden/>
          </w:rPr>
          <w:instrText xml:space="preserve"> PAGEREF _Toc476262590 \h </w:instrText>
        </w:r>
        <w:r w:rsidR="00596363">
          <w:rPr>
            <w:noProof/>
            <w:webHidden/>
          </w:rPr>
        </w:r>
        <w:r w:rsidR="00596363">
          <w:rPr>
            <w:noProof/>
            <w:webHidden/>
          </w:rPr>
          <w:fldChar w:fldCharType="separate"/>
        </w:r>
        <w:r w:rsidR="00F46094">
          <w:rPr>
            <w:noProof/>
            <w:webHidden/>
          </w:rPr>
          <w:t>2</w:t>
        </w:r>
        <w:r w:rsidR="00596363">
          <w:rPr>
            <w:noProof/>
            <w:webHidden/>
          </w:rPr>
          <w:fldChar w:fldCharType="end"/>
        </w:r>
      </w:hyperlink>
    </w:p>
    <w:p w14:paraId="1171E968" w14:textId="67606CF0" w:rsidR="00596363" w:rsidRDefault="00CF35C9">
      <w:pPr>
        <w:pStyle w:val="Verzeichnis2"/>
        <w:tabs>
          <w:tab w:val="left" w:pos="960"/>
          <w:tab w:val="right" w:leader="underscore" w:pos="9344"/>
        </w:tabs>
        <w:rPr>
          <w:rFonts w:eastAsiaTheme="minorEastAsia" w:cstheme="minorBidi"/>
          <w:b w:val="0"/>
          <w:bCs w:val="0"/>
          <w:noProof/>
        </w:rPr>
      </w:pPr>
      <w:hyperlink w:anchor="_Toc476262591" w:history="1">
        <w:r w:rsidR="00596363" w:rsidRPr="00570866">
          <w:rPr>
            <w:rStyle w:val="Hyperlink"/>
            <w:rFonts w:ascii="Times New Roman" w:hAnsi="Times New Roman"/>
            <w:noProof/>
          </w:rPr>
          <w:t>1.4.</w:t>
        </w:r>
        <w:r w:rsidR="00596363">
          <w:rPr>
            <w:rFonts w:eastAsiaTheme="minorEastAsia" w:cstheme="minorBidi"/>
            <w:b w:val="0"/>
            <w:bCs w:val="0"/>
            <w:noProof/>
          </w:rPr>
          <w:tab/>
        </w:r>
        <w:r w:rsidR="00596363" w:rsidRPr="00570866">
          <w:rPr>
            <w:rStyle w:val="Hyperlink"/>
            <w:rFonts w:ascii="Times New Roman" w:hAnsi="Times New Roman"/>
            <w:noProof/>
          </w:rPr>
          <w:t>Aufbau der Arbeit</w:t>
        </w:r>
        <w:r w:rsidR="00596363">
          <w:rPr>
            <w:noProof/>
            <w:webHidden/>
          </w:rPr>
          <w:tab/>
        </w:r>
        <w:r w:rsidR="00596363">
          <w:rPr>
            <w:noProof/>
            <w:webHidden/>
          </w:rPr>
          <w:fldChar w:fldCharType="begin"/>
        </w:r>
        <w:r w:rsidR="00596363">
          <w:rPr>
            <w:noProof/>
            <w:webHidden/>
          </w:rPr>
          <w:instrText xml:space="preserve"> PAGEREF _Toc476262591 \h </w:instrText>
        </w:r>
        <w:r w:rsidR="00596363">
          <w:rPr>
            <w:noProof/>
            <w:webHidden/>
          </w:rPr>
        </w:r>
        <w:r w:rsidR="00596363">
          <w:rPr>
            <w:noProof/>
            <w:webHidden/>
          </w:rPr>
          <w:fldChar w:fldCharType="separate"/>
        </w:r>
        <w:r w:rsidR="00F46094">
          <w:rPr>
            <w:noProof/>
            <w:webHidden/>
          </w:rPr>
          <w:t>2</w:t>
        </w:r>
        <w:r w:rsidR="00596363">
          <w:rPr>
            <w:noProof/>
            <w:webHidden/>
          </w:rPr>
          <w:fldChar w:fldCharType="end"/>
        </w:r>
      </w:hyperlink>
    </w:p>
    <w:p w14:paraId="5A1404F6" w14:textId="2D84E613" w:rsidR="00596363" w:rsidRDefault="00CF35C9">
      <w:pPr>
        <w:pStyle w:val="Verzeichnis2"/>
        <w:tabs>
          <w:tab w:val="left" w:pos="960"/>
          <w:tab w:val="right" w:leader="underscore" w:pos="9344"/>
        </w:tabs>
        <w:rPr>
          <w:rFonts w:eastAsiaTheme="minorEastAsia" w:cstheme="minorBidi"/>
          <w:b w:val="0"/>
          <w:bCs w:val="0"/>
          <w:noProof/>
        </w:rPr>
      </w:pPr>
      <w:hyperlink w:anchor="_Toc476262592" w:history="1">
        <w:r w:rsidR="00596363" w:rsidRPr="00570866">
          <w:rPr>
            <w:rStyle w:val="Hyperlink"/>
            <w:rFonts w:ascii="Times New Roman" w:hAnsi="Times New Roman"/>
            <w:noProof/>
          </w:rPr>
          <w:t>1.5.</w:t>
        </w:r>
        <w:r w:rsidR="00596363">
          <w:rPr>
            <w:rFonts w:eastAsiaTheme="minorEastAsia" w:cstheme="minorBidi"/>
            <w:b w:val="0"/>
            <w:bCs w:val="0"/>
            <w:noProof/>
          </w:rPr>
          <w:tab/>
        </w:r>
        <w:r w:rsidR="00596363" w:rsidRPr="00570866">
          <w:rPr>
            <w:rStyle w:val="Hyperlink"/>
            <w:rFonts w:ascii="Times New Roman" w:hAnsi="Times New Roman"/>
            <w:noProof/>
          </w:rPr>
          <w:t>Verwandte Arbeiten</w:t>
        </w:r>
        <w:r w:rsidR="00596363">
          <w:rPr>
            <w:noProof/>
            <w:webHidden/>
          </w:rPr>
          <w:tab/>
        </w:r>
        <w:r w:rsidR="00596363">
          <w:rPr>
            <w:noProof/>
            <w:webHidden/>
          </w:rPr>
          <w:fldChar w:fldCharType="begin"/>
        </w:r>
        <w:r w:rsidR="00596363">
          <w:rPr>
            <w:noProof/>
            <w:webHidden/>
          </w:rPr>
          <w:instrText xml:space="preserve"> PAGEREF _Toc476262592 \h </w:instrText>
        </w:r>
        <w:r w:rsidR="00596363">
          <w:rPr>
            <w:noProof/>
            <w:webHidden/>
          </w:rPr>
        </w:r>
        <w:r w:rsidR="00596363">
          <w:rPr>
            <w:noProof/>
            <w:webHidden/>
          </w:rPr>
          <w:fldChar w:fldCharType="separate"/>
        </w:r>
        <w:r w:rsidR="00F46094">
          <w:rPr>
            <w:noProof/>
            <w:webHidden/>
          </w:rPr>
          <w:t>3</w:t>
        </w:r>
        <w:r w:rsidR="00596363">
          <w:rPr>
            <w:noProof/>
            <w:webHidden/>
          </w:rPr>
          <w:fldChar w:fldCharType="end"/>
        </w:r>
      </w:hyperlink>
    </w:p>
    <w:p w14:paraId="4D0F3B77" w14:textId="34ACC188" w:rsidR="00596363" w:rsidRDefault="00CF35C9">
      <w:pPr>
        <w:pStyle w:val="Verzeichnis1"/>
        <w:rPr>
          <w:rFonts w:asciiTheme="minorHAnsi" w:eastAsiaTheme="minorEastAsia" w:hAnsiTheme="minorHAnsi" w:cstheme="minorBidi"/>
          <w:b w:val="0"/>
          <w:bCs w:val="0"/>
          <w:i w:val="0"/>
          <w:iCs w:val="0"/>
        </w:rPr>
      </w:pPr>
      <w:hyperlink w:anchor="_Toc476262593" w:history="1">
        <w:r w:rsidR="00596363" w:rsidRPr="00570866">
          <w:rPr>
            <w:rStyle w:val="Hyperlink"/>
          </w:rPr>
          <w:t>2.</w:t>
        </w:r>
        <w:r w:rsidR="00596363">
          <w:rPr>
            <w:rFonts w:asciiTheme="minorHAnsi" w:eastAsiaTheme="minorEastAsia" w:hAnsiTheme="minorHAnsi" w:cstheme="minorBidi"/>
            <w:b w:val="0"/>
            <w:bCs w:val="0"/>
            <w:i w:val="0"/>
            <w:iCs w:val="0"/>
          </w:rPr>
          <w:tab/>
        </w:r>
        <w:r w:rsidR="00596363" w:rsidRPr="00570866">
          <w:rPr>
            <w:rStyle w:val="Hyperlink"/>
          </w:rPr>
          <w:t>Grundlagen</w:t>
        </w:r>
        <w:r w:rsidR="00596363">
          <w:rPr>
            <w:webHidden/>
          </w:rPr>
          <w:tab/>
        </w:r>
        <w:r w:rsidR="00596363">
          <w:rPr>
            <w:webHidden/>
          </w:rPr>
          <w:fldChar w:fldCharType="begin"/>
        </w:r>
        <w:r w:rsidR="00596363">
          <w:rPr>
            <w:webHidden/>
          </w:rPr>
          <w:instrText xml:space="preserve"> PAGEREF _Toc476262593 \h </w:instrText>
        </w:r>
        <w:r w:rsidR="00596363">
          <w:rPr>
            <w:webHidden/>
          </w:rPr>
        </w:r>
        <w:r w:rsidR="00596363">
          <w:rPr>
            <w:webHidden/>
          </w:rPr>
          <w:fldChar w:fldCharType="separate"/>
        </w:r>
        <w:r w:rsidR="00F46094">
          <w:rPr>
            <w:webHidden/>
          </w:rPr>
          <w:t>5</w:t>
        </w:r>
        <w:r w:rsidR="00596363">
          <w:rPr>
            <w:webHidden/>
          </w:rPr>
          <w:fldChar w:fldCharType="end"/>
        </w:r>
      </w:hyperlink>
    </w:p>
    <w:p w14:paraId="5C6925DC" w14:textId="475F1957" w:rsidR="00596363" w:rsidRDefault="00CF35C9">
      <w:pPr>
        <w:pStyle w:val="Verzeichnis2"/>
        <w:tabs>
          <w:tab w:val="left" w:pos="960"/>
          <w:tab w:val="right" w:leader="underscore" w:pos="9344"/>
        </w:tabs>
        <w:rPr>
          <w:rFonts w:eastAsiaTheme="minorEastAsia" w:cstheme="minorBidi"/>
          <w:b w:val="0"/>
          <w:bCs w:val="0"/>
          <w:noProof/>
        </w:rPr>
      </w:pPr>
      <w:hyperlink w:anchor="_Toc476262594" w:history="1">
        <w:r w:rsidR="00596363" w:rsidRPr="00570866">
          <w:rPr>
            <w:rStyle w:val="Hyperlink"/>
            <w:rFonts w:ascii="Times New Roman" w:hAnsi="Times New Roman"/>
            <w:noProof/>
          </w:rPr>
          <w:t>2.1.</w:t>
        </w:r>
        <w:r w:rsidR="00596363">
          <w:rPr>
            <w:rFonts w:eastAsiaTheme="minorEastAsia" w:cstheme="minorBidi"/>
            <w:b w:val="0"/>
            <w:bCs w:val="0"/>
            <w:noProof/>
          </w:rPr>
          <w:tab/>
        </w:r>
        <w:r w:rsidR="00596363" w:rsidRPr="00570866">
          <w:rPr>
            <w:rStyle w:val="Hyperlink"/>
            <w:rFonts w:ascii="Times New Roman" w:hAnsi="Times New Roman"/>
            <w:noProof/>
          </w:rPr>
          <w:t>Terminologische Einordnungen</w:t>
        </w:r>
        <w:r w:rsidR="00596363">
          <w:rPr>
            <w:noProof/>
            <w:webHidden/>
          </w:rPr>
          <w:tab/>
        </w:r>
        <w:r w:rsidR="00596363">
          <w:rPr>
            <w:noProof/>
            <w:webHidden/>
          </w:rPr>
          <w:fldChar w:fldCharType="begin"/>
        </w:r>
        <w:r w:rsidR="00596363">
          <w:rPr>
            <w:noProof/>
            <w:webHidden/>
          </w:rPr>
          <w:instrText xml:space="preserve"> PAGEREF _Toc476262594 \h </w:instrText>
        </w:r>
        <w:r w:rsidR="00596363">
          <w:rPr>
            <w:noProof/>
            <w:webHidden/>
          </w:rPr>
        </w:r>
        <w:r w:rsidR="00596363">
          <w:rPr>
            <w:noProof/>
            <w:webHidden/>
          </w:rPr>
          <w:fldChar w:fldCharType="separate"/>
        </w:r>
        <w:r w:rsidR="00F46094">
          <w:rPr>
            <w:noProof/>
            <w:webHidden/>
          </w:rPr>
          <w:t>5</w:t>
        </w:r>
        <w:r w:rsidR="00596363">
          <w:rPr>
            <w:noProof/>
            <w:webHidden/>
          </w:rPr>
          <w:fldChar w:fldCharType="end"/>
        </w:r>
      </w:hyperlink>
    </w:p>
    <w:p w14:paraId="48DE5CC3" w14:textId="2EC79C93" w:rsidR="00596363" w:rsidRDefault="00CF35C9">
      <w:pPr>
        <w:pStyle w:val="Verzeichnis2"/>
        <w:tabs>
          <w:tab w:val="left" w:pos="960"/>
          <w:tab w:val="right" w:leader="underscore" w:pos="9344"/>
        </w:tabs>
        <w:rPr>
          <w:rFonts w:eastAsiaTheme="minorEastAsia" w:cstheme="minorBidi"/>
          <w:b w:val="0"/>
          <w:bCs w:val="0"/>
          <w:noProof/>
        </w:rPr>
      </w:pPr>
      <w:hyperlink w:anchor="_Toc476262595" w:history="1">
        <w:r w:rsidR="00596363" w:rsidRPr="00570866">
          <w:rPr>
            <w:rStyle w:val="Hyperlink"/>
            <w:rFonts w:ascii="Times New Roman" w:hAnsi="Times New Roman"/>
            <w:noProof/>
          </w:rPr>
          <w:t>2.1.1.</w:t>
        </w:r>
        <w:r w:rsidR="00596363">
          <w:rPr>
            <w:rFonts w:eastAsiaTheme="minorEastAsia" w:cstheme="minorBidi"/>
            <w:b w:val="0"/>
            <w:bCs w:val="0"/>
            <w:noProof/>
          </w:rPr>
          <w:tab/>
        </w:r>
        <w:r w:rsidR="00596363" w:rsidRPr="00570866">
          <w:rPr>
            <w:rStyle w:val="Hyperlink"/>
            <w:rFonts w:ascii="Times New Roman" w:hAnsi="Times New Roman"/>
            <w:noProof/>
          </w:rPr>
          <w:t>Adhärenz und Compliance</w:t>
        </w:r>
        <w:r w:rsidR="00596363">
          <w:rPr>
            <w:noProof/>
            <w:webHidden/>
          </w:rPr>
          <w:tab/>
        </w:r>
        <w:r w:rsidR="00596363">
          <w:rPr>
            <w:noProof/>
            <w:webHidden/>
          </w:rPr>
          <w:fldChar w:fldCharType="begin"/>
        </w:r>
        <w:r w:rsidR="00596363">
          <w:rPr>
            <w:noProof/>
            <w:webHidden/>
          </w:rPr>
          <w:instrText xml:space="preserve"> PAGEREF _Toc476262595 \h </w:instrText>
        </w:r>
        <w:r w:rsidR="00596363">
          <w:rPr>
            <w:noProof/>
            <w:webHidden/>
          </w:rPr>
        </w:r>
        <w:r w:rsidR="00596363">
          <w:rPr>
            <w:noProof/>
            <w:webHidden/>
          </w:rPr>
          <w:fldChar w:fldCharType="separate"/>
        </w:r>
        <w:r w:rsidR="00F46094">
          <w:rPr>
            <w:noProof/>
            <w:webHidden/>
          </w:rPr>
          <w:t>5</w:t>
        </w:r>
        <w:r w:rsidR="00596363">
          <w:rPr>
            <w:noProof/>
            <w:webHidden/>
          </w:rPr>
          <w:fldChar w:fldCharType="end"/>
        </w:r>
      </w:hyperlink>
    </w:p>
    <w:p w14:paraId="159977A3" w14:textId="1E10B799" w:rsidR="00596363" w:rsidRDefault="00CF35C9">
      <w:pPr>
        <w:pStyle w:val="Verzeichnis2"/>
        <w:tabs>
          <w:tab w:val="left" w:pos="960"/>
          <w:tab w:val="right" w:leader="underscore" w:pos="9344"/>
        </w:tabs>
        <w:rPr>
          <w:rFonts w:eastAsiaTheme="minorEastAsia" w:cstheme="minorBidi"/>
          <w:b w:val="0"/>
          <w:bCs w:val="0"/>
          <w:noProof/>
        </w:rPr>
      </w:pPr>
      <w:hyperlink w:anchor="_Toc476262596" w:history="1">
        <w:r w:rsidR="00596363" w:rsidRPr="00570866">
          <w:rPr>
            <w:rStyle w:val="Hyperlink"/>
            <w:rFonts w:ascii="Times New Roman" w:hAnsi="Times New Roman"/>
            <w:noProof/>
          </w:rPr>
          <w:t>2.1.2.</w:t>
        </w:r>
        <w:r w:rsidR="00596363">
          <w:rPr>
            <w:rFonts w:eastAsiaTheme="minorEastAsia" w:cstheme="minorBidi"/>
            <w:b w:val="0"/>
            <w:bCs w:val="0"/>
            <w:noProof/>
          </w:rPr>
          <w:tab/>
        </w:r>
        <w:r w:rsidR="00596363" w:rsidRPr="00570866">
          <w:rPr>
            <w:rStyle w:val="Hyperlink"/>
            <w:rFonts w:ascii="Times New Roman" w:hAnsi="Times New Roman"/>
            <w:noProof/>
          </w:rPr>
          <w:t>Alter und Altern</w:t>
        </w:r>
        <w:r w:rsidR="00596363">
          <w:rPr>
            <w:noProof/>
            <w:webHidden/>
          </w:rPr>
          <w:tab/>
        </w:r>
        <w:r w:rsidR="00596363">
          <w:rPr>
            <w:noProof/>
            <w:webHidden/>
          </w:rPr>
          <w:fldChar w:fldCharType="begin"/>
        </w:r>
        <w:r w:rsidR="00596363">
          <w:rPr>
            <w:noProof/>
            <w:webHidden/>
          </w:rPr>
          <w:instrText xml:space="preserve"> PAGEREF _Toc476262596 \h </w:instrText>
        </w:r>
        <w:r w:rsidR="00596363">
          <w:rPr>
            <w:noProof/>
            <w:webHidden/>
          </w:rPr>
        </w:r>
        <w:r w:rsidR="00596363">
          <w:rPr>
            <w:noProof/>
            <w:webHidden/>
          </w:rPr>
          <w:fldChar w:fldCharType="separate"/>
        </w:r>
        <w:r w:rsidR="00F46094">
          <w:rPr>
            <w:noProof/>
            <w:webHidden/>
          </w:rPr>
          <w:t>6</w:t>
        </w:r>
        <w:r w:rsidR="00596363">
          <w:rPr>
            <w:noProof/>
            <w:webHidden/>
          </w:rPr>
          <w:fldChar w:fldCharType="end"/>
        </w:r>
      </w:hyperlink>
    </w:p>
    <w:p w14:paraId="3B8F770A" w14:textId="3F5D17E0" w:rsidR="00596363" w:rsidRDefault="00CF35C9">
      <w:pPr>
        <w:pStyle w:val="Verzeichnis2"/>
        <w:tabs>
          <w:tab w:val="left" w:pos="960"/>
          <w:tab w:val="right" w:leader="underscore" w:pos="9344"/>
        </w:tabs>
        <w:rPr>
          <w:rFonts w:eastAsiaTheme="minorEastAsia" w:cstheme="minorBidi"/>
          <w:b w:val="0"/>
          <w:bCs w:val="0"/>
          <w:noProof/>
        </w:rPr>
      </w:pPr>
      <w:hyperlink w:anchor="_Toc476262597" w:history="1">
        <w:r w:rsidR="00596363" w:rsidRPr="00570866">
          <w:rPr>
            <w:rStyle w:val="Hyperlink"/>
            <w:rFonts w:ascii="Times New Roman" w:hAnsi="Times New Roman"/>
            <w:noProof/>
          </w:rPr>
          <w:t>2.2.</w:t>
        </w:r>
        <w:r w:rsidR="00596363">
          <w:rPr>
            <w:rFonts w:eastAsiaTheme="minorEastAsia" w:cstheme="minorBidi"/>
            <w:b w:val="0"/>
            <w:bCs w:val="0"/>
            <w:noProof/>
          </w:rPr>
          <w:tab/>
        </w:r>
        <w:r w:rsidR="00596363" w:rsidRPr="00570866">
          <w:rPr>
            <w:rStyle w:val="Hyperlink"/>
            <w:rFonts w:ascii="Times New Roman" w:hAnsi="Times New Roman"/>
            <w:noProof/>
          </w:rPr>
          <w:t>Demographischer Wandel</w:t>
        </w:r>
        <w:r w:rsidR="00596363">
          <w:rPr>
            <w:noProof/>
            <w:webHidden/>
          </w:rPr>
          <w:tab/>
        </w:r>
        <w:r w:rsidR="00596363">
          <w:rPr>
            <w:noProof/>
            <w:webHidden/>
          </w:rPr>
          <w:fldChar w:fldCharType="begin"/>
        </w:r>
        <w:r w:rsidR="00596363">
          <w:rPr>
            <w:noProof/>
            <w:webHidden/>
          </w:rPr>
          <w:instrText xml:space="preserve"> PAGEREF _Toc476262597 \h </w:instrText>
        </w:r>
        <w:r w:rsidR="00596363">
          <w:rPr>
            <w:noProof/>
            <w:webHidden/>
          </w:rPr>
        </w:r>
        <w:r w:rsidR="00596363">
          <w:rPr>
            <w:noProof/>
            <w:webHidden/>
          </w:rPr>
          <w:fldChar w:fldCharType="separate"/>
        </w:r>
        <w:r w:rsidR="00F46094">
          <w:rPr>
            <w:noProof/>
            <w:webHidden/>
          </w:rPr>
          <w:t>7</w:t>
        </w:r>
        <w:r w:rsidR="00596363">
          <w:rPr>
            <w:noProof/>
            <w:webHidden/>
          </w:rPr>
          <w:fldChar w:fldCharType="end"/>
        </w:r>
      </w:hyperlink>
    </w:p>
    <w:p w14:paraId="09D697C6" w14:textId="0230D14C" w:rsidR="00596363" w:rsidRDefault="00CF35C9">
      <w:pPr>
        <w:pStyle w:val="Verzeichnis2"/>
        <w:tabs>
          <w:tab w:val="left" w:pos="960"/>
          <w:tab w:val="right" w:leader="underscore" w:pos="9344"/>
        </w:tabs>
        <w:rPr>
          <w:rFonts w:eastAsiaTheme="minorEastAsia" w:cstheme="minorBidi"/>
          <w:b w:val="0"/>
          <w:bCs w:val="0"/>
          <w:noProof/>
        </w:rPr>
      </w:pPr>
      <w:hyperlink w:anchor="_Toc476262598" w:history="1">
        <w:r w:rsidR="00596363" w:rsidRPr="00570866">
          <w:rPr>
            <w:rStyle w:val="Hyperlink"/>
            <w:rFonts w:ascii="Times New Roman" w:hAnsi="Times New Roman"/>
            <w:noProof/>
          </w:rPr>
          <w:t>2.3.</w:t>
        </w:r>
        <w:r w:rsidR="00596363">
          <w:rPr>
            <w:rFonts w:eastAsiaTheme="minorEastAsia" w:cstheme="minorBidi"/>
            <w:b w:val="0"/>
            <w:bCs w:val="0"/>
            <w:noProof/>
          </w:rPr>
          <w:tab/>
        </w:r>
        <w:r w:rsidR="00596363" w:rsidRPr="00570866">
          <w:rPr>
            <w:rStyle w:val="Hyperlink"/>
            <w:rFonts w:ascii="Times New Roman" w:hAnsi="Times New Roman"/>
            <w:noProof/>
          </w:rPr>
          <w:t>Lebenssituation älterer Menschen</w:t>
        </w:r>
        <w:r w:rsidR="00596363">
          <w:rPr>
            <w:noProof/>
            <w:webHidden/>
          </w:rPr>
          <w:tab/>
        </w:r>
        <w:r w:rsidR="00596363">
          <w:rPr>
            <w:noProof/>
            <w:webHidden/>
          </w:rPr>
          <w:fldChar w:fldCharType="begin"/>
        </w:r>
        <w:r w:rsidR="00596363">
          <w:rPr>
            <w:noProof/>
            <w:webHidden/>
          </w:rPr>
          <w:instrText xml:space="preserve"> PAGEREF _Toc476262598 \h </w:instrText>
        </w:r>
        <w:r w:rsidR="00596363">
          <w:rPr>
            <w:noProof/>
            <w:webHidden/>
          </w:rPr>
        </w:r>
        <w:r w:rsidR="00596363">
          <w:rPr>
            <w:noProof/>
            <w:webHidden/>
          </w:rPr>
          <w:fldChar w:fldCharType="separate"/>
        </w:r>
        <w:r w:rsidR="00F46094">
          <w:rPr>
            <w:noProof/>
            <w:webHidden/>
          </w:rPr>
          <w:t>8</w:t>
        </w:r>
        <w:r w:rsidR="00596363">
          <w:rPr>
            <w:noProof/>
            <w:webHidden/>
          </w:rPr>
          <w:fldChar w:fldCharType="end"/>
        </w:r>
      </w:hyperlink>
    </w:p>
    <w:p w14:paraId="088931F1" w14:textId="37A21441" w:rsidR="00596363" w:rsidRDefault="00CF35C9">
      <w:pPr>
        <w:pStyle w:val="Verzeichnis2"/>
        <w:tabs>
          <w:tab w:val="left" w:pos="1200"/>
          <w:tab w:val="right" w:leader="underscore" w:pos="9344"/>
        </w:tabs>
        <w:rPr>
          <w:rFonts w:eastAsiaTheme="minorEastAsia" w:cstheme="minorBidi"/>
          <w:b w:val="0"/>
          <w:bCs w:val="0"/>
          <w:noProof/>
        </w:rPr>
      </w:pPr>
      <w:hyperlink w:anchor="_Toc476262599" w:history="1">
        <w:r w:rsidR="00596363" w:rsidRPr="00570866">
          <w:rPr>
            <w:rStyle w:val="Hyperlink"/>
            <w:noProof/>
          </w:rPr>
          <w:t>2.3.1.</w:t>
        </w:r>
        <w:r w:rsidR="00596363">
          <w:rPr>
            <w:rFonts w:eastAsiaTheme="minorEastAsia" w:cstheme="minorBidi"/>
            <w:b w:val="0"/>
            <w:bCs w:val="0"/>
            <w:noProof/>
          </w:rPr>
          <w:tab/>
        </w:r>
        <w:r w:rsidR="00596363" w:rsidRPr="00570866">
          <w:rPr>
            <w:rStyle w:val="Hyperlink"/>
            <w:noProof/>
          </w:rPr>
          <w:t>Gesundheit</w:t>
        </w:r>
        <w:r w:rsidR="00596363">
          <w:rPr>
            <w:noProof/>
            <w:webHidden/>
          </w:rPr>
          <w:tab/>
        </w:r>
        <w:r w:rsidR="00596363">
          <w:rPr>
            <w:noProof/>
            <w:webHidden/>
          </w:rPr>
          <w:fldChar w:fldCharType="begin"/>
        </w:r>
        <w:r w:rsidR="00596363">
          <w:rPr>
            <w:noProof/>
            <w:webHidden/>
          </w:rPr>
          <w:instrText xml:space="preserve"> PAGEREF _Toc476262599 \h </w:instrText>
        </w:r>
        <w:r w:rsidR="00596363">
          <w:rPr>
            <w:noProof/>
            <w:webHidden/>
          </w:rPr>
        </w:r>
        <w:r w:rsidR="00596363">
          <w:rPr>
            <w:noProof/>
            <w:webHidden/>
          </w:rPr>
          <w:fldChar w:fldCharType="separate"/>
        </w:r>
        <w:r w:rsidR="00F46094">
          <w:rPr>
            <w:noProof/>
            <w:webHidden/>
          </w:rPr>
          <w:t>8</w:t>
        </w:r>
        <w:r w:rsidR="00596363">
          <w:rPr>
            <w:noProof/>
            <w:webHidden/>
          </w:rPr>
          <w:fldChar w:fldCharType="end"/>
        </w:r>
      </w:hyperlink>
    </w:p>
    <w:p w14:paraId="124DA812" w14:textId="0E3EB446" w:rsidR="00596363" w:rsidRDefault="00CF35C9">
      <w:pPr>
        <w:pStyle w:val="Verzeichnis2"/>
        <w:tabs>
          <w:tab w:val="left" w:pos="1200"/>
          <w:tab w:val="right" w:leader="underscore" w:pos="9344"/>
        </w:tabs>
        <w:rPr>
          <w:rFonts w:eastAsiaTheme="minorEastAsia" w:cstheme="minorBidi"/>
          <w:b w:val="0"/>
          <w:bCs w:val="0"/>
          <w:noProof/>
        </w:rPr>
      </w:pPr>
      <w:hyperlink w:anchor="_Toc476262600" w:history="1">
        <w:r w:rsidR="00596363" w:rsidRPr="00570866">
          <w:rPr>
            <w:rStyle w:val="Hyperlink"/>
            <w:noProof/>
          </w:rPr>
          <w:t>2.3.2.</w:t>
        </w:r>
        <w:r w:rsidR="00596363">
          <w:rPr>
            <w:rFonts w:eastAsiaTheme="minorEastAsia" w:cstheme="minorBidi"/>
            <w:b w:val="0"/>
            <w:bCs w:val="0"/>
            <w:noProof/>
          </w:rPr>
          <w:tab/>
        </w:r>
        <w:r w:rsidR="00596363" w:rsidRPr="00570866">
          <w:rPr>
            <w:rStyle w:val="Hyperlink"/>
            <w:noProof/>
          </w:rPr>
          <w:t>Adhärenz</w:t>
        </w:r>
        <w:r w:rsidR="00596363">
          <w:rPr>
            <w:noProof/>
            <w:webHidden/>
          </w:rPr>
          <w:tab/>
        </w:r>
        <w:r w:rsidR="00596363">
          <w:rPr>
            <w:noProof/>
            <w:webHidden/>
          </w:rPr>
          <w:fldChar w:fldCharType="begin"/>
        </w:r>
        <w:r w:rsidR="00596363">
          <w:rPr>
            <w:noProof/>
            <w:webHidden/>
          </w:rPr>
          <w:instrText xml:space="preserve"> PAGEREF _Toc476262600 \h </w:instrText>
        </w:r>
        <w:r w:rsidR="00596363">
          <w:rPr>
            <w:noProof/>
            <w:webHidden/>
          </w:rPr>
        </w:r>
        <w:r w:rsidR="00596363">
          <w:rPr>
            <w:noProof/>
            <w:webHidden/>
          </w:rPr>
          <w:fldChar w:fldCharType="separate"/>
        </w:r>
        <w:r w:rsidR="00F46094">
          <w:rPr>
            <w:noProof/>
            <w:webHidden/>
          </w:rPr>
          <w:t>10</w:t>
        </w:r>
        <w:r w:rsidR="00596363">
          <w:rPr>
            <w:noProof/>
            <w:webHidden/>
          </w:rPr>
          <w:fldChar w:fldCharType="end"/>
        </w:r>
      </w:hyperlink>
    </w:p>
    <w:p w14:paraId="483572E3" w14:textId="2CACD97E" w:rsidR="00596363" w:rsidRDefault="00CF35C9">
      <w:pPr>
        <w:pStyle w:val="Verzeichnis2"/>
        <w:tabs>
          <w:tab w:val="left" w:pos="1200"/>
          <w:tab w:val="right" w:leader="underscore" w:pos="9344"/>
        </w:tabs>
        <w:rPr>
          <w:rFonts w:eastAsiaTheme="minorEastAsia" w:cstheme="minorBidi"/>
          <w:b w:val="0"/>
          <w:bCs w:val="0"/>
          <w:noProof/>
        </w:rPr>
      </w:pPr>
      <w:hyperlink w:anchor="_Toc476262601" w:history="1">
        <w:r w:rsidR="00596363" w:rsidRPr="00570866">
          <w:rPr>
            <w:rStyle w:val="Hyperlink"/>
            <w:noProof/>
          </w:rPr>
          <w:t>2.3.3.</w:t>
        </w:r>
        <w:r w:rsidR="00596363">
          <w:rPr>
            <w:rFonts w:eastAsiaTheme="minorEastAsia" w:cstheme="minorBidi"/>
            <w:b w:val="0"/>
            <w:bCs w:val="0"/>
            <w:noProof/>
          </w:rPr>
          <w:tab/>
        </w:r>
        <w:r w:rsidR="00596363" w:rsidRPr="00570866">
          <w:rPr>
            <w:rStyle w:val="Hyperlink"/>
            <w:noProof/>
          </w:rPr>
          <w:t>Wohnsituation</w:t>
        </w:r>
        <w:r w:rsidR="00596363">
          <w:rPr>
            <w:noProof/>
            <w:webHidden/>
          </w:rPr>
          <w:tab/>
        </w:r>
        <w:r w:rsidR="00596363">
          <w:rPr>
            <w:noProof/>
            <w:webHidden/>
          </w:rPr>
          <w:fldChar w:fldCharType="begin"/>
        </w:r>
        <w:r w:rsidR="00596363">
          <w:rPr>
            <w:noProof/>
            <w:webHidden/>
          </w:rPr>
          <w:instrText xml:space="preserve"> PAGEREF _Toc476262601 \h </w:instrText>
        </w:r>
        <w:r w:rsidR="00596363">
          <w:rPr>
            <w:noProof/>
            <w:webHidden/>
          </w:rPr>
        </w:r>
        <w:r w:rsidR="00596363">
          <w:rPr>
            <w:noProof/>
            <w:webHidden/>
          </w:rPr>
          <w:fldChar w:fldCharType="separate"/>
        </w:r>
        <w:r w:rsidR="00F46094">
          <w:rPr>
            <w:noProof/>
            <w:webHidden/>
          </w:rPr>
          <w:t>12</w:t>
        </w:r>
        <w:r w:rsidR="00596363">
          <w:rPr>
            <w:noProof/>
            <w:webHidden/>
          </w:rPr>
          <w:fldChar w:fldCharType="end"/>
        </w:r>
      </w:hyperlink>
    </w:p>
    <w:p w14:paraId="458538B8" w14:textId="427E0707" w:rsidR="00596363" w:rsidRDefault="00CF35C9">
      <w:pPr>
        <w:pStyle w:val="Verzeichnis2"/>
        <w:tabs>
          <w:tab w:val="left" w:pos="1200"/>
          <w:tab w:val="right" w:leader="underscore" w:pos="9344"/>
        </w:tabs>
        <w:rPr>
          <w:rFonts w:eastAsiaTheme="minorEastAsia" w:cstheme="minorBidi"/>
          <w:b w:val="0"/>
          <w:bCs w:val="0"/>
          <w:noProof/>
        </w:rPr>
      </w:pPr>
      <w:hyperlink w:anchor="_Toc476262602" w:history="1">
        <w:r w:rsidR="00596363" w:rsidRPr="00570866">
          <w:rPr>
            <w:rStyle w:val="Hyperlink"/>
            <w:noProof/>
          </w:rPr>
          <w:t>2.3.4.</w:t>
        </w:r>
        <w:r w:rsidR="00596363">
          <w:rPr>
            <w:rFonts w:eastAsiaTheme="minorEastAsia" w:cstheme="minorBidi"/>
            <w:b w:val="0"/>
            <w:bCs w:val="0"/>
            <w:noProof/>
          </w:rPr>
          <w:tab/>
        </w:r>
        <w:r w:rsidR="00596363" w:rsidRPr="00570866">
          <w:rPr>
            <w:rStyle w:val="Hyperlink"/>
            <w:noProof/>
          </w:rPr>
          <w:t>Technikakzeptanz</w:t>
        </w:r>
        <w:r w:rsidR="00596363">
          <w:rPr>
            <w:noProof/>
            <w:webHidden/>
          </w:rPr>
          <w:tab/>
        </w:r>
        <w:r w:rsidR="00596363">
          <w:rPr>
            <w:noProof/>
            <w:webHidden/>
          </w:rPr>
          <w:fldChar w:fldCharType="begin"/>
        </w:r>
        <w:r w:rsidR="00596363">
          <w:rPr>
            <w:noProof/>
            <w:webHidden/>
          </w:rPr>
          <w:instrText xml:space="preserve"> PAGEREF _Toc476262602 \h </w:instrText>
        </w:r>
        <w:r w:rsidR="00596363">
          <w:rPr>
            <w:noProof/>
            <w:webHidden/>
          </w:rPr>
        </w:r>
        <w:r w:rsidR="00596363">
          <w:rPr>
            <w:noProof/>
            <w:webHidden/>
          </w:rPr>
          <w:fldChar w:fldCharType="separate"/>
        </w:r>
        <w:r w:rsidR="00F46094">
          <w:rPr>
            <w:noProof/>
            <w:webHidden/>
          </w:rPr>
          <w:t>13</w:t>
        </w:r>
        <w:r w:rsidR="00596363">
          <w:rPr>
            <w:noProof/>
            <w:webHidden/>
          </w:rPr>
          <w:fldChar w:fldCharType="end"/>
        </w:r>
      </w:hyperlink>
    </w:p>
    <w:p w14:paraId="22DDC4E9" w14:textId="7614A92C" w:rsidR="00596363" w:rsidRDefault="00CF35C9">
      <w:pPr>
        <w:pStyle w:val="Verzeichnis2"/>
        <w:tabs>
          <w:tab w:val="left" w:pos="960"/>
          <w:tab w:val="right" w:leader="underscore" w:pos="9344"/>
        </w:tabs>
        <w:rPr>
          <w:rFonts w:eastAsiaTheme="minorEastAsia" w:cstheme="minorBidi"/>
          <w:b w:val="0"/>
          <w:bCs w:val="0"/>
          <w:noProof/>
        </w:rPr>
      </w:pPr>
      <w:hyperlink w:anchor="_Toc476262603" w:history="1">
        <w:r w:rsidR="00596363" w:rsidRPr="00570866">
          <w:rPr>
            <w:rStyle w:val="Hyperlink"/>
            <w:rFonts w:ascii="Times New Roman" w:hAnsi="Times New Roman"/>
            <w:noProof/>
          </w:rPr>
          <w:t>2.4.</w:t>
        </w:r>
        <w:r w:rsidR="00596363">
          <w:rPr>
            <w:rFonts w:eastAsiaTheme="minorEastAsia" w:cstheme="minorBidi"/>
            <w:b w:val="0"/>
            <w:bCs w:val="0"/>
            <w:noProof/>
          </w:rPr>
          <w:tab/>
        </w:r>
        <w:r w:rsidR="00596363" w:rsidRPr="00570866">
          <w:rPr>
            <w:rStyle w:val="Hyperlink"/>
            <w:rFonts w:ascii="Times New Roman" w:hAnsi="Times New Roman"/>
            <w:noProof/>
          </w:rPr>
          <w:t>Ambient Assisted Living</w:t>
        </w:r>
        <w:r w:rsidR="00596363">
          <w:rPr>
            <w:noProof/>
            <w:webHidden/>
          </w:rPr>
          <w:tab/>
        </w:r>
        <w:r w:rsidR="00596363">
          <w:rPr>
            <w:noProof/>
            <w:webHidden/>
          </w:rPr>
          <w:fldChar w:fldCharType="begin"/>
        </w:r>
        <w:r w:rsidR="00596363">
          <w:rPr>
            <w:noProof/>
            <w:webHidden/>
          </w:rPr>
          <w:instrText xml:space="preserve"> PAGEREF _Toc476262603 \h </w:instrText>
        </w:r>
        <w:r w:rsidR="00596363">
          <w:rPr>
            <w:noProof/>
            <w:webHidden/>
          </w:rPr>
        </w:r>
        <w:r w:rsidR="00596363">
          <w:rPr>
            <w:noProof/>
            <w:webHidden/>
          </w:rPr>
          <w:fldChar w:fldCharType="separate"/>
        </w:r>
        <w:r w:rsidR="00F46094">
          <w:rPr>
            <w:noProof/>
            <w:webHidden/>
          </w:rPr>
          <w:t>14</w:t>
        </w:r>
        <w:r w:rsidR="00596363">
          <w:rPr>
            <w:noProof/>
            <w:webHidden/>
          </w:rPr>
          <w:fldChar w:fldCharType="end"/>
        </w:r>
      </w:hyperlink>
    </w:p>
    <w:p w14:paraId="30D7DEDC" w14:textId="63EE9827" w:rsidR="00596363" w:rsidRDefault="00CF35C9">
      <w:pPr>
        <w:pStyle w:val="Verzeichnis2"/>
        <w:tabs>
          <w:tab w:val="left" w:pos="960"/>
          <w:tab w:val="right" w:leader="underscore" w:pos="9344"/>
        </w:tabs>
        <w:rPr>
          <w:rFonts w:eastAsiaTheme="minorEastAsia" w:cstheme="minorBidi"/>
          <w:b w:val="0"/>
          <w:bCs w:val="0"/>
          <w:noProof/>
        </w:rPr>
      </w:pPr>
      <w:hyperlink w:anchor="_Toc476262604" w:history="1">
        <w:r w:rsidR="00596363" w:rsidRPr="00570866">
          <w:rPr>
            <w:rStyle w:val="Hyperlink"/>
            <w:rFonts w:ascii="Times New Roman" w:hAnsi="Times New Roman"/>
            <w:noProof/>
          </w:rPr>
          <w:t>2.4.1.</w:t>
        </w:r>
        <w:r w:rsidR="00596363">
          <w:rPr>
            <w:rFonts w:eastAsiaTheme="minorEastAsia" w:cstheme="minorBidi"/>
            <w:b w:val="0"/>
            <w:bCs w:val="0"/>
            <w:noProof/>
          </w:rPr>
          <w:tab/>
        </w:r>
        <w:r w:rsidR="00596363" w:rsidRPr="00570866">
          <w:rPr>
            <w:rStyle w:val="Hyperlink"/>
            <w:rFonts w:ascii="Times New Roman" w:hAnsi="Times New Roman"/>
            <w:noProof/>
          </w:rPr>
          <w:t>Geschichte</w:t>
        </w:r>
        <w:r w:rsidR="00596363">
          <w:rPr>
            <w:noProof/>
            <w:webHidden/>
          </w:rPr>
          <w:tab/>
        </w:r>
        <w:r w:rsidR="00596363">
          <w:rPr>
            <w:noProof/>
            <w:webHidden/>
          </w:rPr>
          <w:fldChar w:fldCharType="begin"/>
        </w:r>
        <w:r w:rsidR="00596363">
          <w:rPr>
            <w:noProof/>
            <w:webHidden/>
          </w:rPr>
          <w:instrText xml:space="preserve"> PAGEREF _Toc476262604 \h </w:instrText>
        </w:r>
        <w:r w:rsidR="00596363">
          <w:rPr>
            <w:noProof/>
            <w:webHidden/>
          </w:rPr>
        </w:r>
        <w:r w:rsidR="00596363">
          <w:rPr>
            <w:noProof/>
            <w:webHidden/>
          </w:rPr>
          <w:fldChar w:fldCharType="separate"/>
        </w:r>
        <w:r w:rsidR="00F46094">
          <w:rPr>
            <w:noProof/>
            <w:webHidden/>
          </w:rPr>
          <w:t>15</w:t>
        </w:r>
        <w:r w:rsidR="00596363">
          <w:rPr>
            <w:noProof/>
            <w:webHidden/>
          </w:rPr>
          <w:fldChar w:fldCharType="end"/>
        </w:r>
      </w:hyperlink>
    </w:p>
    <w:p w14:paraId="648D6AF2" w14:textId="3FCD927D" w:rsidR="00596363" w:rsidRDefault="00CF35C9">
      <w:pPr>
        <w:pStyle w:val="Verzeichnis2"/>
        <w:tabs>
          <w:tab w:val="left" w:pos="960"/>
          <w:tab w:val="right" w:leader="underscore" w:pos="9344"/>
        </w:tabs>
        <w:rPr>
          <w:rFonts w:eastAsiaTheme="minorEastAsia" w:cstheme="minorBidi"/>
          <w:b w:val="0"/>
          <w:bCs w:val="0"/>
          <w:noProof/>
        </w:rPr>
      </w:pPr>
      <w:hyperlink w:anchor="_Toc476262605" w:history="1">
        <w:r w:rsidR="00596363" w:rsidRPr="00570866">
          <w:rPr>
            <w:rStyle w:val="Hyperlink"/>
            <w:rFonts w:ascii="Times New Roman" w:hAnsi="Times New Roman"/>
            <w:noProof/>
          </w:rPr>
          <w:t>2.4.2.</w:t>
        </w:r>
        <w:r w:rsidR="00596363">
          <w:rPr>
            <w:rFonts w:eastAsiaTheme="minorEastAsia" w:cstheme="minorBidi"/>
            <w:b w:val="0"/>
            <w:bCs w:val="0"/>
            <w:noProof/>
          </w:rPr>
          <w:tab/>
        </w:r>
        <w:r w:rsidR="00596363" w:rsidRPr="00570866">
          <w:rPr>
            <w:rStyle w:val="Hyperlink"/>
            <w:rFonts w:ascii="Times New Roman" w:hAnsi="Times New Roman"/>
            <w:noProof/>
          </w:rPr>
          <w:t>State of the Art</w:t>
        </w:r>
        <w:r w:rsidR="00596363">
          <w:rPr>
            <w:noProof/>
            <w:webHidden/>
          </w:rPr>
          <w:tab/>
        </w:r>
        <w:r w:rsidR="00596363">
          <w:rPr>
            <w:noProof/>
            <w:webHidden/>
          </w:rPr>
          <w:fldChar w:fldCharType="begin"/>
        </w:r>
        <w:r w:rsidR="00596363">
          <w:rPr>
            <w:noProof/>
            <w:webHidden/>
          </w:rPr>
          <w:instrText xml:space="preserve"> PAGEREF _Toc476262605 \h </w:instrText>
        </w:r>
        <w:r w:rsidR="00596363">
          <w:rPr>
            <w:noProof/>
            <w:webHidden/>
          </w:rPr>
        </w:r>
        <w:r w:rsidR="00596363">
          <w:rPr>
            <w:noProof/>
            <w:webHidden/>
          </w:rPr>
          <w:fldChar w:fldCharType="separate"/>
        </w:r>
        <w:r w:rsidR="00F46094">
          <w:rPr>
            <w:noProof/>
            <w:webHidden/>
          </w:rPr>
          <w:t>16</w:t>
        </w:r>
        <w:r w:rsidR="00596363">
          <w:rPr>
            <w:noProof/>
            <w:webHidden/>
          </w:rPr>
          <w:fldChar w:fldCharType="end"/>
        </w:r>
      </w:hyperlink>
    </w:p>
    <w:p w14:paraId="204CBBA1" w14:textId="7007959E" w:rsidR="00596363" w:rsidRDefault="00CF35C9">
      <w:pPr>
        <w:pStyle w:val="Verzeichnis2"/>
        <w:tabs>
          <w:tab w:val="left" w:pos="960"/>
          <w:tab w:val="right" w:leader="underscore" w:pos="9344"/>
        </w:tabs>
        <w:rPr>
          <w:rFonts w:eastAsiaTheme="minorEastAsia" w:cstheme="minorBidi"/>
          <w:b w:val="0"/>
          <w:bCs w:val="0"/>
          <w:noProof/>
        </w:rPr>
      </w:pPr>
      <w:hyperlink w:anchor="_Toc476262606" w:history="1">
        <w:r w:rsidR="00596363" w:rsidRPr="00570866">
          <w:rPr>
            <w:rStyle w:val="Hyperlink"/>
            <w:rFonts w:ascii="Times New Roman" w:hAnsi="Times New Roman"/>
            <w:noProof/>
          </w:rPr>
          <w:t>2.4.3.</w:t>
        </w:r>
        <w:r w:rsidR="00596363">
          <w:rPr>
            <w:rFonts w:eastAsiaTheme="minorEastAsia" w:cstheme="minorBidi"/>
            <w:b w:val="0"/>
            <w:bCs w:val="0"/>
            <w:noProof/>
          </w:rPr>
          <w:tab/>
        </w:r>
        <w:r w:rsidR="00596363" w:rsidRPr="00570866">
          <w:rPr>
            <w:rStyle w:val="Hyperlink"/>
            <w:rFonts w:ascii="Times New Roman" w:hAnsi="Times New Roman"/>
            <w:noProof/>
          </w:rPr>
          <w:t>Anwendungsbereiche</w:t>
        </w:r>
        <w:r w:rsidR="00596363">
          <w:rPr>
            <w:noProof/>
            <w:webHidden/>
          </w:rPr>
          <w:tab/>
        </w:r>
        <w:r w:rsidR="00596363">
          <w:rPr>
            <w:noProof/>
            <w:webHidden/>
          </w:rPr>
          <w:fldChar w:fldCharType="begin"/>
        </w:r>
        <w:r w:rsidR="00596363">
          <w:rPr>
            <w:noProof/>
            <w:webHidden/>
          </w:rPr>
          <w:instrText xml:space="preserve"> PAGEREF _Toc476262606 \h </w:instrText>
        </w:r>
        <w:r w:rsidR="00596363">
          <w:rPr>
            <w:noProof/>
            <w:webHidden/>
          </w:rPr>
        </w:r>
        <w:r w:rsidR="00596363">
          <w:rPr>
            <w:noProof/>
            <w:webHidden/>
          </w:rPr>
          <w:fldChar w:fldCharType="separate"/>
        </w:r>
        <w:r w:rsidR="00F46094">
          <w:rPr>
            <w:noProof/>
            <w:webHidden/>
          </w:rPr>
          <w:t>17</w:t>
        </w:r>
        <w:r w:rsidR="00596363">
          <w:rPr>
            <w:noProof/>
            <w:webHidden/>
          </w:rPr>
          <w:fldChar w:fldCharType="end"/>
        </w:r>
      </w:hyperlink>
    </w:p>
    <w:p w14:paraId="3AC6D0AD" w14:textId="235BD8CB" w:rsidR="00596363" w:rsidRDefault="00CF35C9">
      <w:pPr>
        <w:pStyle w:val="Verzeichnis1"/>
        <w:rPr>
          <w:rFonts w:asciiTheme="minorHAnsi" w:eastAsiaTheme="minorEastAsia" w:hAnsiTheme="minorHAnsi" w:cstheme="minorBidi"/>
          <w:b w:val="0"/>
          <w:bCs w:val="0"/>
          <w:i w:val="0"/>
          <w:iCs w:val="0"/>
        </w:rPr>
      </w:pPr>
      <w:hyperlink w:anchor="_Toc476262607" w:history="1">
        <w:r w:rsidR="00596363" w:rsidRPr="00570866">
          <w:rPr>
            <w:rStyle w:val="Hyperlink"/>
          </w:rPr>
          <w:t>3.</w:t>
        </w:r>
        <w:r w:rsidR="00596363">
          <w:rPr>
            <w:rFonts w:asciiTheme="minorHAnsi" w:eastAsiaTheme="minorEastAsia" w:hAnsiTheme="minorHAnsi" w:cstheme="minorBidi"/>
            <w:b w:val="0"/>
            <w:bCs w:val="0"/>
            <w:i w:val="0"/>
            <w:iCs w:val="0"/>
          </w:rPr>
          <w:tab/>
        </w:r>
        <w:r w:rsidR="00596363" w:rsidRPr="00570866">
          <w:rPr>
            <w:rStyle w:val="Hyperlink"/>
          </w:rPr>
          <w:t>Kategorien von Medikamentenverwaltungssystemen</w:t>
        </w:r>
        <w:r w:rsidR="00596363">
          <w:rPr>
            <w:webHidden/>
          </w:rPr>
          <w:tab/>
        </w:r>
        <w:r w:rsidR="00596363">
          <w:rPr>
            <w:webHidden/>
          </w:rPr>
          <w:fldChar w:fldCharType="begin"/>
        </w:r>
        <w:r w:rsidR="00596363">
          <w:rPr>
            <w:webHidden/>
          </w:rPr>
          <w:instrText xml:space="preserve"> PAGEREF _Toc476262607 \h </w:instrText>
        </w:r>
        <w:r w:rsidR="00596363">
          <w:rPr>
            <w:webHidden/>
          </w:rPr>
        </w:r>
        <w:r w:rsidR="00596363">
          <w:rPr>
            <w:webHidden/>
          </w:rPr>
          <w:fldChar w:fldCharType="separate"/>
        </w:r>
        <w:r w:rsidR="00F46094">
          <w:rPr>
            <w:webHidden/>
          </w:rPr>
          <w:t>19</w:t>
        </w:r>
        <w:r w:rsidR="00596363">
          <w:rPr>
            <w:webHidden/>
          </w:rPr>
          <w:fldChar w:fldCharType="end"/>
        </w:r>
      </w:hyperlink>
    </w:p>
    <w:p w14:paraId="784057BC" w14:textId="1F017CED" w:rsidR="00596363" w:rsidRDefault="00CF35C9">
      <w:pPr>
        <w:pStyle w:val="Verzeichnis2"/>
        <w:tabs>
          <w:tab w:val="left" w:pos="960"/>
          <w:tab w:val="right" w:leader="underscore" w:pos="9344"/>
        </w:tabs>
        <w:rPr>
          <w:rFonts w:eastAsiaTheme="minorEastAsia" w:cstheme="minorBidi"/>
          <w:b w:val="0"/>
          <w:bCs w:val="0"/>
          <w:noProof/>
        </w:rPr>
      </w:pPr>
      <w:hyperlink w:anchor="_Toc476262608" w:history="1">
        <w:r w:rsidR="00596363" w:rsidRPr="00570866">
          <w:rPr>
            <w:rStyle w:val="Hyperlink"/>
            <w:rFonts w:ascii="Times New Roman" w:hAnsi="Times New Roman"/>
            <w:noProof/>
          </w:rPr>
          <w:t>3.1.</w:t>
        </w:r>
        <w:r w:rsidR="00596363">
          <w:rPr>
            <w:rFonts w:eastAsiaTheme="minorEastAsia" w:cstheme="minorBidi"/>
            <w:b w:val="0"/>
            <w:bCs w:val="0"/>
            <w:noProof/>
          </w:rPr>
          <w:tab/>
        </w:r>
        <w:r w:rsidR="00596363" w:rsidRPr="00570866">
          <w:rPr>
            <w:rStyle w:val="Hyperlink"/>
            <w:rFonts w:ascii="Times New Roman" w:hAnsi="Times New Roman"/>
            <w:noProof/>
          </w:rPr>
          <w:t>Einordnung der Medikamentenverwaltungssysteme in Kategorien</w:t>
        </w:r>
        <w:r w:rsidR="00596363">
          <w:rPr>
            <w:noProof/>
            <w:webHidden/>
          </w:rPr>
          <w:tab/>
        </w:r>
        <w:r w:rsidR="00596363">
          <w:rPr>
            <w:noProof/>
            <w:webHidden/>
          </w:rPr>
          <w:fldChar w:fldCharType="begin"/>
        </w:r>
        <w:r w:rsidR="00596363">
          <w:rPr>
            <w:noProof/>
            <w:webHidden/>
          </w:rPr>
          <w:instrText xml:space="preserve"> PAGEREF _Toc476262608 \h </w:instrText>
        </w:r>
        <w:r w:rsidR="00596363">
          <w:rPr>
            <w:noProof/>
            <w:webHidden/>
          </w:rPr>
        </w:r>
        <w:r w:rsidR="00596363">
          <w:rPr>
            <w:noProof/>
            <w:webHidden/>
          </w:rPr>
          <w:fldChar w:fldCharType="separate"/>
        </w:r>
        <w:r w:rsidR="00F46094">
          <w:rPr>
            <w:noProof/>
            <w:webHidden/>
          </w:rPr>
          <w:t>19</w:t>
        </w:r>
        <w:r w:rsidR="00596363">
          <w:rPr>
            <w:noProof/>
            <w:webHidden/>
          </w:rPr>
          <w:fldChar w:fldCharType="end"/>
        </w:r>
      </w:hyperlink>
    </w:p>
    <w:p w14:paraId="5772ADCC" w14:textId="1B05535E" w:rsidR="00596363" w:rsidRDefault="00CF35C9">
      <w:pPr>
        <w:pStyle w:val="Verzeichnis2"/>
        <w:tabs>
          <w:tab w:val="left" w:pos="960"/>
          <w:tab w:val="right" w:leader="underscore" w:pos="9344"/>
        </w:tabs>
        <w:rPr>
          <w:rFonts w:eastAsiaTheme="minorEastAsia" w:cstheme="minorBidi"/>
          <w:b w:val="0"/>
          <w:bCs w:val="0"/>
          <w:noProof/>
        </w:rPr>
      </w:pPr>
      <w:hyperlink w:anchor="_Toc476262609" w:history="1">
        <w:r w:rsidR="00596363" w:rsidRPr="00570866">
          <w:rPr>
            <w:rStyle w:val="Hyperlink"/>
            <w:rFonts w:ascii="Times New Roman" w:hAnsi="Times New Roman"/>
            <w:noProof/>
          </w:rPr>
          <w:t>3.1.1.</w:t>
        </w:r>
        <w:r w:rsidR="00596363">
          <w:rPr>
            <w:rFonts w:eastAsiaTheme="minorEastAsia" w:cstheme="minorBidi"/>
            <w:b w:val="0"/>
            <w:bCs w:val="0"/>
            <w:noProof/>
          </w:rPr>
          <w:tab/>
        </w:r>
        <w:r w:rsidR="00596363" w:rsidRPr="00570866">
          <w:rPr>
            <w:rStyle w:val="Hyperlink"/>
            <w:rFonts w:ascii="Times New Roman" w:hAnsi="Times New Roman"/>
            <w:noProof/>
          </w:rPr>
          <w:t>Smarte Medikamentenspender</w:t>
        </w:r>
        <w:r w:rsidR="00596363">
          <w:rPr>
            <w:noProof/>
            <w:webHidden/>
          </w:rPr>
          <w:tab/>
        </w:r>
        <w:r w:rsidR="00596363">
          <w:rPr>
            <w:noProof/>
            <w:webHidden/>
          </w:rPr>
          <w:fldChar w:fldCharType="begin"/>
        </w:r>
        <w:r w:rsidR="00596363">
          <w:rPr>
            <w:noProof/>
            <w:webHidden/>
          </w:rPr>
          <w:instrText xml:space="preserve"> PAGEREF _Toc476262609 \h </w:instrText>
        </w:r>
        <w:r w:rsidR="00596363">
          <w:rPr>
            <w:noProof/>
            <w:webHidden/>
          </w:rPr>
        </w:r>
        <w:r w:rsidR="00596363">
          <w:rPr>
            <w:noProof/>
            <w:webHidden/>
          </w:rPr>
          <w:fldChar w:fldCharType="separate"/>
        </w:r>
        <w:r w:rsidR="00F46094">
          <w:rPr>
            <w:noProof/>
            <w:webHidden/>
          </w:rPr>
          <w:t>19</w:t>
        </w:r>
        <w:r w:rsidR="00596363">
          <w:rPr>
            <w:noProof/>
            <w:webHidden/>
          </w:rPr>
          <w:fldChar w:fldCharType="end"/>
        </w:r>
      </w:hyperlink>
    </w:p>
    <w:p w14:paraId="65825787" w14:textId="00F9F27D" w:rsidR="00596363" w:rsidRDefault="00CF35C9">
      <w:pPr>
        <w:pStyle w:val="Verzeichnis2"/>
        <w:tabs>
          <w:tab w:val="left" w:pos="1200"/>
          <w:tab w:val="right" w:leader="underscore" w:pos="9344"/>
        </w:tabs>
        <w:rPr>
          <w:rFonts w:eastAsiaTheme="minorEastAsia" w:cstheme="minorBidi"/>
          <w:b w:val="0"/>
          <w:bCs w:val="0"/>
          <w:noProof/>
        </w:rPr>
      </w:pPr>
      <w:hyperlink w:anchor="_Toc476262610" w:history="1">
        <w:r w:rsidR="00596363" w:rsidRPr="00570866">
          <w:rPr>
            <w:rStyle w:val="Hyperlink"/>
            <w:rFonts w:ascii="Times New Roman" w:hAnsi="Times New Roman"/>
            <w:noProof/>
          </w:rPr>
          <w:t>3.1.1.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0 \h </w:instrText>
        </w:r>
        <w:r w:rsidR="00596363">
          <w:rPr>
            <w:noProof/>
            <w:webHidden/>
          </w:rPr>
        </w:r>
        <w:r w:rsidR="00596363">
          <w:rPr>
            <w:noProof/>
            <w:webHidden/>
          </w:rPr>
          <w:fldChar w:fldCharType="separate"/>
        </w:r>
        <w:r w:rsidR="00F46094">
          <w:rPr>
            <w:noProof/>
            <w:webHidden/>
          </w:rPr>
          <w:t>20</w:t>
        </w:r>
        <w:r w:rsidR="00596363">
          <w:rPr>
            <w:noProof/>
            <w:webHidden/>
          </w:rPr>
          <w:fldChar w:fldCharType="end"/>
        </w:r>
      </w:hyperlink>
    </w:p>
    <w:p w14:paraId="5464CFE0" w14:textId="7B4C7D52" w:rsidR="00596363" w:rsidRDefault="00CF35C9">
      <w:pPr>
        <w:pStyle w:val="Verzeichnis2"/>
        <w:tabs>
          <w:tab w:val="left" w:pos="960"/>
          <w:tab w:val="right" w:leader="underscore" w:pos="9344"/>
        </w:tabs>
        <w:rPr>
          <w:rFonts w:eastAsiaTheme="minorEastAsia" w:cstheme="minorBidi"/>
          <w:b w:val="0"/>
          <w:bCs w:val="0"/>
          <w:noProof/>
        </w:rPr>
      </w:pPr>
      <w:hyperlink w:anchor="_Toc476262611" w:history="1">
        <w:r w:rsidR="00596363" w:rsidRPr="00570866">
          <w:rPr>
            <w:rStyle w:val="Hyperlink"/>
            <w:rFonts w:ascii="Times New Roman" w:hAnsi="Times New Roman"/>
            <w:noProof/>
          </w:rPr>
          <w:t>3.1.2.</w:t>
        </w:r>
        <w:r w:rsidR="00596363">
          <w:rPr>
            <w:rFonts w:eastAsiaTheme="minorEastAsia" w:cstheme="minorBidi"/>
            <w:b w:val="0"/>
            <w:bCs w:val="0"/>
            <w:noProof/>
          </w:rPr>
          <w:tab/>
        </w:r>
        <w:r w:rsidR="00596363" w:rsidRPr="00570866">
          <w:rPr>
            <w:rStyle w:val="Hyperlink"/>
            <w:rFonts w:ascii="Times New Roman" w:hAnsi="Times New Roman"/>
            <w:noProof/>
          </w:rPr>
          <w:t>Smarte Medikamentendosen</w:t>
        </w:r>
        <w:r w:rsidR="00596363">
          <w:rPr>
            <w:noProof/>
            <w:webHidden/>
          </w:rPr>
          <w:tab/>
        </w:r>
        <w:r w:rsidR="00596363">
          <w:rPr>
            <w:noProof/>
            <w:webHidden/>
          </w:rPr>
          <w:fldChar w:fldCharType="begin"/>
        </w:r>
        <w:r w:rsidR="00596363">
          <w:rPr>
            <w:noProof/>
            <w:webHidden/>
          </w:rPr>
          <w:instrText xml:space="preserve"> PAGEREF _Toc476262611 \h </w:instrText>
        </w:r>
        <w:r w:rsidR="00596363">
          <w:rPr>
            <w:noProof/>
            <w:webHidden/>
          </w:rPr>
        </w:r>
        <w:r w:rsidR="00596363">
          <w:rPr>
            <w:noProof/>
            <w:webHidden/>
          </w:rPr>
          <w:fldChar w:fldCharType="separate"/>
        </w:r>
        <w:r w:rsidR="00F46094">
          <w:rPr>
            <w:noProof/>
            <w:webHidden/>
          </w:rPr>
          <w:t>23</w:t>
        </w:r>
        <w:r w:rsidR="00596363">
          <w:rPr>
            <w:noProof/>
            <w:webHidden/>
          </w:rPr>
          <w:fldChar w:fldCharType="end"/>
        </w:r>
      </w:hyperlink>
    </w:p>
    <w:p w14:paraId="3A87AB8D" w14:textId="406B46A8" w:rsidR="00596363" w:rsidRDefault="00CF35C9">
      <w:pPr>
        <w:pStyle w:val="Verzeichnis2"/>
        <w:tabs>
          <w:tab w:val="left" w:pos="1200"/>
          <w:tab w:val="right" w:leader="underscore" w:pos="9344"/>
        </w:tabs>
        <w:rPr>
          <w:rFonts w:eastAsiaTheme="minorEastAsia" w:cstheme="minorBidi"/>
          <w:b w:val="0"/>
          <w:bCs w:val="0"/>
          <w:noProof/>
        </w:rPr>
      </w:pPr>
      <w:hyperlink w:anchor="_Toc476262612" w:history="1">
        <w:r w:rsidR="00596363" w:rsidRPr="00570866">
          <w:rPr>
            <w:rStyle w:val="Hyperlink"/>
            <w:rFonts w:ascii="Times New Roman" w:hAnsi="Times New Roman"/>
            <w:noProof/>
          </w:rPr>
          <w:t>3.1.2.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2 \h </w:instrText>
        </w:r>
        <w:r w:rsidR="00596363">
          <w:rPr>
            <w:noProof/>
            <w:webHidden/>
          </w:rPr>
        </w:r>
        <w:r w:rsidR="00596363">
          <w:rPr>
            <w:noProof/>
            <w:webHidden/>
          </w:rPr>
          <w:fldChar w:fldCharType="separate"/>
        </w:r>
        <w:r w:rsidR="00F46094">
          <w:rPr>
            <w:noProof/>
            <w:webHidden/>
          </w:rPr>
          <w:t>23</w:t>
        </w:r>
        <w:r w:rsidR="00596363">
          <w:rPr>
            <w:noProof/>
            <w:webHidden/>
          </w:rPr>
          <w:fldChar w:fldCharType="end"/>
        </w:r>
      </w:hyperlink>
    </w:p>
    <w:p w14:paraId="01CD1EA3" w14:textId="1AD0A2F5" w:rsidR="00596363" w:rsidRDefault="00CF35C9">
      <w:pPr>
        <w:pStyle w:val="Verzeichnis2"/>
        <w:tabs>
          <w:tab w:val="left" w:pos="960"/>
          <w:tab w:val="right" w:leader="underscore" w:pos="9344"/>
        </w:tabs>
        <w:rPr>
          <w:rFonts w:eastAsiaTheme="minorEastAsia" w:cstheme="minorBidi"/>
          <w:b w:val="0"/>
          <w:bCs w:val="0"/>
          <w:noProof/>
        </w:rPr>
      </w:pPr>
      <w:hyperlink w:anchor="_Toc476262613" w:history="1">
        <w:r w:rsidR="00596363" w:rsidRPr="00570866">
          <w:rPr>
            <w:rStyle w:val="Hyperlink"/>
            <w:rFonts w:ascii="Times New Roman" w:hAnsi="Times New Roman"/>
            <w:noProof/>
          </w:rPr>
          <w:t>3.1.3.</w:t>
        </w:r>
        <w:r w:rsidR="00596363">
          <w:rPr>
            <w:rFonts w:eastAsiaTheme="minorEastAsia" w:cstheme="minorBidi"/>
            <w:b w:val="0"/>
            <w:bCs w:val="0"/>
            <w:noProof/>
          </w:rPr>
          <w:tab/>
        </w:r>
        <w:r w:rsidR="00596363" w:rsidRPr="00570866">
          <w:rPr>
            <w:rStyle w:val="Hyperlink"/>
            <w:rFonts w:ascii="Times New Roman" w:hAnsi="Times New Roman"/>
            <w:noProof/>
          </w:rPr>
          <w:t>Smarte Medikamentendosierer</w:t>
        </w:r>
        <w:r w:rsidR="00596363">
          <w:rPr>
            <w:noProof/>
            <w:webHidden/>
          </w:rPr>
          <w:tab/>
        </w:r>
        <w:r w:rsidR="00596363">
          <w:rPr>
            <w:noProof/>
            <w:webHidden/>
          </w:rPr>
          <w:fldChar w:fldCharType="begin"/>
        </w:r>
        <w:r w:rsidR="00596363">
          <w:rPr>
            <w:noProof/>
            <w:webHidden/>
          </w:rPr>
          <w:instrText xml:space="preserve"> PAGEREF _Toc476262613 \h </w:instrText>
        </w:r>
        <w:r w:rsidR="00596363">
          <w:rPr>
            <w:noProof/>
            <w:webHidden/>
          </w:rPr>
        </w:r>
        <w:r w:rsidR="00596363">
          <w:rPr>
            <w:noProof/>
            <w:webHidden/>
          </w:rPr>
          <w:fldChar w:fldCharType="separate"/>
        </w:r>
        <w:r w:rsidR="00F46094">
          <w:rPr>
            <w:noProof/>
            <w:webHidden/>
          </w:rPr>
          <w:t>25</w:t>
        </w:r>
        <w:r w:rsidR="00596363">
          <w:rPr>
            <w:noProof/>
            <w:webHidden/>
          </w:rPr>
          <w:fldChar w:fldCharType="end"/>
        </w:r>
      </w:hyperlink>
    </w:p>
    <w:p w14:paraId="351D0199" w14:textId="47D89618" w:rsidR="00596363" w:rsidRDefault="00CF35C9">
      <w:pPr>
        <w:pStyle w:val="Verzeichnis2"/>
        <w:tabs>
          <w:tab w:val="left" w:pos="1200"/>
          <w:tab w:val="right" w:leader="underscore" w:pos="9344"/>
        </w:tabs>
        <w:rPr>
          <w:rFonts w:eastAsiaTheme="minorEastAsia" w:cstheme="minorBidi"/>
          <w:b w:val="0"/>
          <w:bCs w:val="0"/>
          <w:noProof/>
        </w:rPr>
      </w:pPr>
      <w:hyperlink w:anchor="_Toc476262614" w:history="1">
        <w:r w:rsidR="00596363" w:rsidRPr="00570866">
          <w:rPr>
            <w:rStyle w:val="Hyperlink"/>
            <w:rFonts w:ascii="Times New Roman" w:hAnsi="Times New Roman"/>
            <w:noProof/>
          </w:rPr>
          <w:t>3.1.3.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4 \h </w:instrText>
        </w:r>
        <w:r w:rsidR="00596363">
          <w:rPr>
            <w:noProof/>
            <w:webHidden/>
          </w:rPr>
        </w:r>
        <w:r w:rsidR="00596363">
          <w:rPr>
            <w:noProof/>
            <w:webHidden/>
          </w:rPr>
          <w:fldChar w:fldCharType="separate"/>
        </w:r>
        <w:r w:rsidR="00F46094">
          <w:rPr>
            <w:noProof/>
            <w:webHidden/>
          </w:rPr>
          <w:t>25</w:t>
        </w:r>
        <w:r w:rsidR="00596363">
          <w:rPr>
            <w:noProof/>
            <w:webHidden/>
          </w:rPr>
          <w:fldChar w:fldCharType="end"/>
        </w:r>
      </w:hyperlink>
    </w:p>
    <w:p w14:paraId="34D30EC5" w14:textId="19F8F974" w:rsidR="00596363" w:rsidRDefault="00CF35C9">
      <w:pPr>
        <w:pStyle w:val="Verzeichnis2"/>
        <w:tabs>
          <w:tab w:val="left" w:pos="960"/>
          <w:tab w:val="right" w:leader="underscore" w:pos="9344"/>
        </w:tabs>
        <w:rPr>
          <w:rFonts w:eastAsiaTheme="minorEastAsia" w:cstheme="minorBidi"/>
          <w:b w:val="0"/>
          <w:bCs w:val="0"/>
          <w:noProof/>
        </w:rPr>
      </w:pPr>
      <w:hyperlink w:anchor="_Toc476262615" w:history="1">
        <w:r w:rsidR="00596363" w:rsidRPr="00570866">
          <w:rPr>
            <w:rStyle w:val="Hyperlink"/>
            <w:rFonts w:ascii="Times New Roman" w:hAnsi="Times New Roman"/>
            <w:noProof/>
          </w:rPr>
          <w:t>3.1.4.</w:t>
        </w:r>
        <w:r w:rsidR="00596363">
          <w:rPr>
            <w:rFonts w:eastAsiaTheme="minorEastAsia" w:cstheme="minorBidi"/>
            <w:b w:val="0"/>
            <w:bCs w:val="0"/>
            <w:noProof/>
          </w:rPr>
          <w:tab/>
        </w:r>
        <w:r w:rsidR="00596363" w:rsidRPr="00570866">
          <w:rPr>
            <w:rStyle w:val="Hyperlink"/>
            <w:rFonts w:ascii="Times New Roman" w:hAnsi="Times New Roman"/>
            <w:noProof/>
          </w:rPr>
          <w:t>Smarte Aufsätze</w:t>
        </w:r>
        <w:r w:rsidR="00596363">
          <w:rPr>
            <w:noProof/>
            <w:webHidden/>
          </w:rPr>
          <w:tab/>
        </w:r>
        <w:r w:rsidR="00596363">
          <w:rPr>
            <w:noProof/>
            <w:webHidden/>
          </w:rPr>
          <w:fldChar w:fldCharType="begin"/>
        </w:r>
        <w:r w:rsidR="00596363">
          <w:rPr>
            <w:noProof/>
            <w:webHidden/>
          </w:rPr>
          <w:instrText xml:space="preserve"> PAGEREF _Toc476262615 \h </w:instrText>
        </w:r>
        <w:r w:rsidR="00596363">
          <w:rPr>
            <w:noProof/>
            <w:webHidden/>
          </w:rPr>
        </w:r>
        <w:r w:rsidR="00596363">
          <w:rPr>
            <w:noProof/>
            <w:webHidden/>
          </w:rPr>
          <w:fldChar w:fldCharType="separate"/>
        </w:r>
        <w:r w:rsidR="00F46094">
          <w:rPr>
            <w:noProof/>
            <w:webHidden/>
          </w:rPr>
          <w:t>28</w:t>
        </w:r>
        <w:r w:rsidR="00596363">
          <w:rPr>
            <w:noProof/>
            <w:webHidden/>
          </w:rPr>
          <w:fldChar w:fldCharType="end"/>
        </w:r>
      </w:hyperlink>
    </w:p>
    <w:p w14:paraId="1FEA7149" w14:textId="6860D6FB" w:rsidR="00596363" w:rsidRDefault="00CF35C9">
      <w:pPr>
        <w:pStyle w:val="Verzeichnis2"/>
        <w:tabs>
          <w:tab w:val="left" w:pos="1200"/>
          <w:tab w:val="right" w:leader="underscore" w:pos="9344"/>
        </w:tabs>
        <w:rPr>
          <w:rFonts w:eastAsiaTheme="minorEastAsia" w:cstheme="minorBidi"/>
          <w:b w:val="0"/>
          <w:bCs w:val="0"/>
          <w:noProof/>
        </w:rPr>
      </w:pPr>
      <w:hyperlink w:anchor="_Toc476262616" w:history="1">
        <w:r w:rsidR="00596363" w:rsidRPr="00570866">
          <w:rPr>
            <w:rStyle w:val="Hyperlink"/>
            <w:rFonts w:ascii="Times New Roman" w:hAnsi="Times New Roman"/>
            <w:noProof/>
          </w:rPr>
          <w:t>3.1.4.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6 \h </w:instrText>
        </w:r>
        <w:r w:rsidR="00596363">
          <w:rPr>
            <w:noProof/>
            <w:webHidden/>
          </w:rPr>
        </w:r>
        <w:r w:rsidR="00596363">
          <w:rPr>
            <w:noProof/>
            <w:webHidden/>
          </w:rPr>
          <w:fldChar w:fldCharType="separate"/>
        </w:r>
        <w:r w:rsidR="00F46094">
          <w:rPr>
            <w:noProof/>
            <w:webHidden/>
          </w:rPr>
          <w:t>29</w:t>
        </w:r>
        <w:r w:rsidR="00596363">
          <w:rPr>
            <w:noProof/>
            <w:webHidden/>
          </w:rPr>
          <w:fldChar w:fldCharType="end"/>
        </w:r>
      </w:hyperlink>
    </w:p>
    <w:p w14:paraId="0008CF92" w14:textId="1993D081" w:rsidR="00596363" w:rsidRDefault="00CF35C9">
      <w:pPr>
        <w:pStyle w:val="Verzeichnis2"/>
        <w:tabs>
          <w:tab w:val="left" w:pos="960"/>
          <w:tab w:val="right" w:leader="underscore" w:pos="9344"/>
        </w:tabs>
        <w:rPr>
          <w:rFonts w:eastAsiaTheme="minorEastAsia" w:cstheme="minorBidi"/>
          <w:b w:val="0"/>
          <w:bCs w:val="0"/>
          <w:noProof/>
        </w:rPr>
      </w:pPr>
      <w:hyperlink w:anchor="_Toc476262617" w:history="1">
        <w:r w:rsidR="00596363" w:rsidRPr="00570866">
          <w:rPr>
            <w:rStyle w:val="Hyperlink"/>
            <w:rFonts w:ascii="Times New Roman" w:hAnsi="Times New Roman"/>
            <w:noProof/>
          </w:rPr>
          <w:t>3.2.</w:t>
        </w:r>
        <w:r w:rsidR="00596363">
          <w:rPr>
            <w:rFonts w:eastAsiaTheme="minorEastAsia" w:cstheme="minorBidi"/>
            <w:b w:val="0"/>
            <w:bCs w:val="0"/>
            <w:noProof/>
          </w:rPr>
          <w:tab/>
        </w:r>
        <w:r w:rsidR="00596363" w:rsidRPr="00570866">
          <w:rPr>
            <w:rStyle w:val="Hyperlink"/>
            <w:rFonts w:ascii="Times New Roman" w:hAnsi="Times New Roman"/>
            <w:noProof/>
          </w:rPr>
          <w:t>Bewertung der Kategorien nach Einsatzpotenzial</w:t>
        </w:r>
        <w:r w:rsidR="00596363">
          <w:rPr>
            <w:noProof/>
            <w:webHidden/>
          </w:rPr>
          <w:tab/>
        </w:r>
        <w:r w:rsidR="00596363">
          <w:rPr>
            <w:noProof/>
            <w:webHidden/>
          </w:rPr>
          <w:fldChar w:fldCharType="begin"/>
        </w:r>
        <w:r w:rsidR="00596363">
          <w:rPr>
            <w:noProof/>
            <w:webHidden/>
          </w:rPr>
          <w:instrText xml:space="preserve"> PAGEREF _Toc476262617 \h </w:instrText>
        </w:r>
        <w:r w:rsidR="00596363">
          <w:rPr>
            <w:noProof/>
            <w:webHidden/>
          </w:rPr>
        </w:r>
        <w:r w:rsidR="00596363">
          <w:rPr>
            <w:noProof/>
            <w:webHidden/>
          </w:rPr>
          <w:fldChar w:fldCharType="separate"/>
        </w:r>
        <w:r w:rsidR="00F46094">
          <w:rPr>
            <w:noProof/>
            <w:webHidden/>
          </w:rPr>
          <w:t>31</w:t>
        </w:r>
        <w:r w:rsidR="00596363">
          <w:rPr>
            <w:noProof/>
            <w:webHidden/>
          </w:rPr>
          <w:fldChar w:fldCharType="end"/>
        </w:r>
      </w:hyperlink>
    </w:p>
    <w:p w14:paraId="6D0FC38B" w14:textId="1F42B3FC" w:rsidR="00596363" w:rsidRDefault="00CF35C9">
      <w:pPr>
        <w:pStyle w:val="Verzeichnis1"/>
        <w:rPr>
          <w:rFonts w:asciiTheme="minorHAnsi" w:eastAsiaTheme="minorEastAsia" w:hAnsiTheme="minorHAnsi" w:cstheme="minorBidi"/>
          <w:b w:val="0"/>
          <w:bCs w:val="0"/>
          <w:i w:val="0"/>
          <w:iCs w:val="0"/>
        </w:rPr>
      </w:pPr>
      <w:hyperlink w:anchor="_Toc476262618" w:history="1">
        <w:r w:rsidR="00596363" w:rsidRPr="00570866">
          <w:rPr>
            <w:rStyle w:val="Hyperlink"/>
          </w:rPr>
          <w:t>4.</w:t>
        </w:r>
        <w:r w:rsidR="00596363">
          <w:rPr>
            <w:rFonts w:asciiTheme="minorHAnsi" w:eastAsiaTheme="minorEastAsia" w:hAnsiTheme="minorHAnsi" w:cstheme="minorBidi"/>
            <w:b w:val="0"/>
            <w:bCs w:val="0"/>
            <w:i w:val="0"/>
            <w:iCs w:val="0"/>
          </w:rPr>
          <w:tab/>
        </w:r>
        <w:r w:rsidR="00596363" w:rsidRPr="00570866">
          <w:rPr>
            <w:rStyle w:val="Hyperlink"/>
          </w:rPr>
          <w:t>Konzeption und Entwicklung des smarten Medikamentenverwaltungssystems</w:t>
        </w:r>
        <w:r w:rsidR="00596363">
          <w:rPr>
            <w:webHidden/>
          </w:rPr>
          <w:tab/>
        </w:r>
        <w:r w:rsidR="00596363">
          <w:rPr>
            <w:webHidden/>
          </w:rPr>
          <w:fldChar w:fldCharType="begin"/>
        </w:r>
        <w:r w:rsidR="00596363">
          <w:rPr>
            <w:webHidden/>
          </w:rPr>
          <w:instrText xml:space="preserve"> PAGEREF _Toc476262618 \h </w:instrText>
        </w:r>
        <w:r w:rsidR="00596363">
          <w:rPr>
            <w:webHidden/>
          </w:rPr>
        </w:r>
        <w:r w:rsidR="00596363">
          <w:rPr>
            <w:webHidden/>
          </w:rPr>
          <w:fldChar w:fldCharType="separate"/>
        </w:r>
        <w:r w:rsidR="00F46094">
          <w:rPr>
            <w:webHidden/>
          </w:rPr>
          <w:t>32</w:t>
        </w:r>
        <w:r w:rsidR="00596363">
          <w:rPr>
            <w:webHidden/>
          </w:rPr>
          <w:fldChar w:fldCharType="end"/>
        </w:r>
      </w:hyperlink>
    </w:p>
    <w:p w14:paraId="10CD8B7C" w14:textId="5086FE5E" w:rsidR="00596363" w:rsidRDefault="00CF35C9">
      <w:pPr>
        <w:pStyle w:val="Verzeichnis2"/>
        <w:tabs>
          <w:tab w:val="left" w:pos="960"/>
          <w:tab w:val="right" w:leader="underscore" w:pos="9344"/>
        </w:tabs>
        <w:rPr>
          <w:rFonts w:eastAsiaTheme="minorEastAsia" w:cstheme="minorBidi"/>
          <w:b w:val="0"/>
          <w:bCs w:val="0"/>
          <w:noProof/>
        </w:rPr>
      </w:pPr>
      <w:hyperlink w:anchor="_Toc476262619" w:history="1">
        <w:r w:rsidR="00596363" w:rsidRPr="00570866">
          <w:rPr>
            <w:rStyle w:val="Hyperlink"/>
            <w:rFonts w:ascii="Times New Roman" w:hAnsi="Times New Roman"/>
            <w:noProof/>
          </w:rPr>
          <w:t>4.1.</w:t>
        </w:r>
        <w:r w:rsidR="00596363">
          <w:rPr>
            <w:rFonts w:eastAsiaTheme="minorEastAsia" w:cstheme="minorBidi"/>
            <w:b w:val="0"/>
            <w:bCs w:val="0"/>
            <w:noProof/>
          </w:rPr>
          <w:tab/>
        </w:r>
        <w:r w:rsidR="00596363" w:rsidRPr="00570866">
          <w:rPr>
            <w:rStyle w:val="Hyperlink"/>
            <w:rFonts w:ascii="Times New Roman" w:hAnsi="Times New Roman"/>
            <w:noProof/>
          </w:rPr>
          <w:t>Entwicklungsprozess</w:t>
        </w:r>
        <w:r w:rsidR="00596363">
          <w:rPr>
            <w:noProof/>
            <w:webHidden/>
          </w:rPr>
          <w:tab/>
        </w:r>
        <w:r w:rsidR="00596363">
          <w:rPr>
            <w:noProof/>
            <w:webHidden/>
          </w:rPr>
          <w:fldChar w:fldCharType="begin"/>
        </w:r>
        <w:r w:rsidR="00596363">
          <w:rPr>
            <w:noProof/>
            <w:webHidden/>
          </w:rPr>
          <w:instrText xml:space="preserve"> PAGEREF _Toc476262619 \h </w:instrText>
        </w:r>
        <w:r w:rsidR="00596363">
          <w:rPr>
            <w:noProof/>
            <w:webHidden/>
          </w:rPr>
        </w:r>
        <w:r w:rsidR="00596363">
          <w:rPr>
            <w:noProof/>
            <w:webHidden/>
          </w:rPr>
          <w:fldChar w:fldCharType="separate"/>
        </w:r>
        <w:r w:rsidR="00F46094">
          <w:rPr>
            <w:noProof/>
            <w:webHidden/>
          </w:rPr>
          <w:t>32</w:t>
        </w:r>
        <w:r w:rsidR="00596363">
          <w:rPr>
            <w:noProof/>
            <w:webHidden/>
          </w:rPr>
          <w:fldChar w:fldCharType="end"/>
        </w:r>
      </w:hyperlink>
    </w:p>
    <w:p w14:paraId="386CC906" w14:textId="5B6020E8" w:rsidR="00596363" w:rsidRDefault="00CF35C9">
      <w:pPr>
        <w:pStyle w:val="Verzeichnis2"/>
        <w:tabs>
          <w:tab w:val="left" w:pos="960"/>
          <w:tab w:val="right" w:leader="underscore" w:pos="9344"/>
        </w:tabs>
        <w:rPr>
          <w:rFonts w:eastAsiaTheme="minorEastAsia" w:cstheme="minorBidi"/>
          <w:b w:val="0"/>
          <w:bCs w:val="0"/>
          <w:noProof/>
        </w:rPr>
      </w:pPr>
      <w:hyperlink w:anchor="_Toc476262620" w:history="1">
        <w:r w:rsidR="00596363" w:rsidRPr="00570866">
          <w:rPr>
            <w:rStyle w:val="Hyperlink"/>
            <w:rFonts w:ascii="Times New Roman" w:hAnsi="Times New Roman"/>
            <w:noProof/>
          </w:rPr>
          <w:t>4.2.</w:t>
        </w:r>
        <w:r w:rsidR="00596363">
          <w:rPr>
            <w:rFonts w:eastAsiaTheme="minorEastAsia" w:cstheme="minorBidi"/>
            <w:b w:val="0"/>
            <w:bCs w:val="0"/>
            <w:noProof/>
          </w:rPr>
          <w:tab/>
        </w:r>
        <w:r w:rsidR="00596363" w:rsidRPr="00570866">
          <w:rPr>
            <w:rStyle w:val="Hyperlink"/>
            <w:rFonts w:ascii="Times New Roman" w:hAnsi="Times New Roman"/>
            <w:noProof/>
          </w:rPr>
          <w:t>Analysephase</w:t>
        </w:r>
        <w:r w:rsidR="00596363">
          <w:rPr>
            <w:noProof/>
            <w:webHidden/>
          </w:rPr>
          <w:tab/>
        </w:r>
        <w:r w:rsidR="00596363">
          <w:rPr>
            <w:noProof/>
            <w:webHidden/>
          </w:rPr>
          <w:fldChar w:fldCharType="begin"/>
        </w:r>
        <w:r w:rsidR="00596363">
          <w:rPr>
            <w:noProof/>
            <w:webHidden/>
          </w:rPr>
          <w:instrText xml:space="preserve"> PAGEREF _Toc476262620 \h </w:instrText>
        </w:r>
        <w:r w:rsidR="00596363">
          <w:rPr>
            <w:noProof/>
            <w:webHidden/>
          </w:rPr>
        </w:r>
        <w:r w:rsidR="00596363">
          <w:rPr>
            <w:noProof/>
            <w:webHidden/>
          </w:rPr>
          <w:fldChar w:fldCharType="separate"/>
        </w:r>
        <w:r w:rsidR="00F46094">
          <w:rPr>
            <w:noProof/>
            <w:webHidden/>
          </w:rPr>
          <w:t>34</w:t>
        </w:r>
        <w:r w:rsidR="00596363">
          <w:rPr>
            <w:noProof/>
            <w:webHidden/>
          </w:rPr>
          <w:fldChar w:fldCharType="end"/>
        </w:r>
      </w:hyperlink>
    </w:p>
    <w:p w14:paraId="4068AEC4" w14:textId="22EAFCF0" w:rsidR="00596363" w:rsidRDefault="00CF35C9">
      <w:pPr>
        <w:pStyle w:val="Verzeichnis2"/>
        <w:tabs>
          <w:tab w:val="left" w:pos="960"/>
          <w:tab w:val="right" w:leader="underscore" w:pos="9344"/>
        </w:tabs>
        <w:rPr>
          <w:rFonts w:eastAsiaTheme="minorEastAsia" w:cstheme="minorBidi"/>
          <w:b w:val="0"/>
          <w:bCs w:val="0"/>
          <w:noProof/>
        </w:rPr>
      </w:pPr>
      <w:hyperlink w:anchor="_Toc476262621" w:history="1">
        <w:r w:rsidR="00596363" w:rsidRPr="00570866">
          <w:rPr>
            <w:rStyle w:val="Hyperlink"/>
            <w:rFonts w:ascii="Times New Roman" w:hAnsi="Times New Roman"/>
            <w:noProof/>
          </w:rPr>
          <w:t>4.2.1.</w:t>
        </w:r>
        <w:r w:rsidR="00596363">
          <w:rPr>
            <w:rFonts w:eastAsiaTheme="minorEastAsia" w:cstheme="minorBidi"/>
            <w:b w:val="0"/>
            <w:bCs w:val="0"/>
            <w:noProof/>
          </w:rPr>
          <w:tab/>
        </w:r>
        <w:r w:rsidR="00596363" w:rsidRPr="00570866">
          <w:rPr>
            <w:rStyle w:val="Hyperlink"/>
            <w:noProof/>
          </w:rPr>
          <w:t>Vorbereitung der Anforderungsanalyse</w:t>
        </w:r>
        <w:r w:rsidR="00596363">
          <w:rPr>
            <w:noProof/>
            <w:webHidden/>
          </w:rPr>
          <w:tab/>
        </w:r>
        <w:r w:rsidR="00596363">
          <w:rPr>
            <w:noProof/>
            <w:webHidden/>
          </w:rPr>
          <w:fldChar w:fldCharType="begin"/>
        </w:r>
        <w:r w:rsidR="00596363">
          <w:rPr>
            <w:noProof/>
            <w:webHidden/>
          </w:rPr>
          <w:instrText xml:space="preserve"> PAGEREF _Toc476262621 \h </w:instrText>
        </w:r>
        <w:r w:rsidR="00596363">
          <w:rPr>
            <w:noProof/>
            <w:webHidden/>
          </w:rPr>
        </w:r>
        <w:r w:rsidR="00596363">
          <w:rPr>
            <w:noProof/>
            <w:webHidden/>
          </w:rPr>
          <w:fldChar w:fldCharType="separate"/>
        </w:r>
        <w:r w:rsidR="00F46094">
          <w:rPr>
            <w:noProof/>
            <w:webHidden/>
          </w:rPr>
          <w:t>34</w:t>
        </w:r>
        <w:r w:rsidR="00596363">
          <w:rPr>
            <w:noProof/>
            <w:webHidden/>
          </w:rPr>
          <w:fldChar w:fldCharType="end"/>
        </w:r>
      </w:hyperlink>
    </w:p>
    <w:p w14:paraId="0B0568E7" w14:textId="1F8AAA35" w:rsidR="00596363" w:rsidRDefault="00CF35C9">
      <w:pPr>
        <w:pStyle w:val="Verzeichnis2"/>
        <w:tabs>
          <w:tab w:val="left" w:pos="960"/>
          <w:tab w:val="right" w:leader="underscore" w:pos="9344"/>
        </w:tabs>
        <w:rPr>
          <w:rFonts w:eastAsiaTheme="minorEastAsia" w:cstheme="minorBidi"/>
          <w:b w:val="0"/>
          <w:bCs w:val="0"/>
          <w:noProof/>
        </w:rPr>
      </w:pPr>
      <w:hyperlink w:anchor="_Toc476262622" w:history="1">
        <w:r w:rsidR="00596363" w:rsidRPr="00570866">
          <w:rPr>
            <w:rStyle w:val="Hyperlink"/>
            <w:rFonts w:ascii="Times New Roman" w:hAnsi="Times New Roman"/>
            <w:noProof/>
          </w:rPr>
          <w:t>4.2.2.</w:t>
        </w:r>
        <w:r w:rsidR="00596363">
          <w:rPr>
            <w:rFonts w:eastAsiaTheme="minorEastAsia" w:cstheme="minorBidi"/>
            <w:b w:val="0"/>
            <w:bCs w:val="0"/>
            <w:noProof/>
          </w:rPr>
          <w:tab/>
        </w:r>
        <w:r w:rsidR="00596363" w:rsidRPr="00570866">
          <w:rPr>
            <w:rStyle w:val="Hyperlink"/>
            <w:noProof/>
          </w:rPr>
          <w:t>Durchführung der Anforderungsanalyse</w:t>
        </w:r>
        <w:r w:rsidR="00596363">
          <w:rPr>
            <w:noProof/>
            <w:webHidden/>
          </w:rPr>
          <w:tab/>
        </w:r>
        <w:r w:rsidR="00596363">
          <w:rPr>
            <w:noProof/>
            <w:webHidden/>
          </w:rPr>
          <w:fldChar w:fldCharType="begin"/>
        </w:r>
        <w:r w:rsidR="00596363">
          <w:rPr>
            <w:noProof/>
            <w:webHidden/>
          </w:rPr>
          <w:instrText xml:space="preserve"> PAGEREF _Toc476262622 \h </w:instrText>
        </w:r>
        <w:r w:rsidR="00596363">
          <w:rPr>
            <w:noProof/>
            <w:webHidden/>
          </w:rPr>
        </w:r>
        <w:r w:rsidR="00596363">
          <w:rPr>
            <w:noProof/>
            <w:webHidden/>
          </w:rPr>
          <w:fldChar w:fldCharType="separate"/>
        </w:r>
        <w:r w:rsidR="00F46094">
          <w:rPr>
            <w:noProof/>
            <w:webHidden/>
          </w:rPr>
          <w:t>34</w:t>
        </w:r>
        <w:r w:rsidR="00596363">
          <w:rPr>
            <w:noProof/>
            <w:webHidden/>
          </w:rPr>
          <w:fldChar w:fldCharType="end"/>
        </w:r>
      </w:hyperlink>
    </w:p>
    <w:p w14:paraId="69961545" w14:textId="7F053BB3" w:rsidR="00596363" w:rsidRDefault="00CF35C9">
      <w:pPr>
        <w:pStyle w:val="Verzeichnis2"/>
        <w:tabs>
          <w:tab w:val="left" w:pos="1200"/>
          <w:tab w:val="right" w:leader="underscore" w:pos="9344"/>
        </w:tabs>
        <w:rPr>
          <w:rFonts w:eastAsiaTheme="minorEastAsia" w:cstheme="minorBidi"/>
          <w:b w:val="0"/>
          <w:bCs w:val="0"/>
          <w:noProof/>
        </w:rPr>
      </w:pPr>
      <w:hyperlink w:anchor="_Toc476262623" w:history="1">
        <w:r w:rsidR="00596363" w:rsidRPr="00570866">
          <w:rPr>
            <w:rStyle w:val="Hyperlink"/>
            <w:noProof/>
          </w:rPr>
          <w:t>4.2.3.</w:t>
        </w:r>
        <w:r w:rsidR="00596363">
          <w:rPr>
            <w:rFonts w:eastAsiaTheme="minorEastAsia" w:cstheme="minorBidi"/>
            <w:b w:val="0"/>
            <w:bCs w:val="0"/>
            <w:noProof/>
          </w:rPr>
          <w:tab/>
        </w:r>
        <w:r w:rsidR="00596363" w:rsidRPr="00570866">
          <w:rPr>
            <w:rStyle w:val="Hyperlink"/>
            <w:noProof/>
          </w:rPr>
          <w:t>Auswertung der Anforderungsanalyse</w:t>
        </w:r>
        <w:r w:rsidR="00596363">
          <w:rPr>
            <w:noProof/>
            <w:webHidden/>
          </w:rPr>
          <w:tab/>
        </w:r>
        <w:r w:rsidR="00596363">
          <w:rPr>
            <w:noProof/>
            <w:webHidden/>
          </w:rPr>
          <w:fldChar w:fldCharType="begin"/>
        </w:r>
        <w:r w:rsidR="00596363">
          <w:rPr>
            <w:noProof/>
            <w:webHidden/>
          </w:rPr>
          <w:instrText xml:space="preserve"> PAGEREF _Toc476262623 \h </w:instrText>
        </w:r>
        <w:r w:rsidR="00596363">
          <w:rPr>
            <w:noProof/>
            <w:webHidden/>
          </w:rPr>
        </w:r>
        <w:r w:rsidR="00596363">
          <w:rPr>
            <w:noProof/>
            <w:webHidden/>
          </w:rPr>
          <w:fldChar w:fldCharType="separate"/>
        </w:r>
        <w:r w:rsidR="00F46094">
          <w:rPr>
            <w:noProof/>
            <w:webHidden/>
          </w:rPr>
          <w:t>34</w:t>
        </w:r>
        <w:r w:rsidR="00596363">
          <w:rPr>
            <w:noProof/>
            <w:webHidden/>
          </w:rPr>
          <w:fldChar w:fldCharType="end"/>
        </w:r>
      </w:hyperlink>
    </w:p>
    <w:p w14:paraId="3DBAF07A" w14:textId="7F97D705" w:rsidR="00596363" w:rsidRDefault="00CF35C9">
      <w:pPr>
        <w:pStyle w:val="Verzeichnis2"/>
        <w:tabs>
          <w:tab w:val="left" w:pos="960"/>
          <w:tab w:val="right" w:leader="underscore" w:pos="9344"/>
        </w:tabs>
        <w:rPr>
          <w:rFonts w:eastAsiaTheme="minorEastAsia" w:cstheme="minorBidi"/>
          <w:b w:val="0"/>
          <w:bCs w:val="0"/>
          <w:noProof/>
        </w:rPr>
      </w:pPr>
      <w:hyperlink w:anchor="_Toc476262624" w:history="1">
        <w:r w:rsidR="00596363" w:rsidRPr="00570866">
          <w:rPr>
            <w:rStyle w:val="Hyperlink"/>
            <w:rFonts w:ascii="Times New Roman" w:hAnsi="Times New Roman"/>
            <w:noProof/>
          </w:rPr>
          <w:t>4.3.</w:t>
        </w:r>
        <w:r w:rsidR="00596363">
          <w:rPr>
            <w:rFonts w:eastAsiaTheme="minorEastAsia" w:cstheme="minorBidi"/>
            <w:b w:val="0"/>
            <w:bCs w:val="0"/>
            <w:noProof/>
          </w:rPr>
          <w:tab/>
        </w:r>
        <w:r w:rsidR="00596363" w:rsidRPr="00570866">
          <w:rPr>
            <w:rStyle w:val="Hyperlink"/>
            <w:rFonts w:ascii="Times New Roman" w:hAnsi="Times New Roman"/>
            <w:noProof/>
          </w:rPr>
          <w:t>Konzeptionsphase</w:t>
        </w:r>
        <w:r w:rsidR="00596363">
          <w:rPr>
            <w:noProof/>
            <w:webHidden/>
          </w:rPr>
          <w:tab/>
        </w:r>
        <w:r w:rsidR="00596363">
          <w:rPr>
            <w:noProof/>
            <w:webHidden/>
          </w:rPr>
          <w:fldChar w:fldCharType="begin"/>
        </w:r>
        <w:r w:rsidR="00596363">
          <w:rPr>
            <w:noProof/>
            <w:webHidden/>
          </w:rPr>
          <w:instrText xml:space="preserve"> PAGEREF _Toc476262624 \h </w:instrText>
        </w:r>
        <w:r w:rsidR="00596363">
          <w:rPr>
            <w:noProof/>
            <w:webHidden/>
          </w:rPr>
        </w:r>
        <w:r w:rsidR="00596363">
          <w:rPr>
            <w:noProof/>
            <w:webHidden/>
          </w:rPr>
          <w:fldChar w:fldCharType="separate"/>
        </w:r>
        <w:r w:rsidR="00F46094">
          <w:rPr>
            <w:noProof/>
            <w:webHidden/>
          </w:rPr>
          <w:t>35</w:t>
        </w:r>
        <w:r w:rsidR="00596363">
          <w:rPr>
            <w:noProof/>
            <w:webHidden/>
          </w:rPr>
          <w:fldChar w:fldCharType="end"/>
        </w:r>
      </w:hyperlink>
    </w:p>
    <w:p w14:paraId="47A84E30" w14:textId="2AE97BB4" w:rsidR="00596363" w:rsidRDefault="00CF35C9">
      <w:pPr>
        <w:pStyle w:val="Verzeichnis2"/>
        <w:tabs>
          <w:tab w:val="left" w:pos="960"/>
          <w:tab w:val="right" w:leader="underscore" w:pos="9344"/>
        </w:tabs>
        <w:rPr>
          <w:rFonts w:eastAsiaTheme="minorEastAsia" w:cstheme="minorBidi"/>
          <w:b w:val="0"/>
          <w:bCs w:val="0"/>
          <w:noProof/>
        </w:rPr>
      </w:pPr>
      <w:hyperlink w:anchor="_Toc476262625" w:history="1">
        <w:r w:rsidR="00596363" w:rsidRPr="00570866">
          <w:rPr>
            <w:rStyle w:val="Hyperlink"/>
            <w:rFonts w:ascii="Times New Roman" w:hAnsi="Times New Roman"/>
            <w:noProof/>
          </w:rPr>
          <w:t>4.3.1.</w:t>
        </w:r>
        <w:r w:rsidR="00596363">
          <w:rPr>
            <w:rFonts w:eastAsiaTheme="minorEastAsia" w:cstheme="minorBidi"/>
            <w:b w:val="0"/>
            <w:bCs w:val="0"/>
            <w:noProof/>
          </w:rPr>
          <w:tab/>
        </w:r>
        <w:r w:rsidR="00596363" w:rsidRPr="00570866">
          <w:rPr>
            <w:rStyle w:val="Hyperlink"/>
            <w:rFonts w:ascii="Times New Roman" w:hAnsi="Times New Roman"/>
            <w:noProof/>
          </w:rPr>
          <w:t>Konzept 1: Smarter Medikamentenspender</w:t>
        </w:r>
        <w:r w:rsidR="00596363">
          <w:rPr>
            <w:noProof/>
            <w:webHidden/>
          </w:rPr>
          <w:tab/>
        </w:r>
        <w:r w:rsidR="00596363">
          <w:rPr>
            <w:noProof/>
            <w:webHidden/>
          </w:rPr>
          <w:fldChar w:fldCharType="begin"/>
        </w:r>
        <w:r w:rsidR="00596363">
          <w:rPr>
            <w:noProof/>
            <w:webHidden/>
          </w:rPr>
          <w:instrText xml:space="preserve"> PAGEREF _Toc476262625 \h </w:instrText>
        </w:r>
        <w:r w:rsidR="00596363">
          <w:rPr>
            <w:noProof/>
            <w:webHidden/>
          </w:rPr>
        </w:r>
        <w:r w:rsidR="00596363">
          <w:rPr>
            <w:noProof/>
            <w:webHidden/>
          </w:rPr>
          <w:fldChar w:fldCharType="separate"/>
        </w:r>
        <w:r w:rsidR="00F46094">
          <w:rPr>
            <w:noProof/>
            <w:webHidden/>
          </w:rPr>
          <w:t>35</w:t>
        </w:r>
        <w:r w:rsidR="00596363">
          <w:rPr>
            <w:noProof/>
            <w:webHidden/>
          </w:rPr>
          <w:fldChar w:fldCharType="end"/>
        </w:r>
      </w:hyperlink>
    </w:p>
    <w:p w14:paraId="1ECC676C" w14:textId="3816E212" w:rsidR="00596363" w:rsidRDefault="00CF35C9">
      <w:pPr>
        <w:pStyle w:val="Verzeichnis2"/>
        <w:tabs>
          <w:tab w:val="left" w:pos="960"/>
          <w:tab w:val="right" w:leader="underscore" w:pos="9344"/>
        </w:tabs>
        <w:rPr>
          <w:rFonts w:eastAsiaTheme="minorEastAsia" w:cstheme="minorBidi"/>
          <w:b w:val="0"/>
          <w:bCs w:val="0"/>
          <w:noProof/>
        </w:rPr>
      </w:pPr>
      <w:hyperlink w:anchor="_Toc476262626" w:history="1">
        <w:r w:rsidR="00596363" w:rsidRPr="00570866">
          <w:rPr>
            <w:rStyle w:val="Hyperlink"/>
            <w:rFonts w:ascii="Times New Roman" w:hAnsi="Times New Roman"/>
            <w:noProof/>
          </w:rPr>
          <w:t>4.3.2.</w:t>
        </w:r>
        <w:r w:rsidR="00596363">
          <w:rPr>
            <w:rFonts w:eastAsiaTheme="minorEastAsia" w:cstheme="minorBidi"/>
            <w:b w:val="0"/>
            <w:bCs w:val="0"/>
            <w:noProof/>
          </w:rPr>
          <w:tab/>
        </w:r>
        <w:r w:rsidR="00596363" w:rsidRPr="00570866">
          <w:rPr>
            <w:rStyle w:val="Hyperlink"/>
            <w:rFonts w:ascii="Times New Roman" w:hAnsi="Times New Roman"/>
            <w:noProof/>
          </w:rPr>
          <w:t>Konzept 2: Smarter Medikamentendosierer</w:t>
        </w:r>
        <w:r w:rsidR="00596363">
          <w:rPr>
            <w:noProof/>
            <w:webHidden/>
          </w:rPr>
          <w:tab/>
        </w:r>
        <w:r w:rsidR="00596363">
          <w:rPr>
            <w:noProof/>
            <w:webHidden/>
          </w:rPr>
          <w:fldChar w:fldCharType="begin"/>
        </w:r>
        <w:r w:rsidR="00596363">
          <w:rPr>
            <w:noProof/>
            <w:webHidden/>
          </w:rPr>
          <w:instrText xml:space="preserve"> PAGEREF _Toc476262626 \h </w:instrText>
        </w:r>
        <w:r w:rsidR="00596363">
          <w:rPr>
            <w:noProof/>
            <w:webHidden/>
          </w:rPr>
        </w:r>
        <w:r w:rsidR="00596363">
          <w:rPr>
            <w:noProof/>
            <w:webHidden/>
          </w:rPr>
          <w:fldChar w:fldCharType="separate"/>
        </w:r>
        <w:r w:rsidR="00F46094">
          <w:rPr>
            <w:noProof/>
            <w:webHidden/>
          </w:rPr>
          <w:t>37</w:t>
        </w:r>
        <w:r w:rsidR="00596363">
          <w:rPr>
            <w:noProof/>
            <w:webHidden/>
          </w:rPr>
          <w:fldChar w:fldCharType="end"/>
        </w:r>
      </w:hyperlink>
    </w:p>
    <w:p w14:paraId="22A867DD" w14:textId="4C186060" w:rsidR="00596363" w:rsidRDefault="00CF35C9">
      <w:pPr>
        <w:pStyle w:val="Verzeichnis2"/>
        <w:tabs>
          <w:tab w:val="left" w:pos="960"/>
          <w:tab w:val="right" w:leader="underscore" w:pos="9344"/>
        </w:tabs>
        <w:rPr>
          <w:rFonts w:eastAsiaTheme="minorEastAsia" w:cstheme="minorBidi"/>
          <w:b w:val="0"/>
          <w:bCs w:val="0"/>
          <w:noProof/>
        </w:rPr>
      </w:pPr>
      <w:hyperlink w:anchor="_Toc476262627" w:history="1">
        <w:r w:rsidR="00596363" w:rsidRPr="00570866">
          <w:rPr>
            <w:rStyle w:val="Hyperlink"/>
            <w:rFonts w:ascii="Times New Roman" w:hAnsi="Times New Roman"/>
            <w:noProof/>
          </w:rPr>
          <w:t>4.3.3.</w:t>
        </w:r>
        <w:r w:rsidR="00596363">
          <w:rPr>
            <w:rFonts w:eastAsiaTheme="minorEastAsia" w:cstheme="minorBidi"/>
            <w:b w:val="0"/>
            <w:bCs w:val="0"/>
            <w:noProof/>
          </w:rPr>
          <w:tab/>
        </w:r>
        <w:r w:rsidR="00596363" w:rsidRPr="00570866">
          <w:rPr>
            <w:rStyle w:val="Hyperlink"/>
            <w:rFonts w:ascii="Times New Roman" w:hAnsi="Times New Roman"/>
            <w:noProof/>
          </w:rPr>
          <w:t>Bewertung und Auswahl der Konzepte</w:t>
        </w:r>
        <w:r w:rsidR="00596363">
          <w:rPr>
            <w:noProof/>
            <w:webHidden/>
          </w:rPr>
          <w:tab/>
        </w:r>
        <w:r w:rsidR="00596363">
          <w:rPr>
            <w:noProof/>
            <w:webHidden/>
          </w:rPr>
          <w:fldChar w:fldCharType="begin"/>
        </w:r>
        <w:r w:rsidR="00596363">
          <w:rPr>
            <w:noProof/>
            <w:webHidden/>
          </w:rPr>
          <w:instrText xml:space="preserve"> PAGEREF _Toc476262627 \h </w:instrText>
        </w:r>
        <w:r w:rsidR="00596363">
          <w:rPr>
            <w:noProof/>
            <w:webHidden/>
          </w:rPr>
        </w:r>
        <w:r w:rsidR="00596363">
          <w:rPr>
            <w:noProof/>
            <w:webHidden/>
          </w:rPr>
          <w:fldChar w:fldCharType="separate"/>
        </w:r>
        <w:r w:rsidR="00F46094">
          <w:rPr>
            <w:noProof/>
            <w:webHidden/>
          </w:rPr>
          <w:t>39</w:t>
        </w:r>
        <w:r w:rsidR="00596363">
          <w:rPr>
            <w:noProof/>
            <w:webHidden/>
          </w:rPr>
          <w:fldChar w:fldCharType="end"/>
        </w:r>
      </w:hyperlink>
    </w:p>
    <w:p w14:paraId="31A543A8" w14:textId="5C62F0E0" w:rsidR="00596363" w:rsidRDefault="00CF35C9">
      <w:pPr>
        <w:pStyle w:val="Verzeichnis2"/>
        <w:tabs>
          <w:tab w:val="left" w:pos="960"/>
          <w:tab w:val="right" w:leader="underscore" w:pos="9344"/>
        </w:tabs>
        <w:rPr>
          <w:rFonts w:eastAsiaTheme="minorEastAsia" w:cstheme="minorBidi"/>
          <w:b w:val="0"/>
          <w:bCs w:val="0"/>
          <w:noProof/>
        </w:rPr>
      </w:pPr>
      <w:hyperlink w:anchor="_Toc476262628" w:history="1">
        <w:r w:rsidR="00596363" w:rsidRPr="00570866">
          <w:rPr>
            <w:rStyle w:val="Hyperlink"/>
            <w:rFonts w:ascii="Times New Roman" w:hAnsi="Times New Roman"/>
            <w:noProof/>
          </w:rPr>
          <w:t>4.4.</w:t>
        </w:r>
        <w:r w:rsidR="00596363">
          <w:rPr>
            <w:rFonts w:eastAsiaTheme="minorEastAsia" w:cstheme="minorBidi"/>
            <w:b w:val="0"/>
            <w:bCs w:val="0"/>
            <w:noProof/>
          </w:rPr>
          <w:tab/>
        </w:r>
        <w:r w:rsidR="00596363" w:rsidRPr="00570866">
          <w:rPr>
            <w:rStyle w:val="Hyperlink"/>
            <w:rFonts w:ascii="Times New Roman" w:hAnsi="Times New Roman"/>
            <w:noProof/>
          </w:rPr>
          <w:t>Entwicklung der Hardware</w:t>
        </w:r>
        <w:r w:rsidR="00596363">
          <w:rPr>
            <w:noProof/>
            <w:webHidden/>
          </w:rPr>
          <w:tab/>
        </w:r>
        <w:r w:rsidR="00596363">
          <w:rPr>
            <w:noProof/>
            <w:webHidden/>
          </w:rPr>
          <w:fldChar w:fldCharType="begin"/>
        </w:r>
        <w:r w:rsidR="00596363">
          <w:rPr>
            <w:noProof/>
            <w:webHidden/>
          </w:rPr>
          <w:instrText xml:space="preserve"> PAGEREF _Toc476262628 \h </w:instrText>
        </w:r>
        <w:r w:rsidR="00596363">
          <w:rPr>
            <w:noProof/>
            <w:webHidden/>
          </w:rPr>
        </w:r>
        <w:r w:rsidR="00596363">
          <w:rPr>
            <w:noProof/>
            <w:webHidden/>
          </w:rPr>
          <w:fldChar w:fldCharType="separate"/>
        </w:r>
        <w:r w:rsidR="00F46094">
          <w:rPr>
            <w:noProof/>
            <w:webHidden/>
          </w:rPr>
          <w:t>42</w:t>
        </w:r>
        <w:r w:rsidR="00596363">
          <w:rPr>
            <w:noProof/>
            <w:webHidden/>
          </w:rPr>
          <w:fldChar w:fldCharType="end"/>
        </w:r>
      </w:hyperlink>
    </w:p>
    <w:p w14:paraId="2C214A9E" w14:textId="06FF78A2" w:rsidR="00596363" w:rsidRDefault="00CF35C9">
      <w:pPr>
        <w:pStyle w:val="Verzeichnis2"/>
        <w:tabs>
          <w:tab w:val="left" w:pos="960"/>
          <w:tab w:val="right" w:leader="underscore" w:pos="9344"/>
        </w:tabs>
        <w:rPr>
          <w:rFonts w:eastAsiaTheme="minorEastAsia" w:cstheme="minorBidi"/>
          <w:b w:val="0"/>
          <w:bCs w:val="0"/>
          <w:noProof/>
        </w:rPr>
      </w:pPr>
      <w:hyperlink w:anchor="_Toc476262629" w:history="1">
        <w:r w:rsidR="00596363" w:rsidRPr="00570866">
          <w:rPr>
            <w:rStyle w:val="Hyperlink"/>
            <w:rFonts w:ascii="Times New Roman" w:hAnsi="Times New Roman"/>
            <w:noProof/>
          </w:rPr>
          <w:t>4.4.1.</w:t>
        </w:r>
        <w:r w:rsidR="00596363">
          <w:rPr>
            <w:rFonts w:eastAsiaTheme="minorEastAsia" w:cstheme="minorBidi"/>
            <w:b w:val="0"/>
            <w:bCs w:val="0"/>
            <w:noProof/>
          </w:rPr>
          <w:tab/>
        </w:r>
        <w:r w:rsidR="00596363" w:rsidRPr="00570866">
          <w:rPr>
            <w:rStyle w:val="Hyperlink"/>
            <w:rFonts w:ascii="Times New Roman" w:hAnsi="Times New Roman"/>
            <w:noProof/>
          </w:rPr>
          <w:t>Prototyping</w:t>
        </w:r>
        <w:r w:rsidR="00596363">
          <w:rPr>
            <w:noProof/>
            <w:webHidden/>
          </w:rPr>
          <w:tab/>
        </w:r>
        <w:r w:rsidR="00596363">
          <w:rPr>
            <w:noProof/>
            <w:webHidden/>
          </w:rPr>
          <w:fldChar w:fldCharType="begin"/>
        </w:r>
        <w:r w:rsidR="00596363">
          <w:rPr>
            <w:noProof/>
            <w:webHidden/>
          </w:rPr>
          <w:instrText xml:space="preserve"> PAGEREF _Toc476262629 \h </w:instrText>
        </w:r>
        <w:r w:rsidR="00596363">
          <w:rPr>
            <w:noProof/>
            <w:webHidden/>
          </w:rPr>
        </w:r>
        <w:r w:rsidR="00596363">
          <w:rPr>
            <w:noProof/>
            <w:webHidden/>
          </w:rPr>
          <w:fldChar w:fldCharType="separate"/>
        </w:r>
        <w:r w:rsidR="00F46094">
          <w:rPr>
            <w:noProof/>
            <w:webHidden/>
          </w:rPr>
          <w:t>42</w:t>
        </w:r>
        <w:r w:rsidR="00596363">
          <w:rPr>
            <w:noProof/>
            <w:webHidden/>
          </w:rPr>
          <w:fldChar w:fldCharType="end"/>
        </w:r>
      </w:hyperlink>
    </w:p>
    <w:p w14:paraId="143846EC" w14:textId="1927574A" w:rsidR="00596363" w:rsidRDefault="00CF35C9">
      <w:pPr>
        <w:pStyle w:val="Verzeichnis2"/>
        <w:tabs>
          <w:tab w:val="left" w:pos="960"/>
          <w:tab w:val="right" w:leader="underscore" w:pos="9344"/>
        </w:tabs>
        <w:rPr>
          <w:rFonts w:eastAsiaTheme="minorEastAsia" w:cstheme="minorBidi"/>
          <w:b w:val="0"/>
          <w:bCs w:val="0"/>
          <w:noProof/>
        </w:rPr>
      </w:pPr>
      <w:hyperlink w:anchor="_Toc476262630" w:history="1">
        <w:r w:rsidR="00596363" w:rsidRPr="00570866">
          <w:rPr>
            <w:rStyle w:val="Hyperlink"/>
            <w:rFonts w:ascii="Times New Roman" w:hAnsi="Times New Roman"/>
            <w:noProof/>
          </w:rPr>
          <w:t>4.4.2.</w:t>
        </w:r>
        <w:r w:rsidR="00596363">
          <w:rPr>
            <w:rFonts w:eastAsiaTheme="minorEastAsia" w:cstheme="minorBidi"/>
            <w:b w:val="0"/>
            <w:bCs w:val="0"/>
            <w:noProof/>
          </w:rPr>
          <w:tab/>
        </w:r>
        <w:r w:rsidR="00596363" w:rsidRPr="00570866">
          <w:rPr>
            <w:rStyle w:val="Hyperlink"/>
            <w:rFonts w:ascii="Times New Roman" w:hAnsi="Times New Roman"/>
            <w:noProof/>
          </w:rPr>
          <w:t>Konstruktion</w:t>
        </w:r>
        <w:r w:rsidR="00596363">
          <w:rPr>
            <w:noProof/>
            <w:webHidden/>
          </w:rPr>
          <w:tab/>
        </w:r>
        <w:r w:rsidR="00596363">
          <w:rPr>
            <w:noProof/>
            <w:webHidden/>
          </w:rPr>
          <w:fldChar w:fldCharType="begin"/>
        </w:r>
        <w:r w:rsidR="00596363">
          <w:rPr>
            <w:noProof/>
            <w:webHidden/>
          </w:rPr>
          <w:instrText xml:space="preserve"> PAGEREF _Toc476262630 \h </w:instrText>
        </w:r>
        <w:r w:rsidR="00596363">
          <w:rPr>
            <w:noProof/>
            <w:webHidden/>
          </w:rPr>
        </w:r>
        <w:r w:rsidR="00596363">
          <w:rPr>
            <w:noProof/>
            <w:webHidden/>
          </w:rPr>
          <w:fldChar w:fldCharType="separate"/>
        </w:r>
        <w:r w:rsidR="00F46094">
          <w:rPr>
            <w:noProof/>
            <w:webHidden/>
          </w:rPr>
          <w:t>42</w:t>
        </w:r>
        <w:r w:rsidR="00596363">
          <w:rPr>
            <w:noProof/>
            <w:webHidden/>
          </w:rPr>
          <w:fldChar w:fldCharType="end"/>
        </w:r>
      </w:hyperlink>
    </w:p>
    <w:p w14:paraId="4E059610" w14:textId="328DE16B" w:rsidR="00596363" w:rsidRDefault="00CF35C9">
      <w:pPr>
        <w:pStyle w:val="Verzeichnis2"/>
        <w:tabs>
          <w:tab w:val="left" w:pos="960"/>
          <w:tab w:val="right" w:leader="underscore" w:pos="9344"/>
        </w:tabs>
        <w:rPr>
          <w:rFonts w:eastAsiaTheme="minorEastAsia" w:cstheme="minorBidi"/>
          <w:b w:val="0"/>
          <w:bCs w:val="0"/>
          <w:noProof/>
        </w:rPr>
      </w:pPr>
      <w:hyperlink w:anchor="_Toc476262631" w:history="1">
        <w:r w:rsidR="00596363" w:rsidRPr="00570866">
          <w:rPr>
            <w:rStyle w:val="Hyperlink"/>
            <w:rFonts w:ascii="Times New Roman" w:hAnsi="Times New Roman"/>
            <w:noProof/>
          </w:rPr>
          <w:t>4.4.3.</w:t>
        </w:r>
        <w:r w:rsidR="00596363">
          <w:rPr>
            <w:rFonts w:eastAsiaTheme="minorEastAsia" w:cstheme="minorBidi"/>
            <w:b w:val="0"/>
            <w:bCs w:val="0"/>
            <w:noProof/>
          </w:rPr>
          <w:tab/>
        </w:r>
        <w:r w:rsidR="00596363" w:rsidRPr="00570866">
          <w:rPr>
            <w:rStyle w:val="Hyperlink"/>
            <w:rFonts w:ascii="Times New Roman" w:hAnsi="Times New Roman"/>
            <w:noProof/>
          </w:rPr>
          <w:t>Einbau der Bestandteile und Elektronik</w:t>
        </w:r>
        <w:r w:rsidR="00596363">
          <w:rPr>
            <w:noProof/>
            <w:webHidden/>
          </w:rPr>
          <w:tab/>
        </w:r>
        <w:r w:rsidR="00596363">
          <w:rPr>
            <w:noProof/>
            <w:webHidden/>
          </w:rPr>
          <w:fldChar w:fldCharType="begin"/>
        </w:r>
        <w:r w:rsidR="00596363">
          <w:rPr>
            <w:noProof/>
            <w:webHidden/>
          </w:rPr>
          <w:instrText xml:space="preserve"> PAGEREF _Toc476262631 \h </w:instrText>
        </w:r>
        <w:r w:rsidR="00596363">
          <w:rPr>
            <w:noProof/>
            <w:webHidden/>
          </w:rPr>
        </w:r>
        <w:r w:rsidR="00596363">
          <w:rPr>
            <w:noProof/>
            <w:webHidden/>
          </w:rPr>
          <w:fldChar w:fldCharType="separate"/>
        </w:r>
        <w:r w:rsidR="00F46094">
          <w:rPr>
            <w:noProof/>
            <w:webHidden/>
          </w:rPr>
          <w:t>45</w:t>
        </w:r>
        <w:r w:rsidR="00596363">
          <w:rPr>
            <w:noProof/>
            <w:webHidden/>
          </w:rPr>
          <w:fldChar w:fldCharType="end"/>
        </w:r>
      </w:hyperlink>
    </w:p>
    <w:p w14:paraId="475AC4D8" w14:textId="0B0E7950" w:rsidR="00596363" w:rsidRDefault="00CF35C9">
      <w:pPr>
        <w:pStyle w:val="Verzeichnis2"/>
        <w:tabs>
          <w:tab w:val="left" w:pos="1200"/>
          <w:tab w:val="right" w:leader="underscore" w:pos="9344"/>
        </w:tabs>
        <w:rPr>
          <w:rFonts w:eastAsiaTheme="minorEastAsia" w:cstheme="minorBidi"/>
          <w:b w:val="0"/>
          <w:bCs w:val="0"/>
          <w:noProof/>
        </w:rPr>
      </w:pPr>
      <w:hyperlink w:anchor="_Toc476262632" w:history="1">
        <w:r w:rsidR="00596363" w:rsidRPr="00570866">
          <w:rPr>
            <w:rStyle w:val="Hyperlink"/>
            <w:rFonts w:ascii="Times New Roman" w:hAnsi="Times New Roman"/>
            <w:noProof/>
          </w:rPr>
          <w:t>4.4.3.1.</w:t>
        </w:r>
        <w:r w:rsidR="00596363">
          <w:rPr>
            <w:rFonts w:eastAsiaTheme="minorEastAsia" w:cstheme="minorBidi"/>
            <w:b w:val="0"/>
            <w:bCs w:val="0"/>
            <w:noProof/>
          </w:rPr>
          <w:tab/>
        </w:r>
        <w:r w:rsidR="00596363" w:rsidRPr="00570866">
          <w:rPr>
            <w:rStyle w:val="Hyperlink"/>
            <w:rFonts w:ascii="Times New Roman" w:hAnsi="Times New Roman"/>
            <w:noProof/>
          </w:rPr>
          <w:t>Verwendete Bestandteile</w:t>
        </w:r>
        <w:r w:rsidR="00596363">
          <w:rPr>
            <w:noProof/>
            <w:webHidden/>
          </w:rPr>
          <w:tab/>
        </w:r>
        <w:r w:rsidR="00596363">
          <w:rPr>
            <w:noProof/>
            <w:webHidden/>
          </w:rPr>
          <w:fldChar w:fldCharType="begin"/>
        </w:r>
        <w:r w:rsidR="00596363">
          <w:rPr>
            <w:noProof/>
            <w:webHidden/>
          </w:rPr>
          <w:instrText xml:space="preserve"> PAGEREF _Toc476262632 \h </w:instrText>
        </w:r>
        <w:r w:rsidR="00596363">
          <w:rPr>
            <w:noProof/>
            <w:webHidden/>
          </w:rPr>
        </w:r>
        <w:r w:rsidR="00596363">
          <w:rPr>
            <w:noProof/>
            <w:webHidden/>
          </w:rPr>
          <w:fldChar w:fldCharType="separate"/>
        </w:r>
        <w:r w:rsidR="00F46094">
          <w:rPr>
            <w:noProof/>
            <w:webHidden/>
          </w:rPr>
          <w:t>45</w:t>
        </w:r>
        <w:r w:rsidR="00596363">
          <w:rPr>
            <w:noProof/>
            <w:webHidden/>
          </w:rPr>
          <w:fldChar w:fldCharType="end"/>
        </w:r>
      </w:hyperlink>
    </w:p>
    <w:p w14:paraId="003E74EE" w14:textId="43DF9A4D" w:rsidR="00596363" w:rsidRDefault="00CF35C9">
      <w:pPr>
        <w:pStyle w:val="Verzeichnis2"/>
        <w:tabs>
          <w:tab w:val="left" w:pos="1200"/>
          <w:tab w:val="right" w:leader="underscore" w:pos="9344"/>
        </w:tabs>
        <w:rPr>
          <w:rFonts w:eastAsiaTheme="minorEastAsia" w:cstheme="minorBidi"/>
          <w:b w:val="0"/>
          <w:bCs w:val="0"/>
          <w:noProof/>
        </w:rPr>
      </w:pPr>
      <w:hyperlink w:anchor="_Toc476262633" w:history="1">
        <w:r w:rsidR="00596363" w:rsidRPr="00570866">
          <w:rPr>
            <w:rStyle w:val="Hyperlink"/>
            <w:rFonts w:ascii="Times New Roman" w:hAnsi="Times New Roman"/>
            <w:noProof/>
          </w:rPr>
          <w:t>4.4.3.2.</w:t>
        </w:r>
        <w:r w:rsidR="00596363">
          <w:rPr>
            <w:rFonts w:eastAsiaTheme="minorEastAsia" w:cstheme="minorBidi"/>
            <w:b w:val="0"/>
            <w:bCs w:val="0"/>
            <w:noProof/>
          </w:rPr>
          <w:tab/>
        </w:r>
        <w:r w:rsidR="00596363" w:rsidRPr="00570866">
          <w:rPr>
            <w:rStyle w:val="Hyperlink"/>
            <w:rFonts w:ascii="Times New Roman" w:hAnsi="Times New Roman"/>
            <w:noProof/>
          </w:rPr>
          <w:t>Schaltplan</w:t>
        </w:r>
        <w:r w:rsidR="00596363">
          <w:rPr>
            <w:noProof/>
            <w:webHidden/>
          </w:rPr>
          <w:tab/>
        </w:r>
        <w:r w:rsidR="00596363">
          <w:rPr>
            <w:noProof/>
            <w:webHidden/>
          </w:rPr>
          <w:fldChar w:fldCharType="begin"/>
        </w:r>
        <w:r w:rsidR="00596363">
          <w:rPr>
            <w:noProof/>
            <w:webHidden/>
          </w:rPr>
          <w:instrText xml:space="preserve"> PAGEREF _Toc476262633 \h </w:instrText>
        </w:r>
        <w:r w:rsidR="00596363">
          <w:rPr>
            <w:noProof/>
            <w:webHidden/>
          </w:rPr>
        </w:r>
        <w:r w:rsidR="00596363">
          <w:rPr>
            <w:noProof/>
            <w:webHidden/>
          </w:rPr>
          <w:fldChar w:fldCharType="separate"/>
        </w:r>
        <w:r w:rsidR="00F46094">
          <w:rPr>
            <w:noProof/>
            <w:webHidden/>
          </w:rPr>
          <w:t>48</w:t>
        </w:r>
        <w:r w:rsidR="00596363">
          <w:rPr>
            <w:noProof/>
            <w:webHidden/>
          </w:rPr>
          <w:fldChar w:fldCharType="end"/>
        </w:r>
      </w:hyperlink>
    </w:p>
    <w:p w14:paraId="7718757F" w14:textId="58B0CA93" w:rsidR="00596363" w:rsidRDefault="00CF35C9">
      <w:pPr>
        <w:pStyle w:val="Verzeichnis2"/>
        <w:tabs>
          <w:tab w:val="left" w:pos="1200"/>
          <w:tab w:val="right" w:leader="underscore" w:pos="9344"/>
        </w:tabs>
        <w:rPr>
          <w:rFonts w:eastAsiaTheme="minorEastAsia" w:cstheme="minorBidi"/>
          <w:b w:val="0"/>
          <w:bCs w:val="0"/>
          <w:noProof/>
        </w:rPr>
      </w:pPr>
      <w:hyperlink w:anchor="_Toc476262634" w:history="1">
        <w:r w:rsidR="00596363" w:rsidRPr="00570866">
          <w:rPr>
            <w:rStyle w:val="Hyperlink"/>
            <w:rFonts w:ascii="Times New Roman" w:hAnsi="Times New Roman"/>
            <w:noProof/>
          </w:rPr>
          <w:t>4.4.3.3.</w:t>
        </w:r>
        <w:r w:rsidR="00596363">
          <w:rPr>
            <w:rFonts w:eastAsiaTheme="minorEastAsia" w:cstheme="minorBidi"/>
            <w:b w:val="0"/>
            <w:bCs w:val="0"/>
            <w:noProof/>
          </w:rPr>
          <w:tab/>
        </w:r>
        <w:r w:rsidR="00596363" w:rsidRPr="00570866">
          <w:rPr>
            <w:rStyle w:val="Hyperlink"/>
            <w:rFonts w:ascii="Times New Roman" w:hAnsi="Times New Roman"/>
            <w:noProof/>
          </w:rPr>
          <w:t>Einbau der Elektronik</w:t>
        </w:r>
        <w:r w:rsidR="00596363">
          <w:rPr>
            <w:noProof/>
            <w:webHidden/>
          </w:rPr>
          <w:tab/>
        </w:r>
        <w:r w:rsidR="00596363">
          <w:rPr>
            <w:noProof/>
            <w:webHidden/>
          </w:rPr>
          <w:fldChar w:fldCharType="begin"/>
        </w:r>
        <w:r w:rsidR="00596363">
          <w:rPr>
            <w:noProof/>
            <w:webHidden/>
          </w:rPr>
          <w:instrText xml:space="preserve"> PAGEREF _Toc476262634 \h </w:instrText>
        </w:r>
        <w:r w:rsidR="00596363">
          <w:rPr>
            <w:noProof/>
            <w:webHidden/>
          </w:rPr>
        </w:r>
        <w:r w:rsidR="00596363">
          <w:rPr>
            <w:noProof/>
            <w:webHidden/>
          </w:rPr>
          <w:fldChar w:fldCharType="separate"/>
        </w:r>
        <w:r w:rsidR="00F46094">
          <w:rPr>
            <w:noProof/>
            <w:webHidden/>
          </w:rPr>
          <w:t>49</w:t>
        </w:r>
        <w:r w:rsidR="00596363">
          <w:rPr>
            <w:noProof/>
            <w:webHidden/>
          </w:rPr>
          <w:fldChar w:fldCharType="end"/>
        </w:r>
      </w:hyperlink>
    </w:p>
    <w:p w14:paraId="00607B55" w14:textId="05E9C73A" w:rsidR="00596363" w:rsidRDefault="00CF35C9">
      <w:pPr>
        <w:pStyle w:val="Verzeichnis2"/>
        <w:tabs>
          <w:tab w:val="left" w:pos="960"/>
          <w:tab w:val="right" w:leader="underscore" w:pos="9344"/>
        </w:tabs>
        <w:rPr>
          <w:rFonts w:eastAsiaTheme="minorEastAsia" w:cstheme="minorBidi"/>
          <w:b w:val="0"/>
          <w:bCs w:val="0"/>
          <w:noProof/>
        </w:rPr>
      </w:pPr>
      <w:hyperlink w:anchor="_Toc476262635" w:history="1">
        <w:r w:rsidR="00596363" w:rsidRPr="00570866">
          <w:rPr>
            <w:rStyle w:val="Hyperlink"/>
            <w:rFonts w:ascii="Times New Roman" w:hAnsi="Times New Roman"/>
            <w:noProof/>
          </w:rPr>
          <w:t>4.5.</w:t>
        </w:r>
        <w:r w:rsidR="00596363">
          <w:rPr>
            <w:rFonts w:eastAsiaTheme="minorEastAsia" w:cstheme="minorBidi"/>
            <w:b w:val="0"/>
            <w:bCs w:val="0"/>
            <w:noProof/>
          </w:rPr>
          <w:tab/>
        </w:r>
        <w:r w:rsidR="00596363" w:rsidRPr="00570866">
          <w:rPr>
            <w:rStyle w:val="Hyperlink"/>
            <w:rFonts w:ascii="Times New Roman" w:hAnsi="Times New Roman"/>
            <w:noProof/>
          </w:rPr>
          <w:t>Entwicklung der Software</w:t>
        </w:r>
        <w:r w:rsidR="00596363">
          <w:rPr>
            <w:noProof/>
            <w:webHidden/>
          </w:rPr>
          <w:tab/>
        </w:r>
        <w:r w:rsidR="00596363">
          <w:rPr>
            <w:noProof/>
            <w:webHidden/>
          </w:rPr>
          <w:fldChar w:fldCharType="begin"/>
        </w:r>
        <w:r w:rsidR="00596363">
          <w:rPr>
            <w:noProof/>
            <w:webHidden/>
          </w:rPr>
          <w:instrText xml:space="preserve"> PAGEREF _Toc476262635 \h </w:instrText>
        </w:r>
        <w:r w:rsidR="00596363">
          <w:rPr>
            <w:noProof/>
            <w:webHidden/>
          </w:rPr>
        </w:r>
        <w:r w:rsidR="00596363">
          <w:rPr>
            <w:noProof/>
            <w:webHidden/>
          </w:rPr>
          <w:fldChar w:fldCharType="separate"/>
        </w:r>
        <w:r w:rsidR="00F46094">
          <w:rPr>
            <w:noProof/>
            <w:webHidden/>
          </w:rPr>
          <w:t>51</w:t>
        </w:r>
        <w:r w:rsidR="00596363">
          <w:rPr>
            <w:noProof/>
            <w:webHidden/>
          </w:rPr>
          <w:fldChar w:fldCharType="end"/>
        </w:r>
      </w:hyperlink>
    </w:p>
    <w:p w14:paraId="106826DA" w14:textId="56E380C0" w:rsidR="00596363" w:rsidRDefault="00CF35C9">
      <w:pPr>
        <w:pStyle w:val="Verzeichnis2"/>
        <w:tabs>
          <w:tab w:val="left" w:pos="960"/>
          <w:tab w:val="right" w:leader="underscore" w:pos="9344"/>
        </w:tabs>
        <w:rPr>
          <w:rFonts w:eastAsiaTheme="minorEastAsia" w:cstheme="minorBidi"/>
          <w:b w:val="0"/>
          <w:bCs w:val="0"/>
          <w:noProof/>
        </w:rPr>
      </w:pPr>
      <w:hyperlink w:anchor="_Toc476262636" w:history="1">
        <w:r w:rsidR="00596363" w:rsidRPr="00570866">
          <w:rPr>
            <w:rStyle w:val="Hyperlink"/>
            <w:rFonts w:ascii="Times New Roman" w:hAnsi="Times New Roman"/>
            <w:noProof/>
          </w:rPr>
          <w:t>4.5.1.</w:t>
        </w:r>
        <w:r w:rsidR="00596363">
          <w:rPr>
            <w:rFonts w:eastAsiaTheme="minorEastAsia" w:cstheme="minorBidi"/>
            <w:b w:val="0"/>
            <w:bCs w:val="0"/>
            <w:noProof/>
          </w:rPr>
          <w:tab/>
        </w:r>
        <w:r w:rsidR="00596363" w:rsidRPr="00570866">
          <w:rPr>
            <w:rStyle w:val="Hyperlink"/>
            <w:rFonts w:ascii="Times New Roman" w:hAnsi="Times New Roman"/>
            <w:noProof/>
          </w:rPr>
          <w:t>Architektur</w:t>
        </w:r>
        <w:r w:rsidR="00596363">
          <w:rPr>
            <w:noProof/>
            <w:webHidden/>
          </w:rPr>
          <w:tab/>
        </w:r>
        <w:r w:rsidR="00596363">
          <w:rPr>
            <w:noProof/>
            <w:webHidden/>
          </w:rPr>
          <w:fldChar w:fldCharType="begin"/>
        </w:r>
        <w:r w:rsidR="00596363">
          <w:rPr>
            <w:noProof/>
            <w:webHidden/>
          </w:rPr>
          <w:instrText xml:space="preserve"> PAGEREF _Toc476262636 \h </w:instrText>
        </w:r>
        <w:r w:rsidR="00596363">
          <w:rPr>
            <w:noProof/>
            <w:webHidden/>
          </w:rPr>
        </w:r>
        <w:r w:rsidR="00596363">
          <w:rPr>
            <w:noProof/>
            <w:webHidden/>
          </w:rPr>
          <w:fldChar w:fldCharType="separate"/>
        </w:r>
        <w:r w:rsidR="00F46094">
          <w:rPr>
            <w:noProof/>
            <w:webHidden/>
          </w:rPr>
          <w:t>51</w:t>
        </w:r>
        <w:r w:rsidR="00596363">
          <w:rPr>
            <w:noProof/>
            <w:webHidden/>
          </w:rPr>
          <w:fldChar w:fldCharType="end"/>
        </w:r>
      </w:hyperlink>
    </w:p>
    <w:p w14:paraId="06A72ACE" w14:textId="57689998" w:rsidR="00596363" w:rsidRDefault="00CF35C9">
      <w:pPr>
        <w:pStyle w:val="Verzeichnis2"/>
        <w:tabs>
          <w:tab w:val="left" w:pos="960"/>
          <w:tab w:val="right" w:leader="underscore" w:pos="9344"/>
        </w:tabs>
        <w:rPr>
          <w:rFonts w:eastAsiaTheme="minorEastAsia" w:cstheme="minorBidi"/>
          <w:b w:val="0"/>
          <w:bCs w:val="0"/>
          <w:noProof/>
        </w:rPr>
      </w:pPr>
      <w:hyperlink w:anchor="_Toc476262637" w:history="1">
        <w:r w:rsidR="00596363" w:rsidRPr="00570866">
          <w:rPr>
            <w:rStyle w:val="Hyperlink"/>
            <w:rFonts w:ascii="Times New Roman" w:hAnsi="Times New Roman"/>
            <w:noProof/>
          </w:rPr>
          <w:t>4.5.2.</w:t>
        </w:r>
        <w:r w:rsidR="00596363">
          <w:rPr>
            <w:rFonts w:eastAsiaTheme="minorEastAsia" w:cstheme="minorBidi"/>
            <w:b w:val="0"/>
            <w:bCs w:val="0"/>
            <w:noProof/>
          </w:rPr>
          <w:tab/>
        </w:r>
        <w:r w:rsidR="00596363" w:rsidRPr="00570866">
          <w:rPr>
            <w:rStyle w:val="Hyperlink"/>
            <w:rFonts w:ascii="Times New Roman" w:hAnsi="Times New Roman"/>
            <w:noProof/>
          </w:rPr>
          <w:t>Funktionen</w:t>
        </w:r>
        <w:r w:rsidR="00596363">
          <w:rPr>
            <w:noProof/>
            <w:webHidden/>
          </w:rPr>
          <w:tab/>
        </w:r>
        <w:r w:rsidR="00596363">
          <w:rPr>
            <w:noProof/>
            <w:webHidden/>
          </w:rPr>
          <w:fldChar w:fldCharType="begin"/>
        </w:r>
        <w:r w:rsidR="00596363">
          <w:rPr>
            <w:noProof/>
            <w:webHidden/>
          </w:rPr>
          <w:instrText xml:space="preserve"> PAGEREF _Toc476262637 \h </w:instrText>
        </w:r>
        <w:r w:rsidR="00596363">
          <w:rPr>
            <w:noProof/>
            <w:webHidden/>
          </w:rPr>
        </w:r>
        <w:r w:rsidR="00596363">
          <w:rPr>
            <w:noProof/>
            <w:webHidden/>
          </w:rPr>
          <w:fldChar w:fldCharType="separate"/>
        </w:r>
        <w:r w:rsidR="00F46094">
          <w:rPr>
            <w:noProof/>
            <w:webHidden/>
          </w:rPr>
          <w:t>57</w:t>
        </w:r>
        <w:r w:rsidR="00596363">
          <w:rPr>
            <w:noProof/>
            <w:webHidden/>
          </w:rPr>
          <w:fldChar w:fldCharType="end"/>
        </w:r>
      </w:hyperlink>
    </w:p>
    <w:p w14:paraId="5621C5C1" w14:textId="40C53D17" w:rsidR="00596363" w:rsidRDefault="00CF35C9">
      <w:pPr>
        <w:pStyle w:val="Verzeichnis2"/>
        <w:tabs>
          <w:tab w:val="left" w:pos="1200"/>
          <w:tab w:val="right" w:leader="underscore" w:pos="9344"/>
        </w:tabs>
        <w:rPr>
          <w:rFonts w:eastAsiaTheme="minorEastAsia" w:cstheme="minorBidi"/>
          <w:b w:val="0"/>
          <w:bCs w:val="0"/>
          <w:noProof/>
        </w:rPr>
      </w:pPr>
      <w:hyperlink w:anchor="_Toc476262638" w:history="1">
        <w:r w:rsidR="00596363" w:rsidRPr="00570866">
          <w:rPr>
            <w:rStyle w:val="Hyperlink"/>
            <w:rFonts w:ascii="Times New Roman" w:hAnsi="Times New Roman"/>
            <w:noProof/>
          </w:rPr>
          <w:t>4.5.2.1.</w:t>
        </w:r>
        <w:r w:rsidR="00596363">
          <w:rPr>
            <w:rFonts w:eastAsiaTheme="minorEastAsia" w:cstheme="minorBidi"/>
            <w:b w:val="0"/>
            <w:bCs w:val="0"/>
            <w:noProof/>
          </w:rPr>
          <w:tab/>
        </w:r>
        <w:r w:rsidR="00596363" w:rsidRPr="00570866">
          <w:rPr>
            <w:rStyle w:val="Hyperlink"/>
            <w:rFonts w:ascii="Times New Roman" w:hAnsi="Times New Roman"/>
            <w:noProof/>
          </w:rPr>
          <w:t>Benachrichtigungsfunktionen verwalten</w:t>
        </w:r>
        <w:r w:rsidR="00596363">
          <w:rPr>
            <w:noProof/>
            <w:webHidden/>
          </w:rPr>
          <w:tab/>
        </w:r>
        <w:r w:rsidR="00596363">
          <w:rPr>
            <w:noProof/>
            <w:webHidden/>
          </w:rPr>
          <w:fldChar w:fldCharType="begin"/>
        </w:r>
        <w:r w:rsidR="00596363">
          <w:rPr>
            <w:noProof/>
            <w:webHidden/>
          </w:rPr>
          <w:instrText xml:space="preserve"> PAGEREF _Toc476262638 \h </w:instrText>
        </w:r>
        <w:r w:rsidR="00596363">
          <w:rPr>
            <w:noProof/>
            <w:webHidden/>
          </w:rPr>
        </w:r>
        <w:r w:rsidR="00596363">
          <w:rPr>
            <w:noProof/>
            <w:webHidden/>
          </w:rPr>
          <w:fldChar w:fldCharType="separate"/>
        </w:r>
        <w:r w:rsidR="00F46094">
          <w:rPr>
            <w:noProof/>
            <w:webHidden/>
          </w:rPr>
          <w:t>57</w:t>
        </w:r>
        <w:r w:rsidR="00596363">
          <w:rPr>
            <w:noProof/>
            <w:webHidden/>
          </w:rPr>
          <w:fldChar w:fldCharType="end"/>
        </w:r>
      </w:hyperlink>
    </w:p>
    <w:p w14:paraId="68AC73DB" w14:textId="54D22BFE" w:rsidR="00596363" w:rsidRDefault="00CF35C9">
      <w:pPr>
        <w:pStyle w:val="Verzeichnis2"/>
        <w:tabs>
          <w:tab w:val="left" w:pos="1200"/>
          <w:tab w:val="right" w:leader="underscore" w:pos="9344"/>
        </w:tabs>
        <w:rPr>
          <w:rFonts w:eastAsiaTheme="minorEastAsia" w:cstheme="minorBidi"/>
          <w:b w:val="0"/>
          <w:bCs w:val="0"/>
          <w:noProof/>
        </w:rPr>
      </w:pPr>
      <w:hyperlink w:anchor="_Toc476262639" w:history="1">
        <w:r w:rsidR="00596363" w:rsidRPr="00570866">
          <w:rPr>
            <w:rStyle w:val="Hyperlink"/>
            <w:rFonts w:ascii="Times New Roman" w:hAnsi="Times New Roman"/>
            <w:noProof/>
          </w:rPr>
          <w:t>4.5.2.2.</w:t>
        </w:r>
        <w:r w:rsidR="00596363">
          <w:rPr>
            <w:rFonts w:eastAsiaTheme="minorEastAsia" w:cstheme="minorBidi"/>
            <w:b w:val="0"/>
            <w:bCs w:val="0"/>
            <w:noProof/>
          </w:rPr>
          <w:tab/>
        </w:r>
        <w:r w:rsidR="00596363" w:rsidRPr="00570866">
          <w:rPr>
            <w:rStyle w:val="Hyperlink"/>
            <w:rFonts w:ascii="Times New Roman" w:hAnsi="Times New Roman"/>
            <w:noProof/>
          </w:rPr>
          <w:t>Medikamente verwalten</w:t>
        </w:r>
        <w:r w:rsidR="00596363">
          <w:rPr>
            <w:noProof/>
            <w:webHidden/>
          </w:rPr>
          <w:tab/>
        </w:r>
        <w:r w:rsidR="00596363">
          <w:rPr>
            <w:noProof/>
            <w:webHidden/>
          </w:rPr>
          <w:fldChar w:fldCharType="begin"/>
        </w:r>
        <w:r w:rsidR="00596363">
          <w:rPr>
            <w:noProof/>
            <w:webHidden/>
          </w:rPr>
          <w:instrText xml:space="preserve"> PAGEREF _Toc476262639 \h </w:instrText>
        </w:r>
        <w:r w:rsidR="00596363">
          <w:rPr>
            <w:noProof/>
            <w:webHidden/>
          </w:rPr>
        </w:r>
        <w:r w:rsidR="00596363">
          <w:rPr>
            <w:noProof/>
            <w:webHidden/>
          </w:rPr>
          <w:fldChar w:fldCharType="separate"/>
        </w:r>
        <w:r w:rsidR="00F46094">
          <w:rPr>
            <w:noProof/>
            <w:webHidden/>
          </w:rPr>
          <w:t>58</w:t>
        </w:r>
        <w:r w:rsidR="00596363">
          <w:rPr>
            <w:noProof/>
            <w:webHidden/>
          </w:rPr>
          <w:fldChar w:fldCharType="end"/>
        </w:r>
      </w:hyperlink>
    </w:p>
    <w:p w14:paraId="3AE57672" w14:textId="6633CAFE" w:rsidR="00596363" w:rsidRDefault="00CF35C9">
      <w:pPr>
        <w:pStyle w:val="Verzeichnis2"/>
        <w:tabs>
          <w:tab w:val="left" w:pos="1200"/>
          <w:tab w:val="right" w:leader="underscore" w:pos="9344"/>
        </w:tabs>
        <w:rPr>
          <w:rFonts w:eastAsiaTheme="minorEastAsia" w:cstheme="minorBidi"/>
          <w:b w:val="0"/>
          <w:bCs w:val="0"/>
          <w:noProof/>
        </w:rPr>
      </w:pPr>
      <w:hyperlink w:anchor="_Toc476262640" w:history="1">
        <w:r w:rsidR="00596363" w:rsidRPr="00570866">
          <w:rPr>
            <w:rStyle w:val="Hyperlink"/>
            <w:rFonts w:ascii="Times New Roman" w:hAnsi="Times New Roman"/>
            <w:noProof/>
          </w:rPr>
          <w:t>4.5.2.3.</w:t>
        </w:r>
        <w:r w:rsidR="00596363">
          <w:rPr>
            <w:rFonts w:eastAsiaTheme="minorEastAsia" w:cstheme="minorBidi"/>
            <w:b w:val="0"/>
            <w:bCs w:val="0"/>
            <w:noProof/>
          </w:rPr>
          <w:tab/>
        </w:r>
        <w:r w:rsidR="00596363" w:rsidRPr="00570866">
          <w:rPr>
            <w:rStyle w:val="Hyperlink"/>
            <w:rFonts w:ascii="Times New Roman" w:hAnsi="Times New Roman"/>
            <w:noProof/>
          </w:rPr>
          <w:t>Termine verwalten</w:t>
        </w:r>
        <w:r w:rsidR="00596363">
          <w:rPr>
            <w:noProof/>
            <w:webHidden/>
          </w:rPr>
          <w:tab/>
        </w:r>
        <w:r w:rsidR="00596363">
          <w:rPr>
            <w:noProof/>
            <w:webHidden/>
          </w:rPr>
          <w:fldChar w:fldCharType="begin"/>
        </w:r>
        <w:r w:rsidR="00596363">
          <w:rPr>
            <w:noProof/>
            <w:webHidden/>
          </w:rPr>
          <w:instrText xml:space="preserve"> PAGEREF _Toc476262640 \h </w:instrText>
        </w:r>
        <w:r w:rsidR="00596363">
          <w:rPr>
            <w:noProof/>
            <w:webHidden/>
          </w:rPr>
        </w:r>
        <w:r w:rsidR="00596363">
          <w:rPr>
            <w:noProof/>
            <w:webHidden/>
          </w:rPr>
          <w:fldChar w:fldCharType="separate"/>
        </w:r>
        <w:r w:rsidR="00F46094">
          <w:rPr>
            <w:noProof/>
            <w:webHidden/>
          </w:rPr>
          <w:t>61</w:t>
        </w:r>
        <w:r w:rsidR="00596363">
          <w:rPr>
            <w:noProof/>
            <w:webHidden/>
          </w:rPr>
          <w:fldChar w:fldCharType="end"/>
        </w:r>
      </w:hyperlink>
    </w:p>
    <w:p w14:paraId="0FFDBDBF" w14:textId="415349F1" w:rsidR="00596363" w:rsidRDefault="00CF35C9">
      <w:pPr>
        <w:pStyle w:val="Verzeichnis2"/>
        <w:tabs>
          <w:tab w:val="left" w:pos="1200"/>
          <w:tab w:val="right" w:leader="underscore" w:pos="9344"/>
        </w:tabs>
        <w:rPr>
          <w:rFonts w:eastAsiaTheme="minorEastAsia" w:cstheme="minorBidi"/>
          <w:b w:val="0"/>
          <w:bCs w:val="0"/>
          <w:noProof/>
        </w:rPr>
      </w:pPr>
      <w:hyperlink w:anchor="_Toc476262641" w:history="1">
        <w:r w:rsidR="00596363" w:rsidRPr="00570866">
          <w:rPr>
            <w:rStyle w:val="Hyperlink"/>
            <w:rFonts w:ascii="Times New Roman" w:hAnsi="Times New Roman"/>
            <w:noProof/>
          </w:rPr>
          <w:t>4.5.2.4.</w:t>
        </w:r>
        <w:r w:rsidR="00596363">
          <w:rPr>
            <w:rFonts w:eastAsiaTheme="minorEastAsia" w:cstheme="minorBidi"/>
            <w:b w:val="0"/>
            <w:bCs w:val="0"/>
            <w:noProof/>
          </w:rPr>
          <w:tab/>
        </w:r>
        <w:r w:rsidR="00596363" w:rsidRPr="00570866">
          <w:rPr>
            <w:rStyle w:val="Hyperlink"/>
            <w:rFonts w:ascii="Times New Roman" w:hAnsi="Times New Roman"/>
            <w:noProof/>
          </w:rPr>
          <w:t>Kontaktpersonen verwalten</w:t>
        </w:r>
        <w:r w:rsidR="00596363">
          <w:rPr>
            <w:noProof/>
            <w:webHidden/>
          </w:rPr>
          <w:tab/>
        </w:r>
        <w:r w:rsidR="00596363">
          <w:rPr>
            <w:noProof/>
            <w:webHidden/>
          </w:rPr>
          <w:fldChar w:fldCharType="begin"/>
        </w:r>
        <w:r w:rsidR="00596363">
          <w:rPr>
            <w:noProof/>
            <w:webHidden/>
          </w:rPr>
          <w:instrText xml:space="preserve"> PAGEREF _Toc476262641 \h </w:instrText>
        </w:r>
        <w:r w:rsidR="00596363">
          <w:rPr>
            <w:noProof/>
            <w:webHidden/>
          </w:rPr>
        </w:r>
        <w:r w:rsidR="00596363">
          <w:rPr>
            <w:noProof/>
            <w:webHidden/>
          </w:rPr>
          <w:fldChar w:fldCharType="separate"/>
        </w:r>
        <w:r w:rsidR="00F46094">
          <w:rPr>
            <w:noProof/>
            <w:webHidden/>
          </w:rPr>
          <w:t>62</w:t>
        </w:r>
        <w:r w:rsidR="00596363">
          <w:rPr>
            <w:noProof/>
            <w:webHidden/>
          </w:rPr>
          <w:fldChar w:fldCharType="end"/>
        </w:r>
      </w:hyperlink>
    </w:p>
    <w:p w14:paraId="1465030F" w14:textId="7E715EA7" w:rsidR="00596363" w:rsidRDefault="00CF35C9">
      <w:pPr>
        <w:pStyle w:val="Verzeichnis2"/>
        <w:tabs>
          <w:tab w:val="left" w:pos="1200"/>
          <w:tab w:val="right" w:leader="underscore" w:pos="9344"/>
        </w:tabs>
        <w:rPr>
          <w:rFonts w:eastAsiaTheme="minorEastAsia" w:cstheme="minorBidi"/>
          <w:b w:val="0"/>
          <w:bCs w:val="0"/>
          <w:noProof/>
        </w:rPr>
      </w:pPr>
      <w:hyperlink w:anchor="_Toc476262642" w:history="1">
        <w:r w:rsidR="00596363" w:rsidRPr="00570866">
          <w:rPr>
            <w:rStyle w:val="Hyperlink"/>
            <w:rFonts w:ascii="Times New Roman" w:hAnsi="Times New Roman"/>
            <w:noProof/>
          </w:rPr>
          <w:t>4.5.2.5.</w:t>
        </w:r>
        <w:r w:rsidR="00596363">
          <w:rPr>
            <w:rFonts w:eastAsiaTheme="minorEastAsia" w:cstheme="minorBidi"/>
            <w:b w:val="0"/>
            <w:bCs w:val="0"/>
            <w:noProof/>
          </w:rPr>
          <w:tab/>
        </w:r>
        <w:r w:rsidR="00596363" w:rsidRPr="00570866">
          <w:rPr>
            <w:rStyle w:val="Hyperlink"/>
            <w:rFonts w:ascii="Times New Roman" w:hAnsi="Times New Roman"/>
            <w:noProof/>
          </w:rPr>
          <w:t>Bezugsquellen verwalten</w:t>
        </w:r>
        <w:r w:rsidR="00596363">
          <w:rPr>
            <w:noProof/>
            <w:webHidden/>
          </w:rPr>
          <w:tab/>
        </w:r>
        <w:r w:rsidR="00596363">
          <w:rPr>
            <w:noProof/>
            <w:webHidden/>
          </w:rPr>
          <w:fldChar w:fldCharType="begin"/>
        </w:r>
        <w:r w:rsidR="00596363">
          <w:rPr>
            <w:noProof/>
            <w:webHidden/>
          </w:rPr>
          <w:instrText xml:space="preserve"> PAGEREF _Toc476262642 \h </w:instrText>
        </w:r>
        <w:r w:rsidR="00596363">
          <w:rPr>
            <w:noProof/>
            <w:webHidden/>
          </w:rPr>
        </w:r>
        <w:r w:rsidR="00596363">
          <w:rPr>
            <w:noProof/>
            <w:webHidden/>
          </w:rPr>
          <w:fldChar w:fldCharType="separate"/>
        </w:r>
        <w:r w:rsidR="00F46094">
          <w:rPr>
            <w:noProof/>
            <w:webHidden/>
          </w:rPr>
          <w:t>63</w:t>
        </w:r>
        <w:r w:rsidR="00596363">
          <w:rPr>
            <w:noProof/>
            <w:webHidden/>
          </w:rPr>
          <w:fldChar w:fldCharType="end"/>
        </w:r>
      </w:hyperlink>
    </w:p>
    <w:p w14:paraId="0233128C" w14:textId="5872AEED" w:rsidR="00596363" w:rsidRDefault="00CF35C9">
      <w:pPr>
        <w:pStyle w:val="Verzeichnis2"/>
        <w:tabs>
          <w:tab w:val="left" w:pos="1200"/>
          <w:tab w:val="right" w:leader="underscore" w:pos="9344"/>
        </w:tabs>
        <w:rPr>
          <w:rFonts w:eastAsiaTheme="minorEastAsia" w:cstheme="minorBidi"/>
          <w:b w:val="0"/>
          <w:bCs w:val="0"/>
          <w:noProof/>
        </w:rPr>
      </w:pPr>
      <w:hyperlink w:anchor="_Toc476262643" w:history="1">
        <w:r w:rsidR="00596363" w:rsidRPr="00570866">
          <w:rPr>
            <w:rStyle w:val="Hyperlink"/>
            <w:rFonts w:ascii="Times New Roman" w:hAnsi="Times New Roman"/>
            <w:noProof/>
          </w:rPr>
          <w:t>4.5.2.6.</w:t>
        </w:r>
        <w:r w:rsidR="00596363">
          <w:rPr>
            <w:rFonts w:eastAsiaTheme="minorEastAsia" w:cstheme="minorBidi"/>
            <w:b w:val="0"/>
            <w:bCs w:val="0"/>
            <w:noProof/>
          </w:rPr>
          <w:tab/>
        </w:r>
        <w:r w:rsidR="00596363" w:rsidRPr="00570866">
          <w:rPr>
            <w:rStyle w:val="Hyperlink"/>
            <w:rFonts w:ascii="Times New Roman" w:hAnsi="Times New Roman"/>
            <w:noProof/>
          </w:rPr>
          <w:t>Erweiterte manuelle Ausgabe</w:t>
        </w:r>
        <w:r w:rsidR="00596363">
          <w:rPr>
            <w:noProof/>
            <w:webHidden/>
          </w:rPr>
          <w:tab/>
        </w:r>
        <w:r w:rsidR="00596363">
          <w:rPr>
            <w:noProof/>
            <w:webHidden/>
          </w:rPr>
          <w:fldChar w:fldCharType="begin"/>
        </w:r>
        <w:r w:rsidR="00596363">
          <w:rPr>
            <w:noProof/>
            <w:webHidden/>
          </w:rPr>
          <w:instrText xml:space="preserve"> PAGEREF _Toc476262643 \h </w:instrText>
        </w:r>
        <w:r w:rsidR="00596363">
          <w:rPr>
            <w:noProof/>
            <w:webHidden/>
          </w:rPr>
          <w:fldChar w:fldCharType="separate"/>
        </w:r>
        <w:r w:rsidR="00F46094">
          <w:rPr>
            <w:b w:val="0"/>
            <w:bCs w:val="0"/>
            <w:noProof/>
            <w:webHidden/>
          </w:rPr>
          <w:t>Fehler! Textmarke nicht definiert.</w:t>
        </w:r>
        <w:r w:rsidR="00596363">
          <w:rPr>
            <w:noProof/>
            <w:webHidden/>
          </w:rPr>
          <w:fldChar w:fldCharType="end"/>
        </w:r>
      </w:hyperlink>
    </w:p>
    <w:p w14:paraId="7C5B2BE5" w14:textId="174DB8A8" w:rsidR="00596363" w:rsidRDefault="00CF35C9">
      <w:pPr>
        <w:pStyle w:val="Verzeichnis1"/>
        <w:rPr>
          <w:rFonts w:asciiTheme="minorHAnsi" w:eastAsiaTheme="minorEastAsia" w:hAnsiTheme="minorHAnsi" w:cstheme="minorBidi"/>
          <w:b w:val="0"/>
          <w:bCs w:val="0"/>
          <w:i w:val="0"/>
          <w:iCs w:val="0"/>
        </w:rPr>
      </w:pPr>
      <w:hyperlink w:anchor="_Toc476262644" w:history="1">
        <w:r w:rsidR="00596363" w:rsidRPr="00570866">
          <w:rPr>
            <w:rStyle w:val="Hyperlink"/>
          </w:rPr>
          <w:t>5.</w:t>
        </w:r>
        <w:r w:rsidR="00596363">
          <w:rPr>
            <w:rFonts w:asciiTheme="minorHAnsi" w:eastAsiaTheme="minorEastAsia" w:hAnsiTheme="minorHAnsi" w:cstheme="minorBidi"/>
            <w:b w:val="0"/>
            <w:bCs w:val="0"/>
            <w:i w:val="0"/>
            <w:iCs w:val="0"/>
          </w:rPr>
          <w:tab/>
        </w:r>
        <w:r w:rsidR="00596363" w:rsidRPr="00570866">
          <w:rPr>
            <w:rStyle w:val="Hyperlink"/>
          </w:rPr>
          <w:t>Validierung</w:t>
        </w:r>
        <w:r w:rsidR="00596363">
          <w:rPr>
            <w:webHidden/>
          </w:rPr>
          <w:tab/>
        </w:r>
        <w:r w:rsidR="00596363">
          <w:rPr>
            <w:webHidden/>
          </w:rPr>
          <w:fldChar w:fldCharType="begin"/>
        </w:r>
        <w:r w:rsidR="00596363">
          <w:rPr>
            <w:webHidden/>
          </w:rPr>
          <w:instrText xml:space="preserve"> PAGEREF _Toc476262644 \h </w:instrText>
        </w:r>
        <w:r w:rsidR="00596363">
          <w:rPr>
            <w:webHidden/>
          </w:rPr>
        </w:r>
        <w:r w:rsidR="00596363">
          <w:rPr>
            <w:webHidden/>
          </w:rPr>
          <w:fldChar w:fldCharType="separate"/>
        </w:r>
        <w:r w:rsidR="00F46094">
          <w:rPr>
            <w:webHidden/>
          </w:rPr>
          <w:t>63</w:t>
        </w:r>
        <w:r w:rsidR="00596363">
          <w:rPr>
            <w:webHidden/>
          </w:rPr>
          <w:fldChar w:fldCharType="end"/>
        </w:r>
      </w:hyperlink>
    </w:p>
    <w:p w14:paraId="50AFE262" w14:textId="0DAF5181" w:rsidR="00596363" w:rsidRDefault="00CF35C9">
      <w:pPr>
        <w:pStyle w:val="Verzeichnis1"/>
        <w:rPr>
          <w:rFonts w:asciiTheme="minorHAnsi" w:eastAsiaTheme="minorEastAsia" w:hAnsiTheme="minorHAnsi" w:cstheme="minorBidi"/>
          <w:b w:val="0"/>
          <w:bCs w:val="0"/>
          <w:i w:val="0"/>
          <w:iCs w:val="0"/>
        </w:rPr>
      </w:pPr>
      <w:hyperlink w:anchor="_Toc476262645" w:history="1">
        <w:r w:rsidR="00596363" w:rsidRPr="00570866">
          <w:rPr>
            <w:rStyle w:val="Hyperlink"/>
          </w:rPr>
          <w:t>6.</w:t>
        </w:r>
        <w:r w:rsidR="00596363">
          <w:rPr>
            <w:rFonts w:asciiTheme="minorHAnsi" w:eastAsiaTheme="minorEastAsia" w:hAnsiTheme="minorHAnsi" w:cstheme="minorBidi"/>
            <w:b w:val="0"/>
            <w:bCs w:val="0"/>
            <w:i w:val="0"/>
            <w:iCs w:val="0"/>
          </w:rPr>
          <w:tab/>
        </w:r>
        <w:r w:rsidR="00596363" w:rsidRPr="00570866">
          <w:rPr>
            <w:rStyle w:val="Hyperlink"/>
          </w:rPr>
          <w:t>Fazit und Ausblick</w:t>
        </w:r>
        <w:r w:rsidR="00596363">
          <w:rPr>
            <w:webHidden/>
          </w:rPr>
          <w:tab/>
        </w:r>
        <w:r w:rsidR="00596363">
          <w:rPr>
            <w:webHidden/>
          </w:rPr>
          <w:fldChar w:fldCharType="begin"/>
        </w:r>
        <w:r w:rsidR="00596363">
          <w:rPr>
            <w:webHidden/>
          </w:rPr>
          <w:instrText xml:space="preserve"> PAGEREF _Toc476262645 \h </w:instrText>
        </w:r>
        <w:r w:rsidR="00596363">
          <w:rPr>
            <w:webHidden/>
          </w:rPr>
        </w:r>
        <w:r w:rsidR="00596363">
          <w:rPr>
            <w:webHidden/>
          </w:rPr>
          <w:fldChar w:fldCharType="separate"/>
        </w:r>
        <w:r w:rsidR="00F46094">
          <w:rPr>
            <w:webHidden/>
          </w:rPr>
          <w:t>63</w:t>
        </w:r>
        <w:r w:rsidR="00596363">
          <w:rPr>
            <w:webHidden/>
          </w:rPr>
          <w:fldChar w:fldCharType="end"/>
        </w:r>
      </w:hyperlink>
    </w:p>
    <w:p w14:paraId="068CB3A1" w14:textId="52A8648E" w:rsidR="00596363" w:rsidRDefault="00CF35C9">
      <w:pPr>
        <w:pStyle w:val="Verzeichnis1"/>
        <w:rPr>
          <w:rFonts w:asciiTheme="minorHAnsi" w:eastAsiaTheme="minorEastAsia" w:hAnsiTheme="minorHAnsi" w:cstheme="minorBidi"/>
          <w:b w:val="0"/>
          <w:bCs w:val="0"/>
          <w:i w:val="0"/>
          <w:iCs w:val="0"/>
        </w:rPr>
      </w:pPr>
      <w:hyperlink w:anchor="_Toc476262646" w:history="1">
        <w:r w:rsidR="00596363" w:rsidRPr="00570866">
          <w:rPr>
            <w:rStyle w:val="Hyperlink"/>
          </w:rPr>
          <w:t>Anlage</w:t>
        </w:r>
        <w:r w:rsidR="00596363">
          <w:rPr>
            <w:webHidden/>
          </w:rPr>
          <w:tab/>
        </w:r>
        <w:r w:rsidR="00596363">
          <w:rPr>
            <w:webHidden/>
          </w:rPr>
          <w:fldChar w:fldCharType="begin"/>
        </w:r>
        <w:r w:rsidR="00596363">
          <w:rPr>
            <w:webHidden/>
          </w:rPr>
          <w:instrText xml:space="preserve"> PAGEREF _Toc476262646 \h </w:instrText>
        </w:r>
        <w:r w:rsidR="00596363">
          <w:rPr>
            <w:webHidden/>
          </w:rPr>
        </w:r>
        <w:r w:rsidR="00596363">
          <w:rPr>
            <w:webHidden/>
          </w:rPr>
          <w:fldChar w:fldCharType="separate"/>
        </w:r>
        <w:r w:rsidR="00F46094">
          <w:rPr>
            <w:webHidden/>
          </w:rPr>
          <w:t>1</w:t>
        </w:r>
        <w:r w:rsidR="00596363">
          <w:rPr>
            <w:webHidden/>
          </w:rPr>
          <w:fldChar w:fldCharType="end"/>
        </w:r>
      </w:hyperlink>
    </w:p>
    <w:p w14:paraId="5ED3DBC9" w14:textId="5AAA7152" w:rsidR="00596363" w:rsidRDefault="00CF35C9">
      <w:pPr>
        <w:pStyle w:val="Verzeichnis1"/>
        <w:rPr>
          <w:rFonts w:asciiTheme="minorHAnsi" w:eastAsiaTheme="minorEastAsia" w:hAnsiTheme="minorHAnsi" w:cstheme="minorBidi"/>
          <w:b w:val="0"/>
          <w:bCs w:val="0"/>
          <w:i w:val="0"/>
          <w:iCs w:val="0"/>
        </w:rPr>
      </w:pPr>
      <w:hyperlink w:anchor="_Toc476262647" w:history="1">
        <w:r w:rsidR="00596363" w:rsidRPr="00570866">
          <w:rPr>
            <w:rStyle w:val="Hyperlink"/>
          </w:rPr>
          <w:t>Literaturverzeichnis</w:t>
        </w:r>
        <w:r w:rsidR="00596363">
          <w:rPr>
            <w:webHidden/>
          </w:rPr>
          <w:tab/>
        </w:r>
        <w:r w:rsidR="00596363">
          <w:rPr>
            <w:webHidden/>
          </w:rPr>
          <w:fldChar w:fldCharType="begin"/>
        </w:r>
        <w:r w:rsidR="00596363">
          <w:rPr>
            <w:webHidden/>
          </w:rPr>
          <w:instrText xml:space="preserve"> PAGEREF _Toc476262647 \h </w:instrText>
        </w:r>
        <w:r w:rsidR="00596363">
          <w:rPr>
            <w:webHidden/>
          </w:rPr>
        </w:r>
        <w:r w:rsidR="00596363">
          <w:rPr>
            <w:webHidden/>
          </w:rPr>
          <w:fldChar w:fldCharType="separate"/>
        </w:r>
        <w:r w:rsidR="00F46094">
          <w:rPr>
            <w:webHidden/>
          </w:rPr>
          <w:t>VII</w:t>
        </w:r>
        <w:r w:rsidR="00596363">
          <w:rPr>
            <w:webHidden/>
          </w:rPr>
          <w:fldChar w:fldCharType="end"/>
        </w:r>
      </w:hyperlink>
    </w:p>
    <w:p w14:paraId="00A3A5FC" w14:textId="05A3C08A" w:rsidR="00596363" w:rsidRDefault="00CF35C9">
      <w:pPr>
        <w:pStyle w:val="Verzeichnis1"/>
        <w:rPr>
          <w:rFonts w:asciiTheme="minorHAnsi" w:eastAsiaTheme="minorEastAsia" w:hAnsiTheme="minorHAnsi" w:cstheme="minorBidi"/>
          <w:b w:val="0"/>
          <w:bCs w:val="0"/>
          <w:i w:val="0"/>
          <w:iCs w:val="0"/>
        </w:rPr>
      </w:pPr>
      <w:hyperlink w:anchor="_Toc476262648" w:history="1">
        <w:r w:rsidR="00596363" w:rsidRPr="00570866">
          <w:rPr>
            <w:rStyle w:val="Hyperlink"/>
          </w:rPr>
          <w:t>Ehrenwörtliche Erklärung</w:t>
        </w:r>
        <w:r w:rsidR="00596363">
          <w:rPr>
            <w:webHidden/>
          </w:rPr>
          <w:tab/>
        </w:r>
        <w:r w:rsidR="00596363">
          <w:rPr>
            <w:webHidden/>
          </w:rPr>
          <w:fldChar w:fldCharType="begin"/>
        </w:r>
        <w:r w:rsidR="00596363">
          <w:rPr>
            <w:webHidden/>
          </w:rPr>
          <w:instrText xml:space="preserve"> PAGEREF _Toc476262648 \h </w:instrText>
        </w:r>
        <w:r w:rsidR="00596363">
          <w:rPr>
            <w:webHidden/>
          </w:rPr>
        </w:r>
        <w:r w:rsidR="00596363">
          <w:rPr>
            <w:webHidden/>
          </w:rPr>
          <w:fldChar w:fldCharType="separate"/>
        </w:r>
        <w:r w:rsidR="00F46094">
          <w:rPr>
            <w:webHidden/>
          </w:rPr>
          <w:t>XII</w:t>
        </w:r>
        <w:r w:rsidR="00596363">
          <w:rPr>
            <w:webHidden/>
          </w:rPr>
          <w:fldChar w:fldCharType="end"/>
        </w:r>
      </w:hyperlink>
    </w:p>
    <w:p w14:paraId="3B81CE6B" w14:textId="2BDC67D7"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t>
      </w:r>
      <w:proofErr w:type="spellStart"/>
      <w:r w:rsidR="000B7CDC">
        <w:rPr>
          <w:sz w:val="52"/>
          <w:szCs w:val="52"/>
        </w:rPr>
        <w:t>walls</w:t>
      </w:r>
      <w:proofErr w:type="spellEnd"/>
      <w:r w:rsidR="000B7CDC">
        <w:rPr>
          <w:sz w:val="52"/>
          <w:szCs w:val="52"/>
        </w:rPr>
        <w:t xml:space="preserve"> </w:t>
      </w:r>
      <w:proofErr w:type="spellStart"/>
      <w:r w:rsidR="000B7CDC">
        <w:rPr>
          <w:sz w:val="52"/>
          <w:szCs w:val="52"/>
        </w:rPr>
        <w:t>between</w:t>
      </w:r>
      <w:proofErr w:type="spellEnd"/>
      <w:r w:rsidR="000B7CDC">
        <w:rPr>
          <w:sz w:val="52"/>
          <w:szCs w:val="52"/>
        </w:rPr>
        <w:t xml:space="preserve"> </w:t>
      </w:r>
      <w:proofErr w:type="spellStart"/>
      <w:r w:rsidR="000B7CDC">
        <w:rPr>
          <w:sz w:val="52"/>
          <w:szCs w:val="52"/>
        </w:rPr>
        <w:t>art</w:t>
      </w:r>
      <w:proofErr w:type="spellEnd"/>
      <w:r w:rsidR="000B7CDC">
        <w:rPr>
          <w:sz w:val="52"/>
          <w:szCs w:val="52"/>
        </w:rPr>
        <w:t xml:space="preserve"> </w:t>
      </w:r>
      <w:proofErr w:type="spellStart"/>
      <w:r w:rsidR="000B7CDC">
        <w:rPr>
          <w:sz w:val="52"/>
          <w:szCs w:val="52"/>
        </w:rPr>
        <w:t>and</w:t>
      </w:r>
      <w:proofErr w:type="spellEnd"/>
      <w:r w:rsidR="000B7CDC">
        <w:rPr>
          <w:sz w:val="52"/>
          <w:szCs w:val="52"/>
        </w:rPr>
        <w:t xml:space="preserve"> </w:t>
      </w:r>
      <w:proofErr w:type="spellStart"/>
      <w:r w:rsidR="000B7CDC">
        <w:rPr>
          <w:sz w:val="52"/>
          <w:szCs w:val="52"/>
        </w:rPr>
        <w:t>engineeri</w:t>
      </w:r>
      <w:r w:rsidRPr="007B04CE">
        <w:rPr>
          <w:sz w:val="52"/>
          <w:szCs w:val="52"/>
        </w:rPr>
        <w:t>ng</w:t>
      </w:r>
      <w:proofErr w:type="spellEnd"/>
      <w:r w:rsidRPr="007B04CE">
        <w:rPr>
          <w:sz w:val="52"/>
          <w:szCs w:val="52"/>
        </w:rPr>
        <w:t xml:space="preserve"> </w:t>
      </w:r>
      <w:proofErr w:type="spellStart"/>
      <w:r w:rsidRPr="007B04CE">
        <w:rPr>
          <w:sz w:val="52"/>
          <w:szCs w:val="52"/>
        </w:rPr>
        <w:t>exist</w:t>
      </w:r>
      <w:proofErr w:type="spellEnd"/>
      <w:r w:rsidRPr="007B04CE">
        <w:rPr>
          <w:sz w:val="52"/>
          <w:szCs w:val="52"/>
        </w:rPr>
        <w:t xml:space="preserve"> </w:t>
      </w:r>
      <w:proofErr w:type="spellStart"/>
      <w:r w:rsidRPr="007B04CE">
        <w:rPr>
          <w:sz w:val="52"/>
          <w:szCs w:val="52"/>
        </w:rPr>
        <w:t>only</w:t>
      </w:r>
      <w:proofErr w:type="spellEnd"/>
      <w:r w:rsidRPr="007B04CE">
        <w:rPr>
          <w:sz w:val="52"/>
          <w:szCs w:val="52"/>
        </w:rPr>
        <w:t xml:space="preserve"> in </w:t>
      </w:r>
      <w:proofErr w:type="spellStart"/>
      <w:r w:rsidRPr="007B04CE">
        <w:rPr>
          <w:sz w:val="52"/>
          <w:szCs w:val="52"/>
        </w:rPr>
        <w:t>our</w:t>
      </w:r>
      <w:proofErr w:type="spellEnd"/>
      <w:r w:rsidRPr="007B04CE">
        <w:rPr>
          <w:sz w:val="52"/>
          <w:szCs w:val="52"/>
        </w:rPr>
        <w:t xml:space="preserve"> </w:t>
      </w:r>
      <w:proofErr w:type="spellStart"/>
      <w:r w:rsidRPr="007B04CE">
        <w:rPr>
          <w:sz w:val="52"/>
          <w:szCs w:val="52"/>
        </w:rPr>
        <w:t>minds</w:t>
      </w:r>
      <w:proofErr w:type="spellEnd"/>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7" w:name="_Toc476262585"/>
      <w:r w:rsidRPr="002169F4">
        <w:rPr>
          <w:rFonts w:ascii="Arial" w:hAnsi="Arial" w:cs="Arial"/>
        </w:rPr>
        <w:lastRenderedPageBreak/>
        <w:t>Abkürzung</w:t>
      </w:r>
      <w:r w:rsidR="00C820A6" w:rsidRPr="002169F4">
        <w:rPr>
          <w:rFonts w:ascii="Arial" w:hAnsi="Arial" w:cs="Arial"/>
        </w:rPr>
        <w:t>sverzeichnis</w:t>
      </w:r>
      <w:bookmarkEnd w:id="4"/>
      <w:bookmarkEnd w:id="5"/>
      <w:bookmarkEnd w:id="6"/>
      <w:bookmarkEnd w:id="7"/>
    </w:p>
    <w:p w14:paraId="26AF26B5" w14:textId="0FE4B5D2" w:rsidR="00C21D92" w:rsidRPr="00C21D92" w:rsidRDefault="00C21D92" w:rsidP="000D0733">
      <w:pPr>
        <w:spacing w:after="200"/>
      </w:pPr>
      <w:r w:rsidRPr="00C21D92">
        <w:rPr>
          <w:b/>
        </w:rPr>
        <w:t>AAL</w:t>
      </w:r>
      <w:r w:rsidRPr="00C21D92">
        <w:t xml:space="preserve"> – </w:t>
      </w:r>
      <w:proofErr w:type="spellStart"/>
      <w:r w:rsidRPr="00C21D92">
        <w:t>Ambient</w:t>
      </w:r>
      <w:proofErr w:type="spellEnd"/>
      <w:r w:rsidRPr="00C21D92">
        <w:t xml:space="preserve"> </w:t>
      </w:r>
      <w:proofErr w:type="spellStart"/>
      <w:r w:rsidRPr="00C21D92">
        <w:t>Assisted</w:t>
      </w:r>
      <w:proofErr w:type="spellEnd"/>
      <w:r w:rsidRPr="00C21D92">
        <w:t xml:space="preserve">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w:t>
      </w:r>
      <w:proofErr w:type="spellStart"/>
      <w:r w:rsidRPr="00C21D92">
        <w:t>Medication</w:t>
      </w:r>
      <w:proofErr w:type="spellEnd"/>
      <w:r w:rsidRPr="00C21D92">
        <w:t xml:space="preserve">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8" w:name="_Toc462229559"/>
      <w:bookmarkStart w:id="9" w:name="_Toc462230379"/>
      <w:bookmarkStart w:id="10" w:name="_Toc462231008"/>
      <w:bookmarkStart w:id="11" w:name="_Toc476262586"/>
      <w:r w:rsidRPr="002169F4">
        <w:rPr>
          <w:rFonts w:ascii="Arial" w:hAnsi="Arial" w:cs="Arial"/>
        </w:rPr>
        <w:lastRenderedPageBreak/>
        <w:t>Abbildungs</w:t>
      </w:r>
      <w:r w:rsidR="00C820A6" w:rsidRPr="002169F4">
        <w:rPr>
          <w:rFonts w:ascii="Arial" w:hAnsi="Arial" w:cs="Arial"/>
        </w:rPr>
        <w:t>verzeichnis</w:t>
      </w:r>
      <w:bookmarkEnd w:id="8"/>
      <w:bookmarkEnd w:id="9"/>
      <w:bookmarkEnd w:id="10"/>
      <w:bookmarkEnd w:id="11"/>
    </w:p>
    <w:p w14:paraId="0AF66060" w14:textId="3639E383" w:rsidR="00596363"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76262649" w:history="1">
        <w:r w:rsidR="00596363" w:rsidRPr="00805084">
          <w:rPr>
            <w:rStyle w:val="Hyperlink"/>
            <w:noProof/>
          </w:rPr>
          <w:t>Abbildung 1: Multimorbidität nach Alter im Jahr 2002</w:t>
        </w:r>
        <w:r w:rsidR="00596363">
          <w:rPr>
            <w:noProof/>
            <w:webHidden/>
          </w:rPr>
          <w:tab/>
        </w:r>
        <w:r w:rsidR="00596363">
          <w:rPr>
            <w:noProof/>
            <w:webHidden/>
          </w:rPr>
          <w:fldChar w:fldCharType="begin"/>
        </w:r>
        <w:r w:rsidR="00596363">
          <w:rPr>
            <w:noProof/>
            <w:webHidden/>
          </w:rPr>
          <w:instrText xml:space="preserve"> PAGEREF _Toc476262649 \h </w:instrText>
        </w:r>
        <w:r w:rsidR="00596363">
          <w:rPr>
            <w:noProof/>
            <w:webHidden/>
          </w:rPr>
        </w:r>
        <w:r w:rsidR="00596363">
          <w:rPr>
            <w:noProof/>
            <w:webHidden/>
          </w:rPr>
          <w:fldChar w:fldCharType="separate"/>
        </w:r>
        <w:r w:rsidR="00F46094">
          <w:rPr>
            <w:noProof/>
            <w:webHidden/>
          </w:rPr>
          <w:t>9</w:t>
        </w:r>
        <w:r w:rsidR="00596363">
          <w:rPr>
            <w:noProof/>
            <w:webHidden/>
          </w:rPr>
          <w:fldChar w:fldCharType="end"/>
        </w:r>
      </w:hyperlink>
    </w:p>
    <w:p w14:paraId="28DC0005" w14:textId="733F2E43"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50" w:history="1">
        <w:r w:rsidR="00596363" w:rsidRPr="00805084">
          <w:rPr>
            <w:rStyle w:val="Hyperlink"/>
            <w:noProof/>
          </w:rPr>
          <w:t>Abbildung 2: Barmer GEK Versicherte, die Medikamente bezogen haben</w:t>
        </w:r>
        <w:r w:rsidR="00596363">
          <w:rPr>
            <w:noProof/>
            <w:webHidden/>
          </w:rPr>
          <w:tab/>
        </w:r>
        <w:r w:rsidR="00596363">
          <w:rPr>
            <w:noProof/>
            <w:webHidden/>
          </w:rPr>
          <w:fldChar w:fldCharType="begin"/>
        </w:r>
        <w:r w:rsidR="00596363">
          <w:rPr>
            <w:noProof/>
            <w:webHidden/>
          </w:rPr>
          <w:instrText xml:space="preserve"> PAGEREF _Toc476262650 \h </w:instrText>
        </w:r>
        <w:r w:rsidR="00596363">
          <w:rPr>
            <w:noProof/>
            <w:webHidden/>
          </w:rPr>
        </w:r>
        <w:r w:rsidR="00596363">
          <w:rPr>
            <w:noProof/>
            <w:webHidden/>
          </w:rPr>
          <w:fldChar w:fldCharType="separate"/>
        </w:r>
        <w:r w:rsidR="00F46094">
          <w:rPr>
            <w:noProof/>
            <w:webHidden/>
          </w:rPr>
          <w:t>10</w:t>
        </w:r>
        <w:r w:rsidR="00596363">
          <w:rPr>
            <w:noProof/>
            <w:webHidden/>
          </w:rPr>
          <w:fldChar w:fldCharType="end"/>
        </w:r>
      </w:hyperlink>
    </w:p>
    <w:p w14:paraId="1AF97BB0" w14:textId="5054146A"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51" w:history="1">
        <w:r w:rsidR="00596363" w:rsidRPr="00805084">
          <w:rPr>
            <w:rStyle w:val="Hyperlink"/>
            <w:noProof/>
          </w:rPr>
          <w:t>Abbildung 3: Gründe für die Non-Adhärenz</w:t>
        </w:r>
        <w:r w:rsidR="00596363">
          <w:rPr>
            <w:noProof/>
            <w:webHidden/>
          </w:rPr>
          <w:tab/>
        </w:r>
        <w:r w:rsidR="00596363">
          <w:rPr>
            <w:noProof/>
            <w:webHidden/>
          </w:rPr>
          <w:fldChar w:fldCharType="begin"/>
        </w:r>
        <w:r w:rsidR="00596363">
          <w:rPr>
            <w:noProof/>
            <w:webHidden/>
          </w:rPr>
          <w:instrText xml:space="preserve"> PAGEREF _Toc476262651 \h </w:instrText>
        </w:r>
        <w:r w:rsidR="00596363">
          <w:rPr>
            <w:noProof/>
            <w:webHidden/>
          </w:rPr>
        </w:r>
        <w:r w:rsidR="00596363">
          <w:rPr>
            <w:noProof/>
            <w:webHidden/>
          </w:rPr>
          <w:fldChar w:fldCharType="separate"/>
        </w:r>
        <w:r w:rsidR="00F46094">
          <w:rPr>
            <w:noProof/>
            <w:webHidden/>
          </w:rPr>
          <w:t>11</w:t>
        </w:r>
        <w:r w:rsidR="00596363">
          <w:rPr>
            <w:noProof/>
            <w:webHidden/>
          </w:rPr>
          <w:fldChar w:fldCharType="end"/>
        </w:r>
      </w:hyperlink>
    </w:p>
    <w:p w14:paraId="700AC76E" w14:textId="499343FF"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52" w:history="1">
        <w:r w:rsidR="00596363" w:rsidRPr="00805084">
          <w:rPr>
            <w:rStyle w:val="Hyperlink"/>
            <w:noProof/>
          </w:rPr>
          <w:t>Abbildung 4: Gegenmaßnahmen der Non-Adhärenz</w:t>
        </w:r>
        <w:r w:rsidR="00596363">
          <w:rPr>
            <w:noProof/>
            <w:webHidden/>
          </w:rPr>
          <w:tab/>
        </w:r>
        <w:r w:rsidR="00596363">
          <w:rPr>
            <w:noProof/>
            <w:webHidden/>
          </w:rPr>
          <w:fldChar w:fldCharType="begin"/>
        </w:r>
        <w:r w:rsidR="00596363">
          <w:rPr>
            <w:noProof/>
            <w:webHidden/>
          </w:rPr>
          <w:instrText xml:space="preserve"> PAGEREF _Toc476262652 \h </w:instrText>
        </w:r>
        <w:r w:rsidR="00596363">
          <w:rPr>
            <w:noProof/>
            <w:webHidden/>
          </w:rPr>
        </w:r>
        <w:r w:rsidR="00596363">
          <w:rPr>
            <w:noProof/>
            <w:webHidden/>
          </w:rPr>
          <w:fldChar w:fldCharType="separate"/>
        </w:r>
        <w:r w:rsidR="00F46094">
          <w:rPr>
            <w:noProof/>
            <w:webHidden/>
          </w:rPr>
          <w:t>12</w:t>
        </w:r>
        <w:r w:rsidR="00596363">
          <w:rPr>
            <w:noProof/>
            <w:webHidden/>
          </w:rPr>
          <w:fldChar w:fldCharType="end"/>
        </w:r>
      </w:hyperlink>
    </w:p>
    <w:p w14:paraId="6891C583" w14:textId="092B7BA1"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53" w:history="1">
        <w:r w:rsidR="00596363" w:rsidRPr="00805084">
          <w:rPr>
            <w:rStyle w:val="Hyperlink"/>
            <w:noProof/>
          </w:rPr>
          <w:t>Abbildung 5: Generationen von Ambient Assited Living</w:t>
        </w:r>
        <w:r w:rsidR="00596363">
          <w:rPr>
            <w:noProof/>
            <w:webHidden/>
          </w:rPr>
          <w:tab/>
        </w:r>
        <w:r w:rsidR="00596363">
          <w:rPr>
            <w:noProof/>
            <w:webHidden/>
          </w:rPr>
          <w:fldChar w:fldCharType="begin"/>
        </w:r>
        <w:r w:rsidR="00596363">
          <w:rPr>
            <w:noProof/>
            <w:webHidden/>
          </w:rPr>
          <w:instrText xml:space="preserve"> PAGEREF _Toc476262653 \h </w:instrText>
        </w:r>
        <w:r w:rsidR="00596363">
          <w:rPr>
            <w:noProof/>
            <w:webHidden/>
          </w:rPr>
        </w:r>
        <w:r w:rsidR="00596363">
          <w:rPr>
            <w:noProof/>
            <w:webHidden/>
          </w:rPr>
          <w:fldChar w:fldCharType="separate"/>
        </w:r>
        <w:r w:rsidR="00F46094">
          <w:rPr>
            <w:noProof/>
            <w:webHidden/>
          </w:rPr>
          <w:t>16</w:t>
        </w:r>
        <w:r w:rsidR="00596363">
          <w:rPr>
            <w:noProof/>
            <w:webHidden/>
          </w:rPr>
          <w:fldChar w:fldCharType="end"/>
        </w:r>
      </w:hyperlink>
    </w:p>
    <w:p w14:paraId="3B532ADA" w14:textId="7F9DBD7F"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54" w:history="1">
        <w:r w:rsidR="00596363" w:rsidRPr="00805084">
          <w:rPr>
            <w:rStyle w:val="Hyperlink"/>
            <w:noProof/>
          </w:rPr>
          <w:t>Abbildung 6: Anwendungsbereiche von AAL</w:t>
        </w:r>
        <w:r w:rsidR="00596363">
          <w:rPr>
            <w:noProof/>
            <w:webHidden/>
          </w:rPr>
          <w:tab/>
        </w:r>
        <w:r w:rsidR="00596363">
          <w:rPr>
            <w:noProof/>
            <w:webHidden/>
          </w:rPr>
          <w:fldChar w:fldCharType="begin"/>
        </w:r>
        <w:r w:rsidR="00596363">
          <w:rPr>
            <w:noProof/>
            <w:webHidden/>
          </w:rPr>
          <w:instrText xml:space="preserve"> PAGEREF _Toc476262654 \h </w:instrText>
        </w:r>
        <w:r w:rsidR="00596363">
          <w:rPr>
            <w:noProof/>
            <w:webHidden/>
          </w:rPr>
        </w:r>
        <w:r w:rsidR="00596363">
          <w:rPr>
            <w:noProof/>
            <w:webHidden/>
          </w:rPr>
          <w:fldChar w:fldCharType="separate"/>
        </w:r>
        <w:r w:rsidR="00F46094">
          <w:rPr>
            <w:noProof/>
            <w:webHidden/>
          </w:rPr>
          <w:t>17</w:t>
        </w:r>
        <w:r w:rsidR="00596363">
          <w:rPr>
            <w:noProof/>
            <w:webHidden/>
          </w:rPr>
          <w:fldChar w:fldCharType="end"/>
        </w:r>
      </w:hyperlink>
    </w:p>
    <w:p w14:paraId="009FB521" w14:textId="5F919C52"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55" w:history="1">
        <w:r w:rsidR="00596363" w:rsidRPr="00805084">
          <w:rPr>
            <w:rStyle w:val="Hyperlink"/>
            <w:noProof/>
          </w:rPr>
          <w:t>Abbildung 7: Hero Medikamentenspender</w:t>
        </w:r>
        <w:r w:rsidR="00596363">
          <w:rPr>
            <w:noProof/>
            <w:webHidden/>
          </w:rPr>
          <w:tab/>
        </w:r>
        <w:r w:rsidR="00596363">
          <w:rPr>
            <w:noProof/>
            <w:webHidden/>
          </w:rPr>
          <w:fldChar w:fldCharType="begin"/>
        </w:r>
        <w:r w:rsidR="00596363">
          <w:rPr>
            <w:noProof/>
            <w:webHidden/>
          </w:rPr>
          <w:instrText xml:space="preserve"> PAGEREF _Toc476262655 \h </w:instrText>
        </w:r>
        <w:r w:rsidR="00596363">
          <w:rPr>
            <w:noProof/>
            <w:webHidden/>
          </w:rPr>
        </w:r>
        <w:r w:rsidR="00596363">
          <w:rPr>
            <w:noProof/>
            <w:webHidden/>
          </w:rPr>
          <w:fldChar w:fldCharType="separate"/>
        </w:r>
        <w:r w:rsidR="00F46094">
          <w:rPr>
            <w:noProof/>
            <w:webHidden/>
          </w:rPr>
          <w:t>20</w:t>
        </w:r>
        <w:r w:rsidR="00596363">
          <w:rPr>
            <w:noProof/>
            <w:webHidden/>
          </w:rPr>
          <w:fldChar w:fldCharType="end"/>
        </w:r>
      </w:hyperlink>
    </w:p>
    <w:p w14:paraId="09F474DB" w14:textId="1FA41ADF"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56" w:history="1">
        <w:r w:rsidR="00596363" w:rsidRPr="00805084">
          <w:rPr>
            <w:rStyle w:val="Hyperlink"/>
            <w:noProof/>
          </w:rPr>
          <w:t>Abbildung 8: uBox Medikamentenspender</w:t>
        </w:r>
        <w:r w:rsidR="00596363">
          <w:rPr>
            <w:noProof/>
            <w:webHidden/>
          </w:rPr>
          <w:tab/>
        </w:r>
        <w:r w:rsidR="00596363">
          <w:rPr>
            <w:noProof/>
            <w:webHidden/>
          </w:rPr>
          <w:fldChar w:fldCharType="begin"/>
        </w:r>
        <w:r w:rsidR="00596363">
          <w:rPr>
            <w:noProof/>
            <w:webHidden/>
          </w:rPr>
          <w:instrText xml:space="preserve"> PAGEREF _Toc476262656 \h </w:instrText>
        </w:r>
        <w:r w:rsidR="00596363">
          <w:rPr>
            <w:noProof/>
            <w:webHidden/>
          </w:rPr>
        </w:r>
        <w:r w:rsidR="00596363">
          <w:rPr>
            <w:noProof/>
            <w:webHidden/>
          </w:rPr>
          <w:fldChar w:fldCharType="separate"/>
        </w:r>
        <w:r w:rsidR="00F46094">
          <w:rPr>
            <w:noProof/>
            <w:webHidden/>
          </w:rPr>
          <w:t>21</w:t>
        </w:r>
        <w:r w:rsidR="00596363">
          <w:rPr>
            <w:noProof/>
            <w:webHidden/>
          </w:rPr>
          <w:fldChar w:fldCharType="end"/>
        </w:r>
      </w:hyperlink>
    </w:p>
    <w:p w14:paraId="02339C14" w14:textId="3D5563EC"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57" w:history="1">
        <w:r w:rsidR="00596363" w:rsidRPr="00805084">
          <w:rPr>
            <w:rStyle w:val="Hyperlink"/>
            <w:noProof/>
          </w:rPr>
          <w:t>Abbildung 9: Dr. Poket Medikamentenspender</w:t>
        </w:r>
        <w:r w:rsidR="00596363">
          <w:rPr>
            <w:noProof/>
            <w:webHidden/>
          </w:rPr>
          <w:tab/>
        </w:r>
        <w:r w:rsidR="00596363">
          <w:rPr>
            <w:noProof/>
            <w:webHidden/>
          </w:rPr>
          <w:fldChar w:fldCharType="begin"/>
        </w:r>
        <w:r w:rsidR="00596363">
          <w:rPr>
            <w:noProof/>
            <w:webHidden/>
          </w:rPr>
          <w:instrText xml:space="preserve"> PAGEREF _Toc476262657 \h </w:instrText>
        </w:r>
        <w:r w:rsidR="00596363">
          <w:rPr>
            <w:noProof/>
            <w:webHidden/>
          </w:rPr>
        </w:r>
        <w:r w:rsidR="00596363">
          <w:rPr>
            <w:noProof/>
            <w:webHidden/>
          </w:rPr>
          <w:fldChar w:fldCharType="separate"/>
        </w:r>
        <w:r w:rsidR="00F46094">
          <w:rPr>
            <w:noProof/>
            <w:webHidden/>
          </w:rPr>
          <w:t>21</w:t>
        </w:r>
        <w:r w:rsidR="00596363">
          <w:rPr>
            <w:noProof/>
            <w:webHidden/>
          </w:rPr>
          <w:fldChar w:fldCharType="end"/>
        </w:r>
      </w:hyperlink>
    </w:p>
    <w:p w14:paraId="10F751D2" w14:textId="301E2FAA"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58" w:history="1">
        <w:r w:rsidR="00596363" w:rsidRPr="00805084">
          <w:rPr>
            <w:rStyle w:val="Hyperlink"/>
            <w:noProof/>
          </w:rPr>
          <w:t>Abbildung 10: SMRxT Medikamentendose</w:t>
        </w:r>
        <w:r w:rsidR="00596363">
          <w:rPr>
            <w:noProof/>
            <w:webHidden/>
          </w:rPr>
          <w:tab/>
        </w:r>
        <w:r w:rsidR="00596363">
          <w:rPr>
            <w:noProof/>
            <w:webHidden/>
          </w:rPr>
          <w:fldChar w:fldCharType="begin"/>
        </w:r>
        <w:r w:rsidR="00596363">
          <w:rPr>
            <w:noProof/>
            <w:webHidden/>
          </w:rPr>
          <w:instrText xml:space="preserve"> PAGEREF _Toc476262658 \h </w:instrText>
        </w:r>
        <w:r w:rsidR="00596363">
          <w:rPr>
            <w:noProof/>
            <w:webHidden/>
          </w:rPr>
        </w:r>
        <w:r w:rsidR="00596363">
          <w:rPr>
            <w:noProof/>
            <w:webHidden/>
          </w:rPr>
          <w:fldChar w:fldCharType="separate"/>
        </w:r>
        <w:r w:rsidR="00F46094">
          <w:rPr>
            <w:noProof/>
            <w:webHidden/>
          </w:rPr>
          <w:t>23</w:t>
        </w:r>
        <w:r w:rsidR="00596363">
          <w:rPr>
            <w:noProof/>
            <w:webHidden/>
          </w:rPr>
          <w:fldChar w:fldCharType="end"/>
        </w:r>
      </w:hyperlink>
    </w:p>
    <w:p w14:paraId="7B0A9701" w14:textId="4A1E0960"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59" w:history="1">
        <w:r w:rsidR="00596363" w:rsidRPr="00805084">
          <w:rPr>
            <w:rStyle w:val="Hyperlink"/>
            <w:noProof/>
          </w:rPr>
          <w:t>Abbildung 11: Adherence Pill Bottle Medikamentendose</w:t>
        </w:r>
        <w:r w:rsidR="00596363">
          <w:rPr>
            <w:noProof/>
            <w:webHidden/>
          </w:rPr>
          <w:tab/>
        </w:r>
        <w:r w:rsidR="00596363">
          <w:rPr>
            <w:noProof/>
            <w:webHidden/>
          </w:rPr>
          <w:fldChar w:fldCharType="begin"/>
        </w:r>
        <w:r w:rsidR="00596363">
          <w:rPr>
            <w:noProof/>
            <w:webHidden/>
          </w:rPr>
          <w:instrText xml:space="preserve"> PAGEREF _Toc476262659 \h </w:instrText>
        </w:r>
        <w:r w:rsidR="00596363">
          <w:rPr>
            <w:noProof/>
            <w:webHidden/>
          </w:rPr>
        </w:r>
        <w:r w:rsidR="00596363">
          <w:rPr>
            <w:noProof/>
            <w:webHidden/>
          </w:rPr>
          <w:fldChar w:fldCharType="separate"/>
        </w:r>
        <w:r w:rsidR="00F46094">
          <w:rPr>
            <w:noProof/>
            <w:webHidden/>
          </w:rPr>
          <w:t>24</w:t>
        </w:r>
        <w:r w:rsidR="00596363">
          <w:rPr>
            <w:noProof/>
            <w:webHidden/>
          </w:rPr>
          <w:fldChar w:fldCharType="end"/>
        </w:r>
      </w:hyperlink>
    </w:p>
    <w:p w14:paraId="604FF2EA" w14:textId="12D62AAD"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60" w:history="1">
        <w:r w:rsidR="00596363" w:rsidRPr="00805084">
          <w:rPr>
            <w:rStyle w:val="Hyperlink"/>
            <w:noProof/>
          </w:rPr>
          <w:t>Abbildung 12: ROUND Refill Medikamentendose</w:t>
        </w:r>
        <w:r w:rsidR="00596363">
          <w:rPr>
            <w:noProof/>
            <w:webHidden/>
          </w:rPr>
          <w:tab/>
        </w:r>
        <w:r w:rsidR="00596363">
          <w:rPr>
            <w:noProof/>
            <w:webHidden/>
          </w:rPr>
          <w:fldChar w:fldCharType="begin"/>
        </w:r>
        <w:r w:rsidR="00596363">
          <w:rPr>
            <w:noProof/>
            <w:webHidden/>
          </w:rPr>
          <w:instrText xml:space="preserve"> PAGEREF _Toc476262660 \h </w:instrText>
        </w:r>
        <w:r w:rsidR="00596363">
          <w:rPr>
            <w:noProof/>
            <w:webHidden/>
          </w:rPr>
        </w:r>
        <w:r w:rsidR="00596363">
          <w:rPr>
            <w:noProof/>
            <w:webHidden/>
          </w:rPr>
          <w:fldChar w:fldCharType="separate"/>
        </w:r>
        <w:r w:rsidR="00F46094">
          <w:rPr>
            <w:noProof/>
            <w:webHidden/>
          </w:rPr>
          <w:t>24</w:t>
        </w:r>
        <w:r w:rsidR="00596363">
          <w:rPr>
            <w:noProof/>
            <w:webHidden/>
          </w:rPr>
          <w:fldChar w:fldCharType="end"/>
        </w:r>
      </w:hyperlink>
    </w:p>
    <w:p w14:paraId="7626F2AA" w14:textId="705DE395"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61" w:history="1">
        <w:r w:rsidR="00596363" w:rsidRPr="00805084">
          <w:rPr>
            <w:rStyle w:val="Hyperlink"/>
            <w:noProof/>
          </w:rPr>
          <w:t>Abbildung 13: Medminder Jon Medikamentenbox</w:t>
        </w:r>
        <w:r w:rsidR="00596363">
          <w:rPr>
            <w:noProof/>
            <w:webHidden/>
          </w:rPr>
          <w:tab/>
        </w:r>
        <w:r w:rsidR="00596363">
          <w:rPr>
            <w:noProof/>
            <w:webHidden/>
          </w:rPr>
          <w:fldChar w:fldCharType="begin"/>
        </w:r>
        <w:r w:rsidR="00596363">
          <w:rPr>
            <w:noProof/>
            <w:webHidden/>
          </w:rPr>
          <w:instrText xml:space="preserve"> PAGEREF _Toc476262661 \h </w:instrText>
        </w:r>
        <w:r w:rsidR="00596363">
          <w:rPr>
            <w:noProof/>
            <w:webHidden/>
          </w:rPr>
        </w:r>
        <w:r w:rsidR="00596363">
          <w:rPr>
            <w:noProof/>
            <w:webHidden/>
          </w:rPr>
          <w:fldChar w:fldCharType="separate"/>
        </w:r>
        <w:r w:rsidR="00F46094">
          <w:rPr>
            <w:noProof/>
            <w:webHidden/>
          </w:rPr>
          <w:t>26</w:t>
        </w:r>
        <w:r w:rsidR="00596363">
          <w:rPr>
            <w:noProof/>
            <w:webHidden/>
          </w:rPr>
          <w:fldChar w:fldCharType="end"/>
        </w:r>
      </w:hyperlink>
    </w:p>
    <w:p w14:paraId="4F386708" w14:textId="1973B322"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62" w:history="1">
        <w:r w:rsidR="00596363" w:rsidRPr="00805084">
          <w:rPr>
            <w:rStyle w:val="Hyperlink"/>
            <w:noProof/>
          </w:rPr>
          <w:t>Abbildung 14: MedSignals Pill Case/Monitor Medikamentenbox</w:t>
        </w:r>
        <w:r w:rsidR="00596363">
          <w:rPr>
            <w:noProof/>
            <w:webHidden/>
          </w:rPr>
          <w:tab/>
        </w:r>
        <w:r w:rsidR="00596363">
          <w:rPr>
            <w:noProof/>
            <w:webHidden/>
          </w:rPr>
          <w:fldChar w:fldCharType="begin"/>
        </w:r>
        <w:r w:rsidR="00596363">
          <w:rPr>
            <w:noProof/>
            <w:webHidden/>
          </w:rPr>
          <w:instrText xml:space="preserve"> PAGEREF _Toc476262662 \h </w:instrText>
        </w:r>
        <w:r w:rsidR="00596363">
          <w:rPr>
            <w:noProof/>
            <w:webHidden/>
          </w:rPr>
        </w:r>
        <w:r w:rsidR="00596363">
          <w:rPr>
            <w:noProof/>
            <w:webHidden/>
          </w:rPr>
          <w:fldChar w:fldCharType="separate"/>
        </w:r>
        <w:r w:rsidR="00F46094">
          <w:rPr>
            <w:noProof/>
            <w:webHidden/>
          </w:rPr>
          <w:t>27</w:t>
        </w:r>
        <w:r w:rsidR="00596363">
          <w:rPr>
            <w:noProof/>
            <w:webHidden/>
          </w:rPr>
          <w:fldChar w:fldCharType="end"/>
        </w:r>
      </w:hyperlink>
    </w:p>
    <w:p w14:paraId="41D580BD" w14:textId="0A9E2B5A"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63" w:history="1">
        <w:r w:rsidR="00596363" w:rsidRPr="00805084">
          <w:rPr>
            <w:rStyle w:val="Hyperlink"/>
            <w:noProof/>
          </w:rPr>
          <w:t>Abbildung 15: Pillbox by Tricella Medikamentenbox</w:t>
        </w:r>
        <w:r w:rsidR="00596363">
          <w:rPr>
            <w:noProof/>
            <w:webHidden/>
          </w:rPr>
          <w:tab/>
        </w:r>
        <w:r w:rsidR="00596363">
          <w:rPr>
            <w:noProof/>
            <w:webHidden/>
          </w:rPr>
          <w:fldChar w:fldCharType="begin"/>
        </w:r>
        <w:r w:rsidR="00596363">
          <w:rPr>
            <w:noProof/>
            <w:webHidden/>
          </w:rPr>
          <w:instrText xml:space="preserve"> PAGEREF _Toc476262663 \h </w:instrText>
        </w:r>
        <w:r w:rsidR="00596363">
          <w:rPr>
            <w:noProof/>
            <w:webHidden/>
          </w:rPr>
        </w:r>
        <w:r w:rsidR="00596363">
          <w:rPr>
            <w:noProof/>
            <w:webHidden/>
          </w:rPr>
          <w:fldChar w:fldCharType="separate"/>
        </w:r>
        <w:r w:rsidR="00F46094">
          <w:rPr>
            <w:noProof/>
            <w:webHidden/>
          </w:rPr>
          <w:t>27</w:t>
        </w:r>
        <w:r w:rsidR="00596363">
          <w:rPr>
            <w:noProof/>
            <w:webHidden/>
          </w:rPr>
          <w:fldChar w:fldCharType="end"/>
        </w:r>
      </w:hyperlink>
    </w:p>
    <w:p w14:paraId="36B89C8A" w14:textId="0929AB33"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64" w:history="1">
        <w:r w:rsidR="00596363" w:rsidRPr="00805084">
          <w:rPr>
            <w:rStyle w:val="Hyperlink"/>
            <w:noProof/>
          </w:rPr>
          <w:t>Abbildung 16: iRemember Aufsatz</w:t>
        </w:r>
        <w:r w:rsidR="00596363">
          <w:rPr>
            <w:noProof/>
            <w:webHidden/>
          </w:rPr>
          <w:tab/>
        </w:r>
        <w:r w:rsidR="00596363">
          <w:rPr>
            <w:noProof/>
            <w:webHidden/>
          </w:rPr>
          <w:fldChar w:fldCharType="begin"/>
        </w:r>
        <w:r w:rsidR="00596363">
          <w:rPr>
            <w:noProof/>
            <w:webHidden/>
          </w:rPr>
          <w:instrText xml:space="preserve"> PAGEREF _Toc476262664 \h </w:instrText>
        </w:r>
        <w:r w:rsidR="00596363">
          <w:rPr>
            <w:noProof/>
            <w:webHidden/>
          </w:rPr>
        </w:r>
        <w:r w:rsidR="00596363">
          <w:rPr>
            <w:noProof/>
            <w:webHidden/>
          </w:rPr>
          <w:fldChar w:fldCharType="separate"/>
        </w:r>
        <w:r w:rsidR="00F46094">
          <w:rPr>
            <w:noProof/>
            <w:webHidden/>
          </w:rPr>
          <w:t>29</w:t>
        </w:r>
        <w:r w:rsidR="00596363">
          <w:rPr>
            <w:noProof/>
            <w:webHidden/>
          </w:rPr>
          <w:fldChar w:fldCharType="end"/>
        </w:r>
      </w:hyperlink>
    </w:p>
    <w:p w14:paraId="635A37B7" w14:textId="0345D2B5"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65" w:history="1">
        <w:r w:rsidR="00596363" w:rsidRPr="00805084">
          <w:rPr>
            <w:rStyle w:val="Hyperlink"/>
            <w:noProof/>
          </w:rPr>
          <w:t>Abbildung 17: GlowCap Aufsatz</w:t>
        </w:r>
        <w:r w:rsidR="00596363">
          <w:rPr>
            <w:noProof/>
            <w:webHidden/>
          </w:rPr>
          <w:tab/>
        </w:r>
        <w:r w:rsidR="00596363">
          <w:rPr>
            <w:noProof/>
            <w:webHidden/>
          </w:rPr>
          <w:fldChar w:fldCharType="begin"/>
        </w:r>
        <w:r w:rsidR="00596363">
          <w:rPr>
            <w:noProof/>
            <w:webHidden/>
          </w:rPr>
          <w:instrText xml:space="preserve"> PAGEREF _Toc476262665 \h </w:instrText>
        </w:r>
        <w:r w:rsidR="00596363">
          <w:rPr>
            <w:noProof/>
            <w:webHidden/>
          </w:rPr>
        </w:r>
        <w:r w:rsidR="00596363">
          <w:rPr>
            <w:noProof/>
            <w:webHidden/>
          </w:rPr>
          <w:fldChar w:fldCharType="separate"/>
        </w:r>
        <w:r w:rsidR="00F46094">
          <w:rPr>
            <w:noProof/>
            <w:webHidden/>
          </w:rPr>
          <w:t>30</w:t>
        </w:r>
        <w:r w:rsidR="00596363">
          <w:rPr>
            <w:noProof/>
            <w:webHidden/>
          </w:rPr>
          <w:fldChar w:fldCharType="end"/>
        </w:r>
      </w:hyperlink>
    </w:p>
    <w:p w14:paraId="171862AA" w14:textId="2E7EA951"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66" w:history="1">
        <w:r w:rsidR="00596363" w:rsidRPr="00805084">
          <w:rPr>
            <w:rStyle w:val="Hyperlink"/>
            <w:noProof/>
          </w:rPr>
          <w:t>Abbildung 18: Rangliste der Arten</w:t>
        </w:r>
        <w:r w:rsidR="00596363">
          <w:rPr>
            <w:noProof/>
            <w:webHidden/>
          </w:rPr>
          <w:tab/>
        </w:r>
        <w:r w:rsidR="00596363">
          <w:rPr>
            <w:noProof/>
            <w:webHidden/>
          </w:rPr>
          <w:fldChar w:fldCharType="begin"/>
        </w:r>
        <w:r w:rsidR="00596363">
          <w:rPr>
            <w:noProof/>
            <w:webHidden/>
          </w:rPr>
          <w:instrText xml:space="preserve"> PAGEREF _Toc476262666 \h </w:instrText>
        </w:r>
        <w:r w:rsidR="00596363">
          <w:rPr>
            <w:noProof/>
            <w:webHidden/>
          </w:rPr>
        </w:r>
        <w:r w:rsidR="00596363">
          <w:rPr>
            <w:noProof/>
            <w:webHidden/>
          </w:rPr>
          <w:fldChar w:fldCharType="separate"/>
        </w:r>
        <w:r w:rsidR="00F46094">
          <w:rPr>
            <w:noProof/>
            <w:webHidden/>
          </w:rPr>
          <w:t>31</w:t>
        </w:r>
        <w:r w:rsidR="00596363">
          <w:rPr>
            <w:noProof/>
            <w:webHidden/>
          </w:rPr>
          <w:fldChar w:fldCharType="end"/>
        </w:r>
      </w:hyperlink>
    </w:p>
    <w:p w14:paraId="1D8DDEEA" w14:textId="3FD1ABD7"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r:id="rId9" w:anchor="_Toc476262667" w:history="1">
        <w:r w:rsidR="00596363" w:rsidRPr="00805084">
          <w:rPr>
            <w:rStyle w:val="Hyperlink"/>
            <w:noProof/>
          </w:rPr>
          <w:t>Abbildung 19: Produktentwicklungsphasen</w:t>
        </w:r>
        <w:r w:rsidR="00596363">
          <w:rPr>
            <w:noProof/>
            <w:webHidden/>
          </w:rPr>
          <w:tab/>
        </w:r>
        <w:r w:rsidR="00596363">
          <w:rPr>
            <w:noProof/>
            <w:webHidden/>
          </w:rPr>
          <w:fldChar w:fldCharType="begin"/>
        </w:r>
        <w:r w:rsidR="00596363">
          <w:rPr>
            <w:noProof/>
            <w:webHidden/>
          </w:rPr>
          <w:instrText xml:space="preserve"> PAGEREF _Toc476262667 \h </w:instrText>
        </w:r>
        <w:r w:rsidR="00596363">
          <w:rPr>
            <w:noProof/>
            <w:webHidden/>
          </w:rPr>
        </w:r>
        <w:r w:rsidR="00596363">
          <w:rPr>
            <w:noProof/>
            <w:webHidden/>
          </w:rPr>
          <w:fldChar w:fldCharType="separate"/>
        </w:r>
        <w:r w:rsidR="00F46094">
          <w:rPr>
            <w:noProof/>
            <w:webHidden/>
          </w:rPr>
          <w:t>32</w:t>
        </w:r>
        <w:r w:rsidR="00596363">
          <w:rPr>
            <w:noProof/>
            <w:webHidden/>
          </w:rPr>
          <w:fldChar w:fldCharType="end"/>
        </w:r>
      </w:hyperlink>
    </w:p>
    <w:p w14:paraId="66AD719A" w14:textId="23934C84"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68" w:history="1">
        <w:r w:rsidR="00596363" w:rsidRPr="00805084">
          <w:rPr>
            <w:rStyle w:val="Hyperlink"/>
            <w:noProof/>
          </w:rPr>
          <w:t>Abbildung 20: Unterphasen von Analysephase</w:t>
        </w:r>
        <w:r w:rsidR="00596363">
          <w:rPr>
            <w:noProof/>
            <w:webHidden/>
          </w:rPr>
          <w:tab/>
        </w:r>
        <w:r w:rsidR="00596363">
          <w:rPr>
            <w:noProof/>
            <w:webHidden/>
          </w:rPr>
          <w:fldChar w:fldCharType="begin"/>
        </w:r>
        <w:r w:rsidR="00596363">
          <w:rPr>
            <w:noProof/>
            <w:webHidden/>
          </w:rPr>
          <w:instrText xml:space="preserve"> PAGEREF _Toc476262668 \h </w:instrText>
        </w:r>
        <w:r w:rsidR="00596363">
          <w:rPr>
            <w:noProof/>
            <w:webHidden/>
          </w:rPr>
        </w:r>
        <w:r w:rsidR="00596363">
          <w:rPr>
            <w:noProof/>
            <w:webHidden/>
          </w:rPr>
          <w:fldChar w:fldCharType="separate"/>
        </w:r>
        <w:r w:rsidR="00F46094">
          <w:rPr>
            <w:noProof/>
            <w:webHidden/>
          </w:rPr>
          <w:t>32</w:t>
        </w:r>
        <w:r w:rsidR="00596363">
          <w:rPr>
            <w:noProof/>
            <w:webHidden/>
          </w:rPr>
          <w:fldChar w:fldCharType="end"/>
        </w:r>
      </w:hyperlink>
    </w:p>
    <w:p w14:paraId="26EBFC6F" w14:textId="2BC8F34C"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69" w:history="1">
        <w:r w:rsidR="00596363" w:rsidRPr="00805084">
          <w:rPr>
            <w:rStyle w:val="Hyperlink"/>
            <w:noProof/>
          </w:rPr>
          <w:t>Abbildung 21: Unterphasen von der Konzeptionsphae</w:t>
        </w:r>
        <w:r w:rsidR="00596363">
          <w:rPr>
            <w:noProof/>
            <w:webHidden/>
          </w:rPr>
          <w:tab/>
        </w:r>
        <w:r w:rsidR="00596363">
          <w:rPr>
            <w:noProof/>
            <w:webHidden/>
          </w:rPr>
          <w:fldChar w:fldCharType="begin"/>
        </w:r>
        <w:r w:rsidR="00596363">
          <w:rPr>
            <w:noProof/>
            <w:webHidden/>
          </w:rPr>
          <w:instrText xml:space="preserve"> PAGEREF _Toc476262669 \h </w:instrText>
        </w:r>
        <w:r w:rsidR="00596363">
          <w:rPr>
            <w:noProof/>
            <w:webHidden/>
          </w:rPr>
        </w:r>
        <w:r w:rsidR="00596363">
          <w:rPr>
            <w:noProof/>
            <w:webHidden/>
          </w:rPr>
          <w:fldChar w:fldCharType="separate"/>
        </w:r>
        <w:r w:rsidR="00F46094">
          <w:rPr>
            <w:noProof/>
            <w:webHidden/>
          </w:rPr>
          <w:t>33</w:t>
        </w:r>
        <w:r w:rsidR="00596363">
          <w:rPr>
            <w:noProof/>
            <w:webHidden/>
          </w:rPr>
          <w:fldChar w:fldCharType="end"/>
        </w:r>
      </w:hyperlink>
    </w:p>
    <w:p w14:paraId="463FFFD9" w14:textId="10EC5235"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r:id="rId10" w:anchor="_Toc476262670" w:history="1">
        <w:r w:rsidR="00596363" w:rsidRPr="00805084">
          <w:rPr>
            <w:rStyle w:val="Hyperlink"/>
            <w:noProof/>
          </w:rPr>
          <w:t>Abbildung 22: Unterphasen von Entwicklung der Hardware</w:t>
        </w:r>
        <w:r w:rsidR="00596363">
          <w:rPr>
            <w:noProof/>
            <w:webHidden/>
          </w:rPr>
          <w:tab/>
        </w:r>
        <w:r w:rsidR="00596363">
          <w:rPr>
            <w:noProof/>
            <w:webHidden/>
          </w:rPr>
          <w:fldChar w:fldCharType="begin"/>
        </w:r>
        <w:r w:rsidR="00596363">
          <w:rPr>
            <w:noProof/>
            <w:webHidden/>
          </w:rPr>
          <w:instrText xml:space="preserve"> PAGEREF _Toc476262670 \h </w:instrText>
        </w:r>
        <w:r w:rsidR="00596363">
          <w:rPr>
            <w:noProof/>
            <w:webHidden/>
          </w:rPr>
        </w:r>
        <w:r w:rsidR="00596363">
          <w:rPr>
            <w:noProof/>
            <w:webHidden/>
          </w:rPr>
          <w:fldChar w:fldCharType="separate"/>
        </w:r>
        <w:r w:rsidR="00F46094">
          <w:rPr>
            <w:noProof/>
            <w:webHidden/>
          </w:rPr>
          <w:t>33</w:t>
        </w:r>
        <w:r w:rsidR="00596363">
          <w:rPr>
            <w:noProof/>
            <w:webHidden/>
          </w:rPr>
          <w:fldChar w:fldCharType="end"/>
        </w:r>
      </w:hyperlink>
    </w:p>
    <w:p w14:paraId="2046F349" w14:textId="74E28D66"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r:id="rId11" w:anchor="_Toc476262671" w:history="1">
        <w:r w:rsidR="00596363" w:rsidRPr="00805084">
          <w:rPr>
            <w:rStyle w:val="Hyperlink"/>
            <w:noProof/>
          </w:rPr>
          <w:t>Abbildung 23: Unterphasen von Entwicklung der Software</w:t>
        </w:r>
        <w:r w:rsidR="00596363">
          <w:rPr>
            <w:noProof/>
            <w:webHidden/>
          </w:rPr>
          <w:tab/>
        </w:r>
        <w:r w:rsidR="00596363">
          <w:rPr>
            <w:noProof/>
            <w:webHidden/>
          </w:rPr>
          <w:fldChar w:fldCharType="begin"/>
        </w:r>
        <w:r w:rsidR="00596363">
          <w:rPr>
            <w:noProof/>
            <w:webHidden/>
          </w:rPr>
          <w:instrText xml:space="preserve"> PAGEREF _Toc476262671 \h </w:instrText>
        </w:r>
        <w:r w:rsidR="00596363">
          <w:rPr>
            <w:noProof/>
            <w:webHidden/>
          </w:rPr>
        </w:r>
        <w:r w:rsidR="00596363">
          <w:rPr>
            <w:noProof/>
            <w:webHidden/>
          </w:rPr>
          <w:fldChar w:fldCharType="separate"/>
        </w:r>
        <w:r w:rsidR="00F46094">
          <w:rPr>
            <w:noProof/>
            <w:webHidden/>
          </w:rPr>
          <w:t>33</w:t>
        </w:r>
        <w:r w:rsidR="00596363">
          <w:rPr>
            <w:noProof/>
            <w:webHidden/>
          </w:rPr>
          <w:fldChar w:fldCharType="end"/>
        </w:r>
      </w:hyperlink>
    </w:p>
    <w:p w14:paraId="5CF00DFC" w14:textId="638E7FE4"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72" w:history="1">
        <w:r w:rsidR="00596363" w:rsidRPr="00805084">
          <w:rPr>
            <w:rStyle w:val="Hyperlink"/>
            <w:noProof/>
          </w:rPr>
          <w:t>Abbildung 24: Smarter Medikamentenspender</w:t>
        </w:r>
        <w:r w:rsidR="00596363">
          <w:rPr>
            <w:noProof/>
            <w:webHidden/>
          </w:rPr>
          <w:tab/>
        </w:r>
        <w:r w:rsidR="00596363">
          <w:rPr>
            <w:noProof/>
            <w:webHidden/>
          </w:rPr>
          <w:fldChar w:fldCharType="begin"/>
        </w:r>
        <w:r w:rsidR="00596363">
          <w:rPr>
            <w:noProof/>
            <w:webHidden/>
          </w:rPr>
          <w:instrText xml:space="preserve"> PAGEREF _Toc476262672 \h </w:instrText>
        </w:r>
        <w:r w:rsidR="00596363">
          <w:rPr>
            <w:noProof/>
            <w:webHidden/>
          </w:rPr>
        </w:r>
        <w:r w:rsidR="00596363">
          <w:rPr>
            <w:noProof/>
            <w:webHidden/>
          </w:rPr>
          <w:fldChar w:fldCharType="separate"/>
        </w:r>
        <w:r w:rsidR="00F46094">
          <w:rPr>
            <w:noProof/>
            <w:webHidden/>
          </w:rPr>
          <w:t>36</w:t>
        </w:r>
        <w:r w:rsidR="00596363">
          <w:rPr>
            <w:noProof/>
            <w:webHidden/>
          </w:rPr>
          <w:fldChar w:fldCharType="end"/>
        </w:r>
      </w:hyperlink>
    </w:p>
    <w:p w14:paraId="00556DEB" w14:textId="1643B39D"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73" w:history="1">
        <w:r w:rsidR="00596363" w:rsidRPr="00805084">
          <w:rPr>
            <w:rStyle w:val="Hyperlink"/>
            <w:noProof/>
          </w:rPr>
          <w:t>Abbildung 25: Konzept 2: Smarter Medikamentendosierer</w:t>
        </w:r>
        <w:r w:rsidR="00596363">
          <w:rPr>
            <w:noProof/>
            <w:webHidden/>
          </w:rPr>
          <w:tab/>
        </w:r>
        <w:r w:rsidR="00596363">
          <w:rPr>
            <w:noProof/>
            <w:webHidden/>
          </w:rPr>
          <w:fldChar w:fldCharType="begin"/>
        </w:r>
        <w:r w:rsidR="00596363">
          <w:rPr>
            <w:noProof/>
            <w:webHidden/>
          </w:rPr>
          <w:instrText xml:space="preserve"> PAGEREF _Toc476262673 \h </w:instrText>
        </w:r>
        <w:r w:rsidR="00596363">
          <w:rPr>
            <w:noProof/>
            <w:webHidden/>
          </w:rPr>
        </w:r>
        <w:r w:rsidR="00596363">
          <w:rPr>
            <w:noProof/>
            <w:webHidden/>
          </w:rPr>
          <w:fldChar w:fldCharType="separate"/>
        </w:r>
        <w:r w:rsidR="00F46094">
          <w:rPr>
            <w:noProof/>
            <w:webHidden/>
          </w:rPr>
          <w:t>37</w:t>
        </w:r>
        <w:r w:rsidR="00596363">
          <w:rPr>
            <w:noProof/>
            <w:webHidden/>
          </w:rPr>
          <w:fldChar w:fldCharType="end"/>
        </w:r>
      </w:hyperlink>
    </w:p>
    <w:p w14:paraId="68667D07" w14:textId="5D4AB835"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74" w:history="1">
        <w:r w:rsidR="00596363" w:rsidRPr="00805084">
          <w:rPr>
            <w:rStyle w:val="Hyperlink"/>
            <w:noProof/>
          </w:rPr>
          <w:t>Abbildung 26: Prototyp aus Karton</w:t>
        </w:r>
        <w:r w:rsidR="00596363">
          <w:rPr>
            <w:noProof/>
            <w:webHidden/>
          </w:rPr>
          <w:tab/>
        </w:r>
        <w:r w:rsidR="00596363">
          <w:rPr>
            <w:noProof/>
            <w:webHidden/>
          </w:rPr>
          <w:fldChar w:fldCharType="begin"/>
        </w:r>
        <w:r w:rsidR="00596363">
          <w:rPr>
            <w:noProof/>
            <w:webHidden/>
          </w:rPr>
          <w:instrText xml:space="preserve"> PAGEREF _Toc476262674 \h </w:instrText>
        </w:r>
        <w:r w:rsidR="00596363">
          <w:rPr>
            <w:noProof/>
            <w:webHidden/>
          </w:rPr>
        </w:r>
        <w:r w:rsidR="00596363">
          <w:rPr>
            <w:noProof/>
            <w:webHidden/>
          </w:rPr>
          <w:fldChar w:fldCharType="separate"/>
        </w:r>
        <w:r w:rsidR="00F46094">
          <w:rPr>
            <w:noProof/>
            <w:webHidden/>
          </w:rPr>
          <w:t>42</w:t>
        </w:r>
        <w:r w:rsidR="00596363">
          <w:rPr>
            <w:noProof/>
            <w:webHidden/>
          </w:rPr>
          <w:fldChar w:fldCharType="end"/>
        </w:r>
      </w:hyperlink>
    </w:p>
    <w:p w14:paraId="3ED75946" w14:textId="394E20E0"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75" w:history="1">
        <w:r w:rsidR="00596363" w:rsidRPr="00805084">
          <w:rPr>
            <w:rStyle w:val="Hyperlink"/>
            <w:noProof/>
          </w:rPr>
          <w:t>Abbildung 27: Gehäuse aus Holz</w:t>
        </w:r>
        <w:r w:rsidR="00596363">
          <w:rPr>
            <w:noProof/>
            <w:webHidden/>
          </w:rPr>
          <w:tab/>
        </w:r>
        <w:r w:rsidR="00596363">
          <w:rPr>
            <w:noProof/>
            <w:webHidden/>
          </w:rPr>
          <w:fldChar w:fldCharType="begin"/>
        </w:r>
        <w:r w:rsidR="00596363">
          <w:rPr>
            <w:noProof/>
            <w:webHidden/>
          </w:rPr>
          <w:instrText xml:space="preserve"> PAGEREF _Toc476262675 \h </w:instrText>
        </w:r>
        <w:r w:rsidR="00596363">
          <w:rPr>
            <w:noProof/>
            <w:webHidden/>
          </w:rPr>
        </w:r>
        <w:r w:rsidR="00596363">
          <w:rPr>
            <w:noProof/>
            <w:webHidden/>
          </w:rPr>
          <w:fldChar w:fldCharType="separate"/>
        </w:r>
        <w:r w:rsidR="00F46094">
          <w:rPr>
            <w:noProof/>
            <w:webHidden/>
          </w:rPr>
          <w:t>43</w:t>
        </w:r>
        <w:r w:rsidR="00596363">
          <w:rPr>
            <w:noProof/>
            <w:webHidden/>
          </w:rPr>
          <w:fldChar w:fldCharType="end"/>
        </w:r>
      </w:hyperlink>
    </w:p>
    <w:p w14:paraId="6688B196" w14:textId="68416BE1"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76" w:history="1">
        <w:r w:rsidR="00596363" w:rsidRPr="00805084">
          <w:rPr>
            <w:rStyle w:val="Hyperlink"/>
            <w:noProof/>
          </w:rPr>
          <w:t>Abbildung 28: Sockel für die Medikamentendosen</w:t>
        </w:r>
        <w:r w:rsidR="00596363">
          <w:rPr>
            <w:noProof/>
            <w:webHidden/>
          </w:rPr>
          <w:tab/>
        </w:r>
        <w:r w:rsidR="00596363">
          <w:rPr>
            <w:noProof/>
            <w:webHidden/>
          </w:rPr>
          <w:fldChar w:fldCharType="begin"/>
        </w:r>
        <w:r w:rsidR="00596363">
          <w:rPr>
            <w:noProof/>
            <w:webHidden/>
          </w:rPr>
          <w:instrText xml:space="preserve"> PAGEREF _Toc476262676 \h </w:instrText>
        </w:r>
        <w:r w:rsidR="00596363">
          <w:rPr>
            <w:noProof/>
            <w:webHidden/>
          </w:rPr>
        </w:r>
        <w:r w:rsidR="00596363">
          <w:rPr>
            <w:noProof/>
            <w:webHidden/>
          </w:rPr>
          <w:fldChar w:fldCharType="separate"/>
        </w:r>
        <w:r w:rsidR="00F46094">
          <w:rPr>
            <w:noProof/>
            <w:webHidden/>
          </w:rPr>
          <w:t>43</w:t>
        </w:r>
        <w:r w:rsidR="00596363">
          <w:rPr>
            <w:noProof/>
            <w:webHidden/>
          </w:rPr>
          <w:fldChar w:fldCharType="end"/>
        </w:r>
      </w:hyperlink>
    </w:p>
    <w:p w14:paraId="2511BB8F" w14:textId="62769DD9"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77" w:history="1">
        <w:r w:rsidR="00596363" w:rsidRPr="00805084">
          <w:rPr>
            <w:rStyle w:val="Hyperlink"/>
            <w:noProof/>
          </w:rPr>
          <w:t>Abbildung 29: Smarte Medikamentendose</w:t>
        </w:r>
        <w:r w:rsidR="00596363">
          <w:rPr>
            <w:noProof/>
            <w:webHidden/>
          </w:rPr>
          <w:tab/>
        </w:r>
        <w:r w:rsidR="00596363">
          <w:rPr>
            <w:noProof/>
            <w:webHidden/>
          </w:rPr>
          <w:fldChar w:fldCharType="begin"/>
        </w:r>
        <w:r w:rsidR="00596363">
          <w:rPr>
            <w:noProof/>
            <w:webHidden/>
          </w:rPr>
          <w:instrText xml:space="preserve"> PAGEREF _Toc476262677 \h </w:instrText>
        </w:r>
        <w:r w:rsidR="00596363">
          <w:rPr>
            <w:noProof/>
            <w:webHidden/>
          </w:rPr>
        </w:r>
        <w:r w:rsidR="00596363">
          <w:rPr>
            <w:noProof/>
            <w:webHidden/>
          </w:rPr>
          <w:fldChar w:fldCharType="separate"/>
        </w:r>
        <w:r w:rsidR="00F46094">
          <w:rPr>
            <w:noProof/>
            <w:webHidden/>
          </w:rPr>
          <w:t>44</w:t>
        </w:r>
        <w:r w:rsidR="00596363">
          <w:rPr>
            <w:noProof/>
            <w:webHidden/>
          </w:rPr>
          <w:fldChar w:fldCharType="end"/>
        </w:r>
      </w:hyperlink>
    </w:p>
    <w:p w14:paraId="34551E4A" w14:textId="3CCDAA11"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78" w:history="1">
        <w:r w:rsidR="00596363" w:rsidRPr="00805084">
          <w:rPr>
            <w:rStyle w:val="Hyperlink"/>
            <w:noProof/>
          </w:rPr>
          <w:t>Abbildung 30: Raspberry Pi Spezifikationen</w:t>
        </w:r>
        <w:r w:rsidR="00596363">
          <w:rPr>
            <w:noProof/>
            <w:webHidden/>
          </w:rPr>
          <w:tab/>
        </w:r>
        <w:r w:rsidR="00596363">
          <w:rPr>
            <w:noProof/>
            <w:webHidden/>
          </w:rPr>
          <w:fldChar w:fldCharType="begin"/>
        </w:r>
        <w:r w:rsidR="00596363">
          <w:rPr>
            <w:noProof/>
            <w:webHidden/>
          </w:rPr>
          <w:instrText xml:space="preserve"> PAGEREF _Toc476262678 \h </w:instrText>
        </w:r>
        <w:r w:rsidR="00596363">
          <w:rPr>
            <w:noProof/>
            <w:webHidden/>
          </w:rPr>
        </w:r>
        <w:r w:rsidR="00596363">
          <w:rPr>
            <w:noProof/>
            <w:webHidden/>
          </w:rPr>
          <w:fldChar w:fldCharType="separate"/>
        </w:r>
        <w:r w:rsidR="00F46094">
          <w:rPr>
            <w:noProof/>
            <w:webHidden/>
          </w:rPr>
          <w:t>45</w:t>
        </w:r>
        <w:r w:rsidR="00596363">
          <w:rPr>
            <w:noProof/>
            <w:webHidden/>
          </w:rPr>
          <w:fldChar w:fldCharType="end"/>
        </w:r>
      </w:hyperlink>
    </w:p>
    <w:p w14:paraId="4077BF58" w14:textId="23A0694C"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79" w:history="1">
        <w:r w:rsidR="00596363" w:rsidRPr="00805084">
          <w:rPr>
            <w:rStyle w:val="Hyperlink"/>
            <w:noProof/>
          </w:rPr>
          <w:t>Abbildung 31: SG90 Servo Motor</w:t>
        </w:r>
        <w:r w:rsidR="00596363">
          <w:rPr>
            <w:noProof/>
            <w:webHidden/>
          </w:rPr>
          <w:tab/>
        </w:r>
        <w:r w:rsidR="00596363">
          <w:rPr>
            <w:noProof/>
            <w:webHidden/>
          </w:rPr>
          <w:fldChar w:fldCharType="begin"/>
        </w:r>
        <w:r w:rsidR="00596363">
          <w:rPr>
            <w:noProof/>
            <w:webHidden/>
          </w:rPr>
          <w:instrText xml:space="preserve"> PAGEREF _Toc476262679 \h </w:instrText>
        </w:r>
        <w:r w:rsidR="00596363">
          <w:rPr>
            <w:noProof/>
            <w:webHidden/>
          </w:rPr>
        </w:r>
        <w:r w:rsidR="00596363">
          <w:rPr>
            <w:noProof/>
            <w:webHidden/>
          </w:rPr>
          <w:fldChar w:fldCharType="separate"/>
        </w:r>
        <w:r w:rsidR="00F46094">
          <w:rPr>
            <w:noProof/>
            <w:webHidden/>
          </w:rPr>
          <w:t>46</w:t>
        </w:r>
        <w:r w:rsidR="00596363">
          <w:rPr>
            <w:noProof/>
            <w:webHidden/>
          </w:rPr>
          <w:fldChar w:fldCharType="end"/>
        </w:r>
      </w:hyperlink>
    </w:p>
    <w:p w14:paraId="4CF4713A" w14:textId="486EF317"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80" w:history="1">
        <w:r w:rsidR="00596363" w:rsidRPr="00805084">
          <w:rPr>
            <w:rStyle w:val="Hyperlink"/>
            <w:noProof/>
          </w:rPr>
          <w:t>Abbildung 32: Schaltplan</w:t>
        </w:r>
        <w:r w:rsidR="00596363">
          <w:rPr>
            <w:noProof/>
            <w:webHidden/>
          </w:rPr>
          <w:tab/>
        </w:r>
        <w:r w:rsidR="00596363">
          <w:rPr>
            <w:noProof/>
            <w:webHidden/>
          </w:rPr>
          <w:fldChar w:fldCharType="begin"/>
        </w:r>
        <w:r w:rsidR="00596363">
          <w:rPr>
            <w:noProof/>
            <w:webHidden/>
          </w:rPr>
          <w:instrText xml:space="preserve"> PAGEREF _Toc476262680 \h </w:instrText>
        </w:r>
        <w:r w:rsidR="00596363">
          <w:rPr>
            <w:noProof/>
            <w:webHidden/>
          </w:rPr>
        </w:r>
        <w:r w:rsidR="00596363">
          <w:rPr>
            <w:noProof/>
            <w:webHidden/>
          </w:rPr>
          <w:fldChar w:fldCharType="separate"/>
        </w:r>
        <w:r w:rsidR="00F46094">
          <w:rPr>
            <w:noProof/>
            <w:webHidden/>
          </w:rPr>
          <w:t>48</w:t>
        </w:r>
        <w:r w:rsidR="00596363">
          <w:rPr>
            <w:noProof/>
            <w:webHidden/>
          </w:rPr>
          <w:fldChar w:fldCharType="end"/>
        </w:r>
      </w:hyperlink>
    </w:p>
    <w:p w14:paraId="58A8AB3D" w14:textId="6ED1CD98"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81" w:history="1">
        <w:r w:rsidR="00596363" w:rsidRPr="00805084">
          <w:rPr>
            <w:rStyle w:val="Hyperlink"/>
            <w:noProof/>
          </w:rPr>
          <w:t>Abbildung 33: Elektronik des Medikamentenspenders</w:t>
        </w:r>
        <w:r w:rsidR="00596363">
          <w:rPr>
            <w:noProof/>
            <w:webHidden/>
          </w:rPr>
          <w:tab/>
        </w:r>
        <w:r w:rsidR="00596363">
          <w:rPr>
            <w:noProof/>
            <w:webHidden/>
          </w:rPr>
          <w:fldChar w:fldCharType="begin"/>
        </w:r>
        <w:r w:rsidR="00596363">
          <w:rPr>
            <w:noProof/>
            <w:webHidden/>
          </w:rPr>
          <w:instrText xml:space="preserve"> PAGEREF _Toc476262681 \h </w:instrText>
        </w:r>
        <w:r w:rsidR="00596363">
          <w:rPr>
            <w:noProof/>
            <w:webHidden/>
          </w:rPr>
        </w:r>
        <w:r w:rsidR="00596363">
          <w:rPr>
            <w:noProof/>
            <w:webHidden/>
          </w:rPr>
          <w:fldChar w:fldCharType="separate"/>
        </w:r>
        <w:r w:rsidR="00F46094">
          <w:rPr>
            <w:noProof/>
            <w:webHidden/>
          </w:rPr>
          <w:t>50</w:t>
        </w:r>
        <w:r w:rsidR="00596363">
          <w:rPr>
            <w:noProof/>
            <w:webHidden/>
          </w:rPr>
          <w:fldChar w:fldCharType="end"/>
        </w:r>
      </w:hyperlink>
    </w:p>
    <w:p w14:paraId="59BE35F3" w14:textId="201E07F8"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82" w:history="1">
        <w:r w:rsidR="00596363" w:rsidRPr="00805084">
          <w:rPr>
            <w:rStyle w:val="Hyperlink"/>
            <w:noProof/>
          </w:rPr>
          <w:t>Abbildung 34: Hall Sensor Modul</w:t>
        </w:r>
        <w:r w:rsidR="00596363">
          <w:rPr>
            <w:noProof/>
            <w:webHidden/>
          </w:rPr>
          <w:tab/>
        </w:r>
        <w:r w:rsidR="00596363">
          <w:rPr>
            <w:noProof/>
            <w:webHidden/>
          </w:rPr>
          <w:fldChar w:fldCharType="begin"/>
        </w:r>
        <w:r w:rsidR="00596363">
          <w:rPr>
            <w:noProof/>
            <w:webHidden/>
          </w:rPr>
          <w:instrText xml:space="preserve"> PAGEREF _Toc476262682 \h </w:instrText>
        </w:r>
        <w:r w:rsidR="00596363">
          <w:rPr>
            <w:noProof/>
            <w:webHidden/>
          </w:rPr>
        </w:r>
        <w:r w:rsidR="00596363">
          <w:rPr>
            <w:noProof/>
            <w:webHidden/>
          </w:rPr>
          <w:fldChar w:fldCharType="separate"/>
        </w:r>
        <w:r w:rsidR="00F46094">
          <w:rPr>
            <w:noProof/>
            <w:webHidden/>
          </w:rPr>
          <w:t>50</w:t>
        </w:r>
        <w:r w:rsidR="00596363">
          <w:rPr>
            <w:noProof/>
            <w:webHidden/>
          </w:rPr>
          <w:fldChar w:fldCharType="end"/>
        </w:r>
      </w:hyperlink>
    </w:p>
    <w:p w14:paraId="71288F9B" w14:textId="7EA173A6"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83" w:history="1">
        <w:r w:rsidR="00596363" w:rsidRPr="00805084">
          <w:rPr>
            <w:rStyle w:val="Hyperlink"/>
            <w:noProof/>
          </w:rPr>
          <w:t>Abbildung 35: Zukünftige und aktuelle AAL-Technologien und Anwendungen</w:t>
        </w:r>
        <w:r w:rsidR="00596363">
          <w:rPr>
            <w:noProof/>
            <w:webHidden/>
          </w:rPr>
          <w:tab/>
        </w:r>
        <w:r w:rsidR="00596363">
          <w:rPr>
            <w:noProof/>
            <w:webHidden/>
          </w:rPr>
          <w:fldChar w:fldCharType="begin"/>
        </w:r>
        <w:r w:rsidR="00596363">
          <w:rPr>
            <w:noProof/>
            <w:webHidden/>
          </w:rPr>
          <w:instrText xml:space="preserve"> PAGEREF _Toc476262683 \h </w:instrText>
        </w:r>
        <w:r w:rsidR="00596363">
          <w:rPr>
            <w:noProof/>
            <w:webHidden/>
          </w:rPr>
        </w:r>
        <w:r w:rsidR="00596363">
          <w:rPr>
            <w:noProof/>
            <w:webHidden/>
          </w:rPr>
          <w:fldChar w:fldCharType="separate"/>
        </w:r>
        <w:r w:rsidR="00F46094">
          <w:rPr>
            <w:noProof/>
            <w:webHidden/>
          </w:rPr>
          <w:t>1</w:t>
        </w:r>
        <w:r w:rsidR="00596363">
          <w:rPr>
            <w:noProof/>
            <w:webHidden/>
          </w:rPr>
          <w:fldChar w:fldCharType="end"/>
        </w:r>
      </w:hyperlink>
    </w:p>
    <w:p w14:paraId="1A0B82F7" w14:textId="3A272655"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p w14:paraId="083FB818" w14:textId="04E39FEC" w:rsidR="00596363"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76262684" w:history="1">
        <w:r w:rsidR="00596363" w:rsidRPr="004F30DD">
          <w:rPr>
            <w:rStyle w:val="Hyperlink"/>
            <w:noProof/>
          </w:rPr>
          <w:t>Tabelle 1: Vergleich der smarten Medikamentenspender</w:t>
        </w:r>
        <w:r w:rsidR="00596363">
          <w:rPr>
            <w:noProof/>
            <w:webHidden/>
          </w:rPr>
          <w:tab/>
        </w:r>
        <w:r w:rsidR="00596363">
          <w:rPr>
            <w:noProof/>
            <w:webHidden/>
          </w:rPr>
          <w:fldChar w:fldCharType="begin"/>
        </w:r>
        <w:r w:rsidR="00596363">
          <w:rPr>
            <w:noProof/>
            <w:webHidden/>
          </w:rPr>
          <w:instrText xml:space="preserve"> PAGEREF _Toc476262684 \h </w:instrText>
        </w:r>
        <w:r w:rsidR="00596363">
          <w:rPr>
            <w:noProof/>
            <w:webHidden/>
          </w:rPr>
        </w:r>
        <w:r w:rsidR="00596363">
          <w:rPr>
            <w:noProof/>
            <w:webHidden/>
          </w:rPr>
          <w:fldChar w:fldCharType="separate"/>
        </w:r>
        <w:r w:rsidR="00F46094">
          <w:rPr>
            <w:noProof/>
            <w:webHidden/>
          </w:rPr>
          <w:t>22</w:t>
        </w:r>
        <w:r w:rsidR="00596363">
          <w:rPr>
            <w:noProof/>
            <w:webHidden/>
          </w:rPr>
          <w:fldChar w:fldCharType="end"/>
        </w:r>
      </w:hyperlink>
    </w:p>
    <w:p w14:paraId="0F8630DC" w14:textId="2342C0BF"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85" w:history="1">
        <w:r w:rsidR="00596363" w:rsidRPr="004F30DD">
          <w:rPr>
            <w:rStyle w:val="Hyperlink"/>
            <w:noProof/>
          </w:rPr>
          <w:t>Tabelle 2: Vergleich von smarten Medikamentendosen</w:t>
        </w:r>
        <w:r w:rsidR="00596363">
          <w:rPr>
            <w:noProof/>
            <w:webHidden/>
          </w:rPr>
          <w:tab/>
        </w:r>
        <w:r w:rsidR="00596363">
          <w:rPr>
            <w:noProof/>
            <w:webHidden/>
          </w:rPr>
          <w:fldChar w:fldCharType="begin"/>
        </w:r>
        <w:r w:rsidR="00596363">
          <w:rPr>
            <w:noProof/>
            <w:webHidden/>
          </w:rPr>
          <w:instrText xml:space="preserve"> PAGEREF _Toc476262685 \h </w:instrText>
        </w:r>
        <w:r w:rsidR="00596363">
          <w:rPr>
            <w:noProof/>
            <w:webHidden/>
          </w:rPr>
        </w:r>
        <w:r w:rsidR="00596363">
          <w:rPr>
            <w:noProof/>
            <w:webHidden/>
          </w:rPr>
          <w:fldChar w:fldCharType="separate"/>
        </w:r>
        <w:r w:rsidR="00F46094">
          <w:rPr>
            <w:noProof/>
            <w:webHidden/>
          </w:rPr>
          <w:t>25</w:t>
        </w:r>
        <w:r w:rsidR="00596363">
          <w:rPr>
            <w:noProof/>
            <w:webHidden/>
          </w:rPr>
          <w:fldChar w:fldCharType="end"/>
        </w:r>
      </w:hyperlink>
    </w:p>
    <w:p w14:paraId="2A0D2DFB" w14:textId="55C9F452"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86" w:history="1">
        <w:r w:rsidR="00596363" w:rsidRPr="004F30DD">
          <w:rPr>
            <w:rStyle w:val="Hyperlink"/>
            <w:noProof/>
          </w:rPr>
          <w:t>Tabelle 3: Vergleich von smarten Medikamentenboxen</w:t>
        </w:r>
        <w:r w:rsidR="00596363">
          <w:rPr>
            <w:noProof/>
            <w:webHidden/>
          </w:rPr>
          <w:tab/>
        </w:r>
        <w:r w:rsidR="00596363">
          <w:rPr>
            <w:noProof/>
            <w:webHidden/>
          </w:rPr>
          <w:fldChar w:fldCharType="begin"/>
        </w:r>
        <w:r w:rsidR="00596363">
          <w:rPr>
            <w:noProof/>
            <w:webHidden/>
          </w:rPr>
          <w:instrText xml:space="preserve"> PAGEREF _Toc476262686 \h </w:instrText>
        </w:r>
        <w:r w:rsidR="00596363">
          <w:rPr>
            <w:noProof/>
            <w:webHidden/>
          </w:rPr>
        </w:r>
        <w:r w:rsidR="00596363">
          <w:rPr>
            <w:noProof/>
            <w:webHidden/>
          </w:rPr>
          <w:fldChar w:fldCharType="separate"/>
        </w:r>
        <w:r w:rsidR="00F46094">
          <w:rPr>
            <w:noProof/>
            <w:webHidden/>
          </w:rPr>
          <w:t>28</w:t>
        </w:r>
        <w:r w:rsidR="00596363">
          <w:rPr>
            <w:noProof/>
            <w:webHidden/>
          </w:rPr>
          <w:fldChar w:fldCharType="end"/>
        </w:r>
      </w:hyperlink>
    </w:p>
    <w:p w14:paraId="56A9C9A7" w14:textId="335D6CEC"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87" w:history="1">
        <w:r w:rsidR="00596363" w:rsidRPr="004F30DD">
          <w:rPr>
            <w:rStyle w:val="Hyperlink"/>
            <w:noProof/>
          </w:rPr>
          <w:t>Tabelle 4: Vergleich der smarten Aufsätze</w:t>
        </w:r>
        <w:r w:rsidR="00596363">
          <w:rPr>
            <w:noProof/>
            <w:webHidden/>
          </w:rPr>
          <w:tab/>
        </w:r>
        <w:r w:rsidR="00596363">
          <w:rPr>
            <w:noProof/>
            <w:webHidden/>
          </w:rPr>
          <w:fldChar w:fldCharType="begin"/>
        </w:r>
        <w:r w:rsidR="00596363">
          <w:rPr>
            <w:noProof/>
            <w:webHidden/>
          </w:rPr>
          <w:instrText xml:space="preserve"> PAGEREF _Toc476262687 \h </w:instrText>
        </w:r>
        <w:r w:rsidR="00596363">
          <w:rPr>
            <w:noProof/>
            <w:webHidden/>
          </w:rPr>
        </w:r>
        <w:r w:rsidR="00596363">
          <w:rPr>
            <w:noProof/>
            <w:webHidden/>
          </w:rPr>
          <w:fldChar w:fldCharType="separate"/>
        </w:r>
        <w:r w:rsidR="00F46094">
          <w:rPr>
            <w:noProof/>
            <w:webHidden/>
          </w:rPr>
          <w:t>30</w:t>
        </w:r>
        <w:r w:rsidR="00596363">
          <w:rPr>
            <w:noProof/>
            <w:webHidden/>
          </w:rPr>
          <w:fldChar w:fldCharType="end"/>
        </w:r>
      </w:hyperlink>
    </w:p>
    <w:p w14:paraId="4AA9F2D8" w14:textId="0470C561"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88" w:history="1">
        <w:r w:rsidR="00596363" w:rsidRPr="004F30DD">
          <w:rPr>
            <w:rStyle w:val="Hyperlink"/>
            <w:noProof/>
          </w:rPr>
          <w:t>Tabelle 5: Anforderungen der Pflegeverantwortlichen an ein smartes Medikamentenverwaltungssystem</w:t>
        </w:r>
        <w:r w:rsidR="00596363">
          <w:rPr>
            <w:noProof/>
            <w:webHidden/>
          </w:rPr>
          <w:tab/>
        </w:r>
        <w:r w:rsidR="00596363">
          <w:rPr>
            <w:noProof/>
            <w:webHidden/>
          </w:rPr>
          <w:fldChar w:fldCharType="begin"/>
        </w:r>
        <w:r w:rsidR="00596363">
          <w:rPr>
            <w:noProof/>
            <w:webHidden/>
          </w:rPr>
          <w:instrText xml:space="preserve"> PAGEREF _Toc476262688 \h </w:instrText>
        </w:r>
        <w:r w:rsidR="00596363">
          <w:rPr>
            <w:noProof/>
            <w:webHidden/>
          </w:rPr>
        </w:r>
        <w:r w:rsidR="00596363">
          <w:rPr>
            <w:noProof/>
            <w:webHidden/>
          </w:rPr>
          <w:fldChar w:fldCharType="separate"/>
        </w:r>
        <w:r w:rsidR="00F46094">
          <w:rPr>
            <w:noProof/>
            <w:webHidden/>
          </w:rPr>
          <w:t>35</w:t>
        </w:r>
        <w:r w:rsidR="00596363">
          <w:rPr>
            <w:noProof/>
            <w:webHidden/>
          </w:rPr>
          <w:fldChar w:fldCharType="end"/>
        </w:r>
      </w:hyperlink>
    </w:p>
    <w:p w14:paraId="74D626E0" w14:textId="3A327D29"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89" w:history="1">
        <w:r w:rsidR="00596363" w:rsidRPr="004F30DD">
          <w:rPr>
            <w:rStyle w:val="Hyperlink"/>
            <w:noProof/>
          </w:rPr>
          <w:t>Tabelle 6: Bestandteile des smarten Medikamentenspenders</w:t>
        </w:r>
        <w:r w:rsidR="00596363">
          <w:rPr>
            <w:noProof/>
            <w:webHidden/>
          </w:rPr>
          <w:tab/>
        </w:r>
        <w:r w:rsidR="00596363">
          <w:rPr>
            <w:noProof/>
            <w:webHidden/>
          </w:rPr>
          <w:fldChar w:fldCharType="begin"/>
        </w:r>
        <w:r w:rsidR="00596363">
          <w:rPr>
            <w:noProof/>
            <w:webHidden/>
          </w:rPr>
          <w:instrText xml:space="preserve"> PAGEREF _Toc476262689 \h </w:instrText>
        </w:r>
        <w:r w:rsidR="00596363">
          <w:rPr>
            <w:noProof/>
            <w:webHidden/>
          </w:rPr>
        </w:r>
        <w:r w:rsidR="00596363">
          <w:rPr>
            <w:noProof/>
            <w:webHidden/>
          </w:rPr>
          <w:fldChar w:fldCharType="separate"/>
        </w:r>
        <w:r w:rsidR="00F46094">
          <w:rPr>
            <w:noProof/>
            <w:webHidden/>
          </w:rPr>
          <w:t>36</w:t>
        </w:r>
        <w:r w:rsidR="00596363">
          <w:rPr>
            <w:noProof/>
            <w:webHidden/>
          </w:rPr>
          <w:fldChar w:fldCharType="end"/>
        </w:r>
      </w:hyperlink>
    </w:p>
    <w:p w14:paraId="569E5A7B" w14:textId="7A3B10CC"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90" w:history="1">
        <w:r w:rsidR="00596363" w:rsidRPr="004F30DD">
          <w:rPr>
            <w:rStyle w:val="Hyperlink"/>
            <w:noProof/>
          </w:rPr>
          <w:t>Tabelle 7: Konzept 2: Bestandteile des Smarten Medikamentendosierers</w:t>
        </w:r>
        <w:r w:rsidR="00596363">
          <w:rPr>
            <w:noProof/>
            <w:webHidden/>
          </w:rPr>
          <w:tab/>
        </w:r>
        <w:r w:rsidR="00596363">
          <w:rPr>
            <w:noProof/>
            <w:webHidden/>
          </w:rPr>
          <w:fldChar w:fldCharType="begin"/>
        </w:r>
        <w:r w:rsidR="00596363">
          <w:rPr>
            <w:noProof/>
            <w:webHidden/>
          </w:rPr>
          <w:instrText xml:space="preserve"> PAGEREF _Toc476262690 \h </w:instrText>
        </w:r>
        <w:r w:rsidR="00596363">
          <w:rPr>
            <w:noProof/>
            <w:webHidden/>
          </w:rPr>
        </w:r>
        <w:r w:rsidR="00596363">
          <w:rPr>
            <w:noProof/>
            <w:webHidden/>
          </w:rPr>
          <w:fldChar w:fldCharType="separate"/>
        </w:r>
        <w:r w:rsidR="00F46094">
          <w:rPr>
            <w:noProof/>
            <w:webHidden/>
          </w:rPr>
          <w:t>38</w:t>
        </w:r>
        <w:r w:rsidR="00596363">
          <w:rPr>
            <w:noProof/>
            <w:webHidden/>
          </w:rPr>
          <w:fldChar w:fldCharType="end"/>
        </w:r>
      </w:hyperlink>
    </w:p>
    <w:p w14:paraId="14020B4F" w14:textId="7535A3E4" w:rsidR="00596363" w:rsidRDefault="00CF35C9">
      <w:pPr>
        <w:pStyle w:val="Abbildungsverzeichnis"/>
        <w:tabs>
          <w:tab w:val="right" w:leader="dot" w:pos="9344"/>
        </w:tabs>
        <w:rPr>
          <w:rFonts w:asciiTheme="minorHAnsi" w:eastAsiaTheme="minorEastAsia" w:hAnsiTheme="minorHAnsi" w:cstheme="minorBidi"/>
          <w:noProof/>
          <w:sz w:val="22"/>
          <w:szCs w:val="22"/>
        </w:rPr>
      </w:pPr>
      <w:hyperlink w:anchor="_Toc476262691" w:history="1">
        <w:r w:rsidR="00596363" w:rsidRPr="004F30DD">
          <w:rPr>
            <w:rStyle w:val="Hyperlink"/>
            <w:noProof/>
          </w:rPr>
          <w:t>Tabelle 8: Vergleich der Anforderungen mit den bewerteten Kategorien von den Interviewpartnern</w:t>
        </w:r>
        <w:r w:rsidR="00596363">
          <w:rPr>
            <w:noProof/>
            <w:webHidden/>
          </w:rPr>
          <w:tab/>
        </w:r>
        <w:r w:rsidR="00596363">
          <w:rPr>
            <w:noProof/>
            <w:webHidden/>
          </w:rPr>
          <w:fldChar w:fldCharType="begin"/>
        </w:r>
        <w:r w:rsidR="00596363">
          <w:rPr>
            <w:noProof/>
            <w:webHidden/>
          </w:rPr>
          <w:instrText xml:space="preserve"> PAGEREF _Toc476262691 \h </w:instrText>
        </w:r>
        <w:r w:rsidR="00596363">
          <w:rPr>
            <w:noProof/>
            <w:webHidden/>
          </w:rPr>
        </w:r>
        <w:r w:rsidR="00596363">
          <w:rPr>
            <w:noProof/>
            <w:webHidden/>
          </w:rPr>
          <w:fldChar w:fldCharType="separate"/>
        </w:r>
        <w:r w:rsidR="00F46094">
          <w:rPr>
            <w:noProof/>
            <w:webHidden/>
          </w:rPr>
          <w:t>39</w:t>
        </w:r>
        <w:r w:rsidR="00596363">
          <w:rPr>
            <w:noProof/>
            <w:webHidden/>
          </w:rPr>
          <w:fldChar w:fldCharType="end"/>
        </w:r>
      </w:hyperlink>
    </w:p>
    <w:p w14:paraId="25AF6050" w14:textId="315796C4"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default" r:id="rId12"/>
          <w:footerReference w:type="default" r:id="rId13"/>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2" w:name="_Toc462229560"/>
      <w:bookmarkStart w:id="13" w:name="_Toc462230380"/>
      <w:bookmarkStart w:id="14" w:name="_Toc462231009"/>
      <w:bookmarkStart w:id="15" w:name="_Toc476262587"/>
      <w:r w:rsidRPr="002169F4">
        <w:rPr>
          <w:rFonts w:ascii="Arial" w:hAnsi="Arial" w:cs="Arial"/>
        </w:rPr>
        <w:lastRenderedPageBreak/>
        <w:t>Einleitung</w:t>
      </w:r>
      <w:bookmarkEnd w:id="12"/>
      <w:bookmarkEnd w:id="13"/>
      <w:bookmarkEnd w:id="14"/>
      <w:bookmarkEnd w:id="15"/>
    </w:p>
    <w:p w14:paraId="28EDA276" w14:textId="7D5FDE43" w:rsidR="00146278" w:rsidRDefault="00A304AE" w:rsidP="00AC29F8">
      <w:pPr>
        <w:pStyle w:val="berschrift2"/>
        <w:numPr>
          <w:ilvl w:val="1"/>
          <w:numId w:val="2"/>
        </w:numPr>
      </w:pPr>
      <w:bookmarkStart w:id="16" w:name="_Toc462229561"/>
      <w:bookmarkStart w:id="17" w:name="_Toc462230381"/>
      <w:bookmarkStart w:id="18" w:name="_Toc462231010"/>
      <w:bookmarkStart w:id="19" w:name="_Toc476262588"/>
      <w:bookmarkStart w:id="20" w:name="_Toc202698523"/>
      <w:r w:rsidRPr="001B7443">
        <w:rPr>
          <w:rFonts w:ascii="Times New Roman" w:hAnsi="Times New Roman" w:cs="Times New Roman"/>
        </w:rPr>
        <w:t>Motivation</w:t>
      </w:r>
      <w:bookmarkEnd w:id="16"/>
      <w:bookmarkEnd w:id="17"/>
      <w:bookmarkEnd w:id="18"/>
      <w:bookmarkEnd w:id="19"/>
    </w:p>
    <w:p w14:paraId="61DEA6A6" w14:textId="546D5FE6" w:rsidR="00046438" w:rsidRDefault="00046438" w:rsidP="00046438"/>
    <w:p w14:paraId="27550378" w14:textId="6746789D" w:rsidR="00240C3B" w:rsidRDefault="00590814" w:rsidP="00240C3B">
      <w:pPr>
        <w:spacing w:after="120" w:line="360" w:lineRule="auto"/>
        <w:jc w:val="both"/>
        <w:rPr>
          <w:sz w:val="22"/>
          <w:szCs w:val="22"/>
        </w:rPr>
      </w:pPr>
      <w:r>
        <w:rPr>
          <w:sz w:val="22"/>
          <w:szCs w:val="22"/>
        </w:rPr>
        <w:t>Im L</w:t>
      </w:r>
      <w:r w:rsidR="00240C3B">
        <w:rPr>
          <w:sz w:val="22"/>
          <w:szCs w:val="22"/>
        </w:rPr>
        <w:t xml:space="preserve">aufe des Lebens muss sich jeder irgendwann mit der unangenehmen Thematik der Medikamenteneinnahme </w:t>
      </w:r>
      <w:r>
        <w:rPr>
          <w:sz w:val="22"/>
          <w:szCs w:val="22"/>
        </w:rPr>
        <w:t>auseinandersetzen</w:t>
      </w:r>
      <w:r w:rsidR="00240C3B">
        <w:rPr>
          <w:sz w:val="22"/>
          <w:szCs w:val="22"/>
        </w:rPr>
        <w:t>. Dies kann bei manchen nur in</w:t>
      </w:r>
      <w:r w:rsidR="00623451">
        <w:rPr>
          <w:sz w:val="22"/>
          <w:szCs w:val="22"/>
        </w:rPr>
        <w:t xml:space="preserve"> einer temporären Einnahme von </w:t>
      </w:r>
      <w:proofErr w:type="spellStart"/>
      <w:r w:rsidR="00240C3B">
        <w:rPr>
          <w:sz w:val="22"/>
          <w:szCs w:val="22"/>
        </w:rPr>
        <w:t>M</w:t>
      </w:r>
      <w:r w:rsidR="00240C3B" w:rsidRPr="00413D4F">
        <w:rPr>
          <w:sz w:val="22"/>
          <w:szCs w:val="22"/>
        </w:rPr>
        <w:t>ucosolvan</w:t>
      </w:r>
      <w:proofErr w:type="spellEnd"/>
      <w:r w:rsidR="00240C3B">
        <w:rPr>
          <w:sz w:val="22"/>
          <w:szCs w:val="22"/>
        </w:rPr>
        <w:t xml:space="preserve">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Pr>
          <w:sz w:val="22"/>
          <w:szCs w:val="22"/>
        </w:rPr>
        <w:fldChar w:fldCharType="begin"/>
      </w:r>
      <w:r w:rsidR="00240C3B">
        <w:rPr>
          <w:sz w:val="22"/>
          <w:szCs w:val="22"/>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Pr>
          <w:sz w:val="22"/>
          <w:szCs w:val="22"/>
        </w:rPr>
        <w:fldChar w:fldCharType="separate"/>
      </w:r>
      <w:bookmarkStart w:id="21" w:name="_CTVP0016956cf54ee084deaa9b5bb7ccc69cca4"/>
      <w:r w:rsidR="000100C2">
        <w:rPr>
          <w:sz w:val="22"/>
          <w:szCs w:val="22"/>
        </w:rPr>
        <w:t>(vgl. 2006, S. 93)</w:t>
      </w:r>
      <w:bookmarkEnd w:id="21"/>
      <w:r w:rsidR="00240C3B">
        <w:rPr>
          <w:sz w:val="22"/>
          <w:szCs w:val="22"/>
        </w:rPr>
        <w:fldChar w:fldCharType="end"/>
      </w:r>
      <w:r w:rsidR="00623451">
        <w:rPr>
          <w:sz w:val="22"/>
          <w:szCs w:val="22"/>
        </w:rPr>
        <w:t xml:space="preserve"> an Multimorbidität leiden und somit </w:t>
      </w:r>
      <w:r w:rsidR="00240C3B">
        <w:rPr>
          <w:sz w:val="22"/>
          <w:szCs w:val="22"/>
        </w:rPr>
        <w:t xml:space="preserve">mehrere Krankheiten gleichzeitig </w:t>
      </w:r>
      <w:r w:rsidR="00623451">
        <w:rPr>
          <w:sz w:val="22"/>
          <w:szCs w:val="22"/>
        </w:rPr>
        <w:t>aufweisen</w:t>
      </w:r>
      <w:r w:rsidR="00240C3B">
        <w:rPr>
          <w:sz w:val="22"/>
          <w:szCs w:val="22"/>
        </w:rPr>
        <w:t>, die durchschnittlich mit 3 Arzneimittel pro</w:t>
      </w:r>
      <w:r w:rsidR="00623451">
        <w:rPr>
          <w:sz w:val="22"/>
          <w:szCs w:val="22"/>
        </w:rPr>
        <w:t xml:space="preserve"> Tag behandelt werden müssen. </w:t>
      </w:r>
      <w:r w:rsidR="00240C3B">
        <w:rPr>
          <w:sz w:val="22"/>
          <w:szCs w:val="22"/>
        </w:rPr>
        <w:t xml:space="preserve">Des Weiteren wird laut dem statistischem Bundesamt der Anteil </w:t>
      </w:r>
      <w:r w:rsidR="00A86A75">
        <w:rPr>
          <w:sz w:val="22"/>
          <w:szCs w:val="22"/>
        </w:rPr>
        <w:t>an</w:t>
      </w:r>
      <w:r w:rsidR="00240C3B">
        <w:rPr>
          <w:sz w:val="22"/>
          <w:szCs w:val="22"/>
        </w:rPr>
        <w:t xml:space="preserve"> älteren Personen</w:t>
      </w:r>
      <w:r w:rsidR="00A86A75">
        <w:rPr>
          <w:sz w:val="22"/>
          <w:szCs w:val="22"/>
        </w:rPr>
        <w:t xml:space="preserve"> in Deutschland die nächsten Jahre</w:t>
      </w:r>
      <w:r w:rsidR="00240C3B">
        <w:rPr>
          <w:sz w:val="22"/>
          <w:szCs w:val="22"/>
        </w:rPr>
        <w:t xml:space="preserve"> steigen</w:t>
      </w:r>
      <w:r w:rsidR="00240C3B" w:rsidRPr="009740DC">
        <w:rPr>
          <w:sz w:val="22"/>
          <w:szCs w:val="22"/>
        </w:rPr>
        <w:t xml:space="preserve">. </w:t>
      </w:r>
      <w:r w:rsidR="00240C3B">
        <w:rPr>
          <w:sz w:val="22"/>
          <w:szCs w:val="22"/>
        </w:rPr>
        <w:t xml:space="preserve">So wird </w:t>
      </w:r>
      <w:r w:rsidR="00A86A75">
        <w:rPr>
          <w:sz w:val="22"/>
          <w:szCs w:val="22"/>
        </w:rPr>
        <w:t xml:space="preserve">prognostiziert, dass </w:t>
      </w:r>
      <w:r w:rsidR="00240C3B">
        <w:rPr>
          <w:sz w:val="22"/>
          <w:szCs w:val="22"/>
        </w:rPr>
        <w:t>d</w:t>
      </w:r>
      <w:r w:rsidR="00A86A75">
        <w:rPr>
          <w:sz w:val="22"/>
          <w:szCs w:val="22"/>
        </w:rPr>
        <w:t xml:space="preserve">ie Anzahl der über 64-Jährigen </w:t>
      </w:r>
      <w:r w:rsidR="00240C3B">
        <w:rPr>
          <w:sz w:val="22"/>
          <w:szCs w:val="22"/>
        </w:rPr>
        <w:t xml:space="preserve">im Zeitraum von 2016 bis 2030, von 17,5 Millionen auf </w:t>
      </w:r>
      <w:r w:rsidR="00240C3B" w:rsidRPr="009740DC">
        <w:rPr>
          <w:sz w:val="22"/>
          <w:szCs w:val="22"/>
        </w:rPr>
        <w:t>21,8</w:t>
      </w:r>
      <w:r w:rsidR="00240C3B">
        <w:rPr>
          <w:sz w:val="22"/>
          <w:szCs w:val="22"/>
        </w:rPr>
        <w:t xml:space="preserve"> Millionen steigen</w:t>
      </w:r>
      <w:r w:rsidR="00A86A75">
        <w:rPr>
          <w:sz w:val="22"/>
          <w:szCs w:val="22"/>
        </w:rPr>
        <w:t xml:space="preserve"> wird</w:t>
      </w:r>
      <w:r w:rsidR="00240C3B">
        <w:rPr>
          <w:sz w:val="22"/>
          <w:szCs w:val="22"/>
        </w:rPr>
        <w:t xml:space="preserve">. </w:t>
      </w:r>
      <w:r w:rsidR="00240C3B">
        <w:rPr>
          <w:sz w:val="22"/>
          <w:szCs w:val="22"/>
        </w:rPr>
        <w:fldChar w:fldCharType="begin"/>
      </w:r>
      <w:r w:rsidR="00A70378">
        <w:rPr>
          <w:sz w:val="22"/>
          <w:szCs w:val="22"/>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240C3B">
        <w:rPr>
          <w:sz w:val="22"/>
          <w:szCs w:val="22"/>
        </w:rPr>
        <w:fldChar w:fldCharType="separate"/>
      </w:r>
      <w:bookmarkStart w:id="22" w:name="_CTVP0010e88c6f9c15041e2aff9065f0ccbe655"/>
      <w:r w:rsidR="00A70378">
        <w:rPr>
          <w:sz w:val="22"/>
          <w:szCs w:val="22"/>
        </w:rPr>
        <w:t>(vgl. Statistisches Bundesamt 2015)</w:t>
      </w:r>
      <w:bookmarkEnd w:id="22"/>
      <w:r w:rsidR="00240C3B">
        <w:rPr>
          <w:sz w:val="22"/>
          <w:szCs w:val="22"/>
        </w:rPr>
        <w:fldChar w:fldCharType="end"/>
      </w:r>
      <w:r w:rsidR="00240C3B">
        <w:rPr>
          <w:sz w:val="22"/>
          <w:szCs w:val="22"/>
        </w:rPr>
        <w:t xml:space="preserve"> Dies entspricht einer Zunahme von 7 </w:t>
      </w:r>
      <w:r w:rsidR="002959E4">
        <w:rPr>
          <w:sz w:val="22"/>
          <w:szCs w:val="22"/>
        </w:rPr>
        <w:t>Prozent</w:t>
      </w:r>
      <w:r w:rsidR="00623451">
        <w:rPr>
          <w:sz w:val="22"/>
          <w:szCs w:val="22"/>
        </w:rPr>
        <w:t xml:space="preserve">. </w:t>
      </w:r>
    </w:p>
    <w:p w14:paraId="0372E0BF" w14:textId="1C3F4490" w:rsidR="00240C3B" w:rsidRDefault="00240C3B" w:rsidP="00240C3B">
      <w:pPr>
        <w:spacing w:after="120" w:line="360" w:lineRule="auto"/>
        <w:jc w:val="both"/>
        <w:rPr>
          <w:sz w:val="22"/>
          <w:szCs w:val="22"/>
        </w:rPr>
      </w:pPr>
      <w:r>
        <w:rPr>
          <w:sz w:val="22"/>
          <w:szCs w:val="22"/>
        </w:rPr>
        <w:t xml:space="preserve">Aufgrund dessen, dass der Anteil der Medikamentenpflichtigen älteren Personen laut der Krankenkasse Barmer GEK bei mehr als 80 </w:t>
      </w:r>
      <w:r w:rsidR="002959E4">
        <w:rPr>
          <w:sz w:val="22"/>
          <w:szCs w:val="22"/>
        </w:rPr>
        <w:t>Prozent</w:t>
      </w:r>
      <w:r>
        <w:rPr>
          <w:sz w:val="22"/>
          <w:szCs w:val="22"/>
        </w:rPr>
        <w:t xml:space="preserve"> liegt </w:t>
      </w:r>
      <w:r>
        <w:rPr>
          <w:sz w:val="22"/>
          <w:szCs w:val="22"/>
        </w:rPr>
        <w:fldChar w:fldCharType="begin"/>
      </w:r>
      <w:r w:rsidR="00A70378">
        <w:rPr>
          <w:sz w:val="22"/>
          <w:szCs w:val="22"/>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Pr>
          <w:sz w:val="22"/>
          <w:szCs w:val="22"/>
        </w:rPr>
        <w:fldChar w:fldCharType="separate"/>
      </w:r>
      <w:bookmarkStart w:id="23" w:name="_CTVP0018de6f3d8c1564d0e853cb4873d3b9706"/>
      <w:r w:rsidR="00A70378">
        <w:rPr>
          <w:sz w:val="22"/>
          <w:szCs w:val="22"/>
        </w:rPr>
        <w:t xml:space="preserve">(vgl. </w:t>
      </w:r>
      <w:proofErr w:type="spellStart"/>
      <w:r w:rsidR="00A70378">
        <w:rPr>
          <w:sz w:val="22"/>
          <w:szCs w:val="22"/>
        </w:rPr>
        <w:t>Glaeske</w:t>
      </w:r>
      <w:proofErr w:type="spellEnd"/>
      <w:r w:rsidR="00A70378">
        <w:rPr>
          <w:sz w:val="22"/>
          <w:szCs w:val="22"/>
        </w:rPr>
        <w:t xml:space="preserve"> und Schicktanz 2015a, 53f.)</w:t>
      </w:r>
      <w:bookmarkEnd w:id="23"/>
      <w:r>
        <w:rPr>
          <w:sz w:val="22"/>
          <w:szCs w:val="22"/>
        </w:rPr>
        <w:fldChar w:fldCharType="end"/>
      </w:r>
      <w:r>
        <w:rPr>
          <w:sz w:val="22"/>
          <w:szCs w:val="22"/>
        </w:rPr>
        <w:t>, sind in naher Zukunft mehr ältere Personen zu verzeichnen, die Medikamente regelmäßig einnehmen müssen. Dieser Tatsache sollte eine besondere Beachtung</w:t>
      </w:r>
      <w:r w:rsidR="00A217D6">
        <w:rPr>
          <w:sz w:val="22"/>
          <w:szCs w:val="22"/>
        </w:rPr>
        <w:t xml:space="preserve"> geschenkt werden, da fast die H</w:t>
      </w:r>
      <w:r>
        <w:rPr>
          <w:sz w:val="22"/>
          <w:szCs w:val="22"/>
        </w:rPr>
        <w:t xml:space="preserve">älfte der älteren Personen, die Medikamente verschrieben bekommen haben, als Non-Adhärent gelten. </w:t>
      </w:r>
      <w:r>
        <w:rPr>
          <w:sz w:val="22"/>
          <w:szCs w:val="22"/>
        </w:rPr>
        <w:fldChar w:fldCharType="begin"/>
      </w:r>
      <w:r>
        <w:rPr>
          <w:sz w:val="22"/>
          <w:szCs w:val="22"/>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Pr>
          <w:sz w:val="22"/>
          <w:szCs w:val="22"/>
        </w:rPr>
        <w:fldChar w:fldCharType="separate"/>
      </w:r>
      <w:bookmarkStart w:id="24" w:name="_CTVP0019c75f8dd3d3149c680ea2824cf49b56d"/>
      <w:r w:rsidR="000100C2">
        <w:rPr>
          <w:sz w:val="22"/>
          <w:szCs w:val="22"/>
        </w:rPr>
        <w:t>(vgl. Hayes et al. 2009, S. 770)</w:t>
      </w:r>
      <w:bookmarkEnd w:id="24"/>
      <w:r>
        <w:rPr>
          <w:sz w:val="22"/>
          <w:szCs w:val="22"/>
        </w:rPr>
        <w:fldChar w:fldCharType="end"/>
      </w:r>
      <w:r>
        <w:rPr>
          <w:sz w:val="22"/>
          <w:szCs w:val="22"/>
        </w:rPr>
        <w:t xml:space="preserve"> Dies resultiert unteranderem davon, dass besonders ält</w:t>
      </w:r>
      <w:r w:rsidR="008105C8">
        <w:rPr>
          <w:sz w:val="22"/>
          <w:szCs w:val="22"/>
        </w:rPr>
        <w:t>ere Personen durch altersbedingte körperliche oder geis</w:t>
      </w:r>
      <w:r>
        <w:rPr>
          <w:sz w:val="22"/>
          <w:szCs w:val="22"/>
        </w:rPr>
        <w:t>t</w:t>
      </w:r>
      <w:r w:rsidR="008105C8">
        <w:rPr>
          <w:sz w:val="22"/>
          <w:szCs w:val="22"/>
        </w:rPr>
        <w:t>i</w:t>
      </w:r>
      <w:r>
        <w:rPr>
          <w:sz w:val="22"/>
          <w:szCs w:val="22"/>
        </w:rPr>
        <w:t xml:space="preserve">ge Einschränkungen schnell die Übersicht der einzunehmenden Medikamente verlieren. </w:t>
      </w:r>
      <w:r>
        <w:rPr>
          <w:sz w:val="22"/>
          <w:szCs w:val="22"/>
        </w:rPr>
        <w:fldChar w:fldCharType="begin"/>
      </w:r>
      <w:r>
        <w:rPr>
          <w:sz w:val="22"/>
          <w:szCs w:val="22"/>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Pr>
          <w:sz w:val="22"/>
          <w:szCs w:val="22"/>
        </w:rPr>
        <w:fldChar w:fldCharType="separate"/>
      </w:r>
      <w:bookmarkStart w:id="25" w:name="_CTVP00132611e01fcae441b9958a04fb032d608"/>
      <w:r w:rsidR="000100C2">
        <w:rPr>
          <w:sz w:val="22"/>
          <w:szCs w:val="22"/>
        </w:rPr>
        <w:t xml:space="preserve">(vgl. </w:t>
      </w:r>
      <w:proofErr w:type="spellStart"/>
      <w:r w:rsidR="000100C2">
        <w:rPr>
          <w:sz w:val="22"/>
          <w:szCs w:val="22"/>
        </w:rPr>
        <w:t>Lundell</w:t>
      </w:r>
      <w:proofErr w:type="spellEnd"/>
      <w:r w:rsidR="000100C2">
        <w:rPr>
          <w:sz w:val="22"/>
          <w:szCs w:val="22"/>
        </w:rPr>
        <w:t xml:space="preserve"> et al. 2010, S. 98)</w:t>
      </w:r>
      <w:bookmarkEnd w:id="25"/>
      <w:r>
        <w:rPr>
          <w:sz w:val="22"/>
          <w:szCs w:val="22"/>
        </w:rPr>
        <w:fldChar w:fldCharType="end"/>
      </w:r>
      <w:r>
        <w:rPr>
          <w:sz w:val="22"/>
          <w:szCs w:val="22"/>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Pr>
          <w:sz w:val="22"/>
          <w:szCs w:val="22"/>
        </w:rPr>
        <w:fldChar w:fldCharType="begin"/>
      </w:r>
      <w:r w:rsidR="00A70378">
        <w:rPr>
          <w:sz w:val="22"/>
          <w:szCs w:val="22"/>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Pr>
          <w:sz w:val="22"/>
          <w:szCs w:val="22"/>
        </w:rPr>
        <w:fldChar w:fldCharType="separate"/>
      </w:r>
      <w:bookmarkStart w:id="26" w:name="_CTVP001ed5a44a807d341b2a6e7b2c72775cfda"/>
      <w:r w:rsidR="00A70378">
        <w:rPr>
          <w:sz w:val="22"/>
          <w:szCs w:val="22"/>
        </w:rPr>
        <w:t>(vgl. ABDA - Bundesvereinigung Deutscher Apothekerverbände e. V. 2007)</w:t>
      </w:r>
      <w:bookmarkEnd w:id="26"/>
      <w:r>
        <w:rPr>
          <w:sz w:val="22"/>
          <w:szCs w:val="22"/>
        </w:rPr>
        <w:fldChar w:fldCharType="end"/>
      </w:r>
      <w:r>
        <w:rPr>
          <w:sz w:val="22"/>
          <w:szCs w:val="22"/>
        </w:rPr>
        <w:t xml:space="preserve"> Deswegen sollte eine Steigerung der Adhärenz der Personen angestrebt werden und zwar nicht nur zur Senkung der daraus resultierenden Behandlungskosten, sondern auch um älteren Personen einen angenehmen und </w:t>
      </w:r>
      <w:r w:rsidR="008105C8">
        <w:rPr>
          <w:sz w:val="22"/>
          <w:szCs w:val="22"/>
        </w:rPr>
        <w:t>weitestgehend</w:t>
      </w:r>
      <w:r>
        <w:rPr>
          <w:sz w:val="22"/>
          <w:szCs w:val="22"/>
        </w:rPr>
        <w:t xml:space="preserve"> beschwerdefreien Lebensabend zu gewährleisten.</w:t>
      </w:r>
    </w:p>
    <w:p w14:paraId="546BFFC0" w14:textId="31C6927E" w:rsidR="009A5F73" w:rsidRDefault="009A5F73" w:rsidP="009B28F6">
      <w:pPr>
        <w:spacing w:after="120" w:line="360" w:lineRule="auto"/>
        <w:jc w:val="both"/>
        <w:rPr>
          <w:sz w:val="22"/>
          <w:szCs w:val="22"/>
        </w:rPr>
      </w:pPr>
    </w:p>
    <w:p w14:paraId="29EEAB77" w14:textId="1783C66C" w:rsidR="009A5F73" w:rsidRDefault="009A5F73" w:rsidP="009B28F6">
      <w:pPr>
        <w:spacing w:after="120" w:line="360" w:lineRule="auto"/>
        <w:jc w:val="both"/>
        <w:rPr>
          <w:sz w:val="22"/>
          <w:szCs w:val="22"/>
        </w:rPr>
      </w:pPr>
    </w:p>
    <w:p w14:paraId="355FD7C1" w14:textId="46E9F702" w:rsidR="009A5F73" w:rsidRDefault="009A5F73" w:rsidP="009B28F6">
      <w:pPr>
        <w:spacing w:after="120" w:line="360" w:lineRule="auto"/>
        <w:jc w:val="both"/>
        <w:rPr>
          <w:sz w:val="22"/>
          <w:szCs w:val="22"/>
        </w:rPr>
      </w:pPr>
    </w:p>
    <w:p w14:paraId="18B5E025" w14:textId="7A012672" w:rsidR="009A5F73" w:rsidRDefault="009A5F73" w:rsidP="009B28F6">
      <w:pPr>
        <w:spacing w:after="120" w:line="360" w:lineRule="auto"/>
        <w:jc w:val="both"/>
        <w:rPr>
          <w:sz w:val="22"/>
          <w:szCs w:val="22"/>
        </w:rPr>
      </w:pPr>
    </w:p>
    <w:p w14:paraId="192CEF9C" w14:textId="77777777" w:rsidR="00EA401B" w:rsidRDefault="00EA401B" w:rsidP="009B28F6">
      <w:pPr>
        <w:spacing w:after="120" w:line="360" w:lineRule="auto"/>
        <w:jc w:val="both"/>
        <w:rPr>
          <w:sz w:val="22"/>
          <w:szCs w:val="22"/>
        </w:rPr>
      </w:pP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7" w:name="_Toc462229562"/>
      <w:bookmarkStart w:id="28" w:name="_Toc462230382"/>
      <w:bookmarkStart w:id="29" w:name="_Toc462231011"/>
      <w:bookmarkStart w:id="30" w:name="_Toc476262589"/>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7"/>
      <w:bookmarkEnd w:id="28"/>
      <w:bookmarkEnd w:id="29"/>
      <w:bookmarkEnd w:id="30"/>
    </w:p>
    <w:p w14:paraId="25475EE1" w14:textId="77777777" w:rsidR="009A5F73" w:rsidRDefault="009A5F73" w:rsidP="009A5F73">
      <w:pPr>
        <w:spacing w:line="360" w:lineRule="auto"/>
        <w:jc w:val="both"/>
        <w:rPr>
          <w:sz w:val="22"/>
          <w:szCs w:val="22"/>
        </w:rPr>
      </w:pPr>
    </w:p>
    <w:p w14:paraId="2196BC8C" w14:textId="364A59CC"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w:t>
      </w:r>
      <w:proofErr w:type="spellStart"/>
      <w:r w:rsidRPr="005138EA">
        <w:rPr>
          <w:sz w:val="22"/>
          <w:szCs w:val="22"/>
        </w:rPr>
        <w:t>OpenHAB</w:t>
      </w:r>
      <w:proofErr w:type="spellEnd"/>
      <w:r w:rsidRPr="005138EA">
        <w:rPr>
          <w:sz w:val="22"/>
          <w:szCs w:val="22"/>
        </w:rPr>
        <w:t xml:space="preserve"> verwendet.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1" w:name="_Toc476262590"/>
      <w:r w:rsidRPr="003C227F">
        <w:rPr>
          <w:rFonts w:ascii="Times New Roman" w:hAnsi="Times New Roman" w:cs="Times New Roman"/>
        </w:rPr>
        <w:t>Methodisches Vorgehen</w:t>
      </w:r>
      <w:bookmarkEnd w:id="31"/>
    </w:p>
    <w:p w14:paraId="199D7280" w14:textId="77777777" w:rsidR="003C227F" w:rsidRDefault="003C227F" w:rsidP="003C227F"/>
    <w:p w14:paraId="483E6753" w14:textId="56B41D5D"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xml:space="preserve">, Bereitschaft der Verwendung von smarten Medikamentensystemen sowie den Anforderungen an ein zukünftiges Medikamentenverwaltungssystem erhoben werden. Anhand </w:t>
      </w:r>
      <w:r w:rsidR="00CB3459" w:rsidRPr="00781BC2">
        <w:rPr>
          <w:szCs w:val="24"/>
        </w:rPr>
        <w:t>der</w:t>
      </w:r>
      <w:r w:rsidR="00CB3459" w:rsidRPr="00781BC2">
        <w:rPr>
          <w:b/>
          <w:color w:val="FF0000"/>
          <w:szCs w:val="24"/>
        </w:rPr>
        <w:t xml:space="preserve"> </w:t>
      </w:r>
      <w:r>
        <w:rPr>
          <w:szCs w:val="24"/>
        </w:rPr>
        <w:t>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2" w:name="_Toc462229563"/>
      <w:bookmarkStart w:id="33" w:name="_Toc462230383"/>
      <w:bookmarkStart w:id="34" w:name="_Toc462231012"/>
      <w:bookmarkStart w:id="35" w:name="_Toc476262591"/>
      <w:bookmarkEnd w:id="20"/>
      <w:r w:rsidRPr="001B7443">
        <w:rPr>
          <w:rFonts w:ascii="Times New Roman" w:hAnsi="Times New Roman" w:cs="Times New Roman"/>
        </w:rPr>
        <w:t>Aufbau der Arbeit</w:t>
      </w:r>
      <w:bookmarkEnd w:id="32"/>
      <w:bookmarkEnd w:id="33"/>
      <w:bookmarkEnd w:id="34"/>
      <w:bookmarkEnd w:id="35"/>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50E84696" w:rsidR="00787F13" w:rsidRDefault="00787F13"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6" w:name="_Toc462229564"/>
      <w:bookmarkStart w:id="37" w:name="_Toc462230384"/>
      <w:bookmarkStart w:id="38" w:name="_Toc462231013"/>
      <w:bookmarkStart w:id="39" w:name="_Toc476262592"/>
      <w:r w:rsidRPr="001B7443">
        <w:rPr>
          <w:rFonts w:ascii="Times New Roman" w:hAnsi="Times New Roman" w:cs="Times New Roman"/>
        </w:rPr>
        <w:lastRenderedPageBreak/>
        <w:t>Verwandte Arbeiten</w:t>
      </w:r>
      <w:bookmarkEnd w:id="36"/>
      <w:bookmarkEnd w:id="37"/>
      <w:bookmarkEnd w:id="38"/>
      <w:bookmarkEnd w:id="39"/>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0" w:name="_CTVP001baa1d81d240f4d9e88f99dc83be5723d"/>
      <w:r w:rsidR="000100C2">
        <w:t>(2012)</w:t>
      </w:r>
      <w:bookmarkEnd w:id="40"/>
      <w:r w:rsidR="00D653FA">
        <w:fldChar w:fldCharType="end"/>
      </w:r>
      <w:r w:rsidR="00661A83">
        <w:t xml:space="preserve"> der Artikel „The Smart </w:t>
      </w:r>
      <w:proofErr w:type="spellStart"/>
      <w:r w:rsidR="00661A83">
        <w:t>Pill</w:t>
      </w:r>
      <w:proofErr w:type="spellEnd"/>
      <w:r w:rsidR="00661A83">
        <w:t xml:space="preserve">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7516B850" w14:textId="3E6A289B" w:rsidR="0003357B" w:rsidRDefault="00D653FA" w:rsidP="00C03F65">
      <w:pPr>
        <w:spacing w:line="360" w:lineRule="auto"/>
        <w:jc w:val="both"/>
      </w:pPr>
      <w:r>
        <w:t xml:space="preserve">Einen ähnlichen Ansatz verfolgte auch </w:t>
      </w:r>
      <w:proofErr w:type="spellStart"/>
      <w:r w:rsidR="00B11D18">
        <w:t>Salgi</w:t>
      </w:r>
      <w:proofErr w:type="spellEnd"/>
      <w:r w:rsidR="00B11D18">
        <w:t xml:space="preserve">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1" w:name="_CTVP0012a73c1361371463db6ea5a37545d3e1f"/>
      <w:r w:rsidR="000100C2">
        <w:t>(2015)</w:t>
      </w:r>
      <w:bookmarkEnd w:id="41"/>
      <w:r w:rsidR="00546B43">
        <w:fldChar w:fldCharType="end"/>
      </w:r>
      <w:r w:rsidR="00B11D18">
        <w:t xml:space="preserve"> </w:t>
      </w:r>
      <w:r w:rsidR="0098147D">
        <w:t>in dem Artikel</w:t>
      </w:r>
      <w:r w:rsidR="00B11D18">
        <w:t xml:space="preserve"> „Sm</w:t>
      </w:r>
      <w:r w:rsidR="00F04262">
        <w:t xml:space="preserve">art </w:t>
      </w:r>
      <w:proofErr w:type="spellStart"/>
      <w:r w:rsidR="00F04262">
        <w:t>Pill</w:t>
      </w:r>
      <w:proofErr w:type="spellEnd"/>
      <w:r w:rsidR="00F04262">
        <w:t xml:space="preserve">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08BB2C68"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 xml:space="preserve">Studie von der Digital </w:t>
      </w:r>
      <w:proofErr w:type="spellStart"/>
      <w:r w:rsidR="00A831E4">
        <w:t>Health</w:t>
      </w:r>
      <w:proofErr w:type="spellEnd"/>
      <w:r w:rsidR="00A831E4">
        <w:t xml:space="preserve">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2" w:name="_CTVP001a6b5275f591444dd89ce830a8b289952"/>
      <w:r w:rsidR="000100C2">
        <w:t>(</w:t>
      </w:r>
      <w:proofErr w:type="spellStart"/>
      <w:r w:rsidR="000100C2">
        <w:t>Lundell</w:t>
      </w:r>
      <w:proofErr w:type="spellEnd"/>
      <w:r w:rsidR="000100C2">
        <w:t xml:space="preserve"> et al. 2010)</w:t>
      </w:r>
      <w:bookmarkEnd w:id="42"/>
      <w:r w:rsidR="0003357B">
        <w:fldChar w:fldCharType="end"/>
      </w:r>
      <w:r w:rsidR="0003357B">
        <w:t xml:space="preserve"> </w:t>
      </w:r>
      <w:r w:rsidR="00A831E4">
        <w:t xml:space="preserve">von der Intel Corporation Oregon </w:t>
      </w:r>
      <w:proofErr w:type="spellStart"/>
      <w:r w:rsidR="00A831E4">
        <w:t>Health</w:t>
      </w:r>
      <w:proofErr w:type="spellEnd"/>
      <w:r w:rsidR="00A831E4">
        <w:t xml:space="preserve"> </w:t>
      </w:r>
      <w:proofErr w:type="spellStart"/>
      <w:r w:rsidR="00A831E4">
        <w:t>Sciences</w:t>
      </w:r>
      <w:proofErr w:type="spellEnd"/>
      <w:r w:rsidR="00A831E4">
        <w:t xml:space="preserve">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 xml:space="preserve">mechanismen durch eine Durchsage, dass es Zeit zur Einnahme der Medikamente ist und </w:t>
      </w:r>
      <w:proofErr w:type="spellStart"/>
      <w:r w:rsidR="00173F50">
        <w:t>Wearables</w:t>
      </w:r>
      <w:proofErr w:type="spellEnd"/>
      <w:r w:rsidR="00173F50">
        <w:t>,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handliche</w:t>
      </w:r>
      <w:r w:rsidR="00C03F65" w:rsidRPr="008E6219">
        <w:rPr>
          <w:color w:val="FF0000"/>
        </w:rPr>
        <w:t>re</w:t>
      </w:r>
      <w:r w:rsidR="00C03F65">
        <w:t xml:space="preserve"> und mobile </w:t>
      </w:r>
      <w:proofErr w:type="spellStart"/>
      <w:r w:rsidR="00173F50">
        <w:t>Reminder</w:t>
      </w:r>
      <w:proofErr w:type="spellEnd"/>
      <w:r w:rsidR="00173F50">
        <w:t>,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3" w:name="_CTVP001784da84c0c104ca38926d93c6f7bd3ae"/>
      <w:r w:rsidR="000100C2">
        <w:t xml:space="preserve">(vgl. </w:t>
      </w:r>
      <w:proofErr w:type="spellStart"/>
      <w:r w:rsidR="000100C2">
        <w:t>Lundell</w:t>
      </w:r>
      <w:proofErr w:type="spellEnd"/>
      <w:r w:rsidR="000100C2">
        <w:t xml:space="preserve"> et al. 2010, 101f.)</w:t>
      </w:r>
      <w:bookmarkEnd w:id="43"/>
      <w:r w:rsidR="0003357B">
        <w:fldChar w:fldCharType="end"/>
      </w:r>
    </w:p>
    <w:p w14:paraId="7539FF17" w14:textId="4CA4825C" w:rsidR="0003040A" w:rsidRDefault="0003040A" w:rsidP="006E2CA0">
      <w:pPr>
        <w:spacing w:line="360" w:lineRule="auto"/>
        <w:jc w:val="both"/>
      </w:pPr>
    </w:p>
    <w:p w14:paraId="3F1EA6E0" w14:textId="24D27319" w:rsidR="00E3205E" w:rsidRDefault="0003040A" w:rsidP="006E2CA0">
      <w:pPr>
        <w:spacing w:line="360" w:lineRule="auto"/>
        <w:jc w:val="both"/>
      </w:pPr>
      <w:r>
        <w:lastRenderedPageBreak/>
        <w:t xml:space="preserve">Aufbauend auf dieser Studie wurde </w:t>
      </w:r>
      <w:r w:rsidRPr="00CB3459">
        <w:t>daraufhin</w:t>
      </w:r>
      <w:r>
        <w:t xml:space="preserve">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4" w:name="_CTVP00145c26f3068fd48eeaaef83c7a0e1c42c"/>
      <w:r w:rsidR="000100C2">
        <w:t>(2009)</w:t>
      </w:r>
      <w:bookmarkEnd w:id="44"/>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56AA6B4F" w14:textId="0CFCA085" w:rsidR="006E2CA0" w:rsidRDefault="006E2CA0" w:rsidP="006E2CA0">
      <w:pPr>
        <w:spacing w:line="360" w:lineRule="auto"/>
        <w:jc w:val="both"/>
      </w:pPr>
      <w:r>
        <w:t xml:space="preserve">Weiterhin </w:t>
      </w:r>
      <w:r w:rsidRPr="00CB3459">
        <w:t>wurde versucht herauszufinden</w:t>
      </w:r>
      <w:r>
        <w:t xml:space="preserve">,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rsidR="002959E4">
        <w:t>Prozent</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002959E4">
        <w:t>Prozent</w:t>
      </w:r>
      <w:r w:rsidR="00CA2B02">
        <w:t xml:space="preserve">) sowie </w:t>
      </w:r>
      <w:r>
        <w:t>keinen Erinnerungsmechanismen (</w:t>
      </w:r>
      <w:r w:rsidRPr="006E2CA0">
        <w:t>68</w:t>
      </w:r>
      <w:r w:rsidR="006E5548">
        <w:t xml:space="preserve"> </w:t>
      </w:r>
      <w:r w:rsidR="002959E4">
        <w:t>Prozent</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w:t>
      </w:r>
      <w:r w:rsidRPr="008E6219">
        <w:rPr>
          <w:color w:val="FF0000"/>
        </w:rPr>
        <w:t>e</w:t>
      </w:r>
      <w:r>
        <w:t xml:space="preserve"> zeitbezogene 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5" w:name="_Toc462229565"/>
      <w:bookmarkStart w:id="46" w:name="_Toc462230385"/>
      <w:bookmarkStart w:id="47" w:name="_Toc462231014"/>
      <w:bookmarkStart w:id="48" w:name="_Toc476262593"/>
      <w:r>
        <w:rPr>
          <w:rFonts w:ascii="Arial" w:hAnsi="Arial" w:cs="Arial"/>
        </w:rPr>
        <w:lastRenderedPageBreak/>
        <w:t>Grundlagen</w:t>
      </w:r>
      <w:bookmarkEnd w:id="45"/>
      <w:bookmarkEnd w:id="46"/>
      <w:bookmarkEnd w:id="47"/>
      <w:bookmarkEnd w:id="48"/>
    </w:p>
    <w:p w14:paraId="0A9AC0FA" w14:textId="6AF9F897" w:rsidR="000714B6" w:rsidRDefault="000714B6" w:rsidP="000714B6">
      <w:pPr>
        <w:pStyle w:val="berschrift2"/>
        <w:numPr>
          <w:ilvl w:val="1"/>
          <w:numId w:val="2"/>
        </w:numPr>
        <w:rPr>
          <w:rFonts w:ascii="Times New Roman" w:hAnsi="Times New Roman" w:cs="Times New Roman"/>
        </w:rPr>
      </w:pPr>
      <w:bookmarkStart w:id="49" w:name="_Toc476262594"/>
      <w:r>
        <w:rPr>
          <w:rFonts w:ascii="Times New Roman" w:hAnsi="Times New Roman" w:cs="Times New Roman"/>
        </w:rPr>
        <w:t>Terminologische Einordnungen</w:t>
      </w:r>
      <w:bookmarkEnd w:id="49"/>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0" w:name="_Toc476262595"/>
      <w:r>
        <w:rPr>
          <w:rFonts w:ascii="Times New Roman" w:hAnsi="Times New Roman" w:cs="Times New Roman"/>
        </w:rPr>
        <w:t>Adhärenz und Compliance</w:t>
      </w:r>
      <w:bookmarkEnd w:id="50"/>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1" w:name="_CTVP00126ee5fbad9474e938c509906da066577"/>
      <w:r w:rsidR="00A226AE">
        <w:t xml:space="preserve">(Dachverband </w:t>
      </w:r>
      <w:proofErr w:type="spellStart"/>
      <w:r w:rsidR="00A226AE">
        <w:t>Adherence</w:t>
      </w:r>
      <w:proofErr w:type="spellEnd"/>
      <w:r w:rsidR="00A226AE">
        <w:t xml:space="preserve"> e.V. 2011)</w:t>
      </w:r>
      <w:bookmarkEnd w:id="51"/>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2" w:name="_CTVP001404b3d503b934af4b1c8e9b8ef71bb8d"/>
      <w:r w:rsidR="00AB69EC">
        <w:t xml:space="preserve">(vgl. Dachverband </w:t>
      </w:r>
      <w:proofErr w:type="spellStart"/>
      <w:r w:rsidR="00AB69EC">
        <w:t>Adherence</w:t>
      </w:r>
      <w:proofErr w:type="spellEnd"/>
      <w:r w:rsidR="00AB69EC">
        <w:t xml:space="preserve"> e.V. 2011)</w:t>
      </w:r>
      <w:bookmarkEnd w:id="52"/>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3" w:name="_CTVP001740aa2494fde4bdd819e0d11c38789fb"/>
      <w:r w:rsidR="00084782">
        <w:t>(vgl. Rödel 2012)</w:t>
      </w:r>
      <w:bookmarkEnd w:id="53"/>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4" w:name="_CTVP00110e78bd4816744d5abdc150762a97327"/>
      <w:r w:rsidR="00084782">
        <w:t>(Rödel 2012)</w:t>
      </w:r>
      <w:bookmarkEnd w:id="54"/>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5" w:name="_CTVP001aadcbedb18cd47f8ba710f9dbcdc4a87"/>
      <w:r w:rsidR="0043020D">
        <w:t>(</w:t>
      </w:r>
      <w:bookmarkEnd w:id="55"/>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6" w:name="_CTVP001e05a22e6c4e649e99322366f536f0b8c"/>
      <w:r w:rsidR="004A5A1A">
        <w:t>(vgl. Ehlert 2016, S. 55; vgl. Kirch et al. 2012, S. 53)</w:t>
      </w:r>
      <w:bookmarkEnd w:id="56"/>
      <w:r w:rsidR="004D19A7">
        <w:fldChar w:fldCharType="end"/>
      </w:r>
      <w:r w:rsidR="00CC6CCE">
        <w:t xml:space="preserve"> </w:t>
      </w:r>
    </w:p>
    <w:p w14:paraId="760B0883" w14:textId="78605DD2" w:rsidR="00E264C5" w:rsidRDefault="00E264C5" w:rsidP="004D19A7">
      <w:pPr>
        <w:spacing w:line="360" w:lineRule="auto"/>
        <w:jc w:val="both"/>
      </w:pPr>
    </w:p>
    <w:p w14:paraId="23FC4850" w14:textId="3B15342B" w:rsidR="00E264C5" w:rsidRDefault="00E264C5" w:rsidP="004D19A7">
      <w:pPr>
        <w:spacing w:line="360" w:lineRule="auto"/>
        <w:jc w:val="both"/>
      </w:pPr>
      <w:r>
        <w:t xml:space="preserve">Als </w:t>
      </w:r>
      <w:r w:rsidRPr="00E264C5">
        <w:rPr>
          <w:i/>
        </w:rPr>
        <w:t>Non-Adhärent</w:t>
      </w:r>
      <w:r>
        <w:t xml:space="preserve"> werden </w:t>
      </w:r>
      <w:r w:rsidR="00CB3459" w:rsidRPr="00CB3459">
        <w:t>im</w:t>
      </w:r>
      <w:r w:rsidR="008E6219">
        <w:rPr>
          <w:color w:val="FF0000"/>
        </w:rPr>
        <w:t xml:space="preserve"> </w:t>
      </w:r>
      <w:r w:rsidR="001C49B6">
        <w:t>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7" w:name="_CTVP00114db58825a2341a796c4452f5bce50a5"/>
      <w:r w:rsidR="0070778F">
        <w:t xml:space="preserve"> (vgl.</w:t>
      </w:r>
      <w:r w:rsidR="00B50615">
        <w:t xml:space="preserve"> </w:t>
      </w:r>
      <w:proofErr w:type="spellStart"/>
      <w:r w:rsidR="0070778F">
        <w:t>Füeßl</w:t>
      </w:r>
      <w:proofErr w:type="spellEnd"/>
      <w:r w:rsidR="0070778F">
        <w:t xml:space="preserve"> et al. 2014, S. 33)</w:t>
      </w:r>
      <w:bookmarkEnd w:id="57"/>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58" w:name="_Toc476262596"/>
      <w:r>
        <w:rPr>
          <w:rFonts w:ascii="Times New Roman" w:hAnsi="Times New Roman" w:cs="Times New Roman"/>
        </w:rPr>
        <w:lastRenderedPageBreak/>
        <w:t>Alter</w:t>
      </w:r>
      <w:r w:rsidR="00AD0C8A">
        <w:rPr>
          <w:rFonts w:ascii="Times New Roman" w:hAnsi="Times New Roman" w:cs="Times New Roman"/>
        </w:rPr>
        <w:t xml:space="preserve"> und Altern</w:t>
      </w:r>
      <w:bookmarkEnd w:id="58"/>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69C022BE" w14:textId="0DBCDF94" w:rsidR="008F543B" w:rsidRDefault="008F543B" w:rsidP="001914E7"/>
    <w:p w14:paraId="7B71B51F" w14:textId="390749E7"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59" w:name="_CTVP001a7677d1d015c4618867db17c558e7015"/>
      <w:r w:rsidR="000100C2">
        <w:t>(Backes und Clemens 2013, S. 11)</w:t>
      </w:r>
      <w:bookmarkEnd w:id="59"/>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787B97">
        <w:t>nbeschwerter 80</w:t>
      </w:r>
      <w:r w:rsidR="001914E7">
        <w:t>-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0" w:name="_CTVP001feb00197de124d729df2b393134cd613"/>
      <w:r w:rsidR="000100C2">
        <w:t xml:space="preserve">(vgl. </w:t>
      </w:r>
      <w:proofErr w:type="spellStart"/>
      <w:r w:rsidR="000100C2">
        <w:t>Sackmann</w:t>
      </w:r>
      <w:proofErr w:type="spellEnd"/>
      <w:r w:rsidR="000100C2">
        <w:t xml:space="preserve"> 2007, S. 32)</w:t>
      </w:r>
      <w:bookmarkEnd w:id="60"/>
      <w:r w:rsidR="001914E7">
        <w:fldChar w:fldCharType="end"/>
      </w:r>
      <w:r w:rsidR="001914E7">
        <w:t xml:space="preserve"> </w:t>
      </w:r>
    </w:p>
    <w:p w14:paraId="67AAE9B9" w14:textId="77777777" w:rsidR="00EA401B" w:rsidRDefault="00EA401B" w:rsidP="001914E7">
      <w:pPr>
        <w:spacing w:line="360" w:lineRule="auto"/>
        <w:jc w:val="both"/>
      </w:pPr>
    </w:p>
    <w:p w14:paraId="0714B090" w14:textId="3EC0C5E0"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1" w:name="_CTVP0016cfa0b0c3ef748d8aa48cb7ca94972a1"/>
      <w:r w:rsidR="000100C2">
        <w:t>(</w:t>
      </w:r>
      <w:r w:rsidR="0027533C">
        <w:t>vgl</w:t>
      </w:r>
      <w:r w:rsidR="000100C2">
        <w:t xml:space="preserve">. </w:t>
      </w:r>
      <w:proofErr w:type="spellStart"/>
      <w:r w:rsidR="000100C2">
        <w:t>Sackmann</w:t>
      </w:r>
      <w:proofErr w:type="spellEnd"/>
      <w:r w:rsidR="000100C2">
        <w:t xml:space="preserve"> 2007)</w:t>
      </w:r>
      <w:bookmarkEnd w:id="61"/>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2" w:name="_CTVP001ac0f4e4836a14ca2900f1922a876183d"/>
      <w:r w:rsidR="00C30E37">
        <w:t>(vgl. Böhm et al. 2009, S. 8)</w:t>
      </w:r>
      <w:bookmarkEnd w:id="62"/>
      <w:r w:rsidR="00C30E37">
        <w:fldChar w:fldCharType="end"/>
      </w: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3" w:name="_CTVP0017e6bd1bcaf674b2d9ba848ef3f83353f"/>
      <w:r w:rsidR="00C30E37">
        <w:t>(vgl. Böhm et al. 2009, S. 9)</w:t>
      </w:r>
      <w:bookmarkEnd w:id="63"/>
      <w:r w:rsidR="00C30E37">
        <w:fldChar w:fldCharType="end"/>
      </w:r>
      <w:r>
        <w:t xml:space="preserve"> </w:t>
      </w:r>
      <w:r w:rsidR="001914E7">
        <w:t>Der als ‚jung-geblieben</w:t>
      </w:r>
      <w:r w:rsidR="001914E7" w:rsidRPr="004F7C3B">
        <w:t>e</w:t>
      </w:r>
      <w:r w:rsidR="001914E7">
        <w:t xml:space="preserv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4" w:name="_CTVP00195e323f935924467b35b0994f1e68d85"/>
      <w:r w:rsidR="00FC336A">
        <w:t xml:space="preserve">(vgl. </w:t>
      </w:r>
      <w:proofErr w:type="spellStart"/>
      <w:r w:rsidR="00FC336A">
        <w:t>Sackmann</w:t>
      </w:r>
      <w:proofErr w:type="spellEnd"/>
      <w:r w:rsidR="00FC336A">
        <w:t xml:space="preserve"> 2007)</w:t>
      </w:r>
      <w:bookmarkEnd w:id="64"/>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5" w:name="_CTVP0014c7687b6be9541f996a4308087157084"/>
      <w:r w:rsidR="000100C2">
        <w:t xml:space="preserve">(vgl. </w:t>
      </w:r>
      <w:proofErr w:type="spellStart"/>
      <w:r w:rsidR="000100C2">
        <w:t>Weineck</w:t>
      </w:r>
      <w:proofErr w:type="spellEnd"/>
      <w:r w:rsidR="000100C2">
        <w:t xml:space="preserve"> 2004, S. </w:t>
      </w:r>
      <w:r w:rsidR="000100C2">
        <w:lastRenderedPageBreak/>
        <w:t>412)</w:t>
      </w:r>
      <w:bookmarkEnd w:id="65"/>
      <w:r>
        <w:fldChar w:fldCharType="end"/>
      </w:r>
      <w:r>
        <w:t xml:space="preserve">. So findet laut </w:t>
      </w:r>
      <w:proofErr w:type="spellStart"/>
      <w:r>
        <w:t>Thyrolf</w:t>
      </w:r>
      <w:proofErr w:type="spellEnd"/>
      <w:r>
        <w:t xml:space="preserve">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6" w:name="_CTVP001432d0c9a496b4b2e868b5c0e6cbaf18f"/>
      <w:r w:rsidR="00B652DB">
        <w:t>(2013)</w:t>
      </w:r>
      <w:bookmarkEnd w:id="66"/>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7" w:name="_Toc476262597"/>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7"/>
    </w:p>
    <w:p w14:paraId="424E83CF" w14:textId="77777777" w:rsidR="00655E1C" w:rsidRPr="00655E1C" w:rsidRDefault="00655E1C" w:rsidP="00655E1C"/>
    <w:p w14:paraId="2AC9D887" w14:textId="019FE4B3"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CB3459" w:rsidRPr="00CB3459">
        <w:t>könne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68" w:name="_CTVP001d2ffa1c56d8840ba9b08f8bc83fe68e0"/>
      <w:r w:rsidR="00280AB2">
        <w:t>(vgl. Pack 2000, S. 8)</w:t>
      </w:r>
      <w:bookmarkEnd w:id="68"/>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 xml:space="preserve">(vgl. </w:t>
      </w:r>
      <w:proofErr w:type="spellStart"/>
      <w:r w:rsidR="008267D4">
        <w:t>Statista</w:t>
      </w:r>
      <w:proofErr w:type="spellEnd"/>
      <w:r w:rsidR="008267D4">
        <w:t xml:space="preserve">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69" w:name="_CTVP0012590707dbb6e4005ab012cc6778e0a13"/>
      <w:r w:rsidR="009E5B66">
        <w:t>(2011)</w:t>
      </w:r>
      <w:bookmarkEnd w:id="69"/>
      <w:r w:rsidR="009E5B66">
        <w:fldChar w:fldCharType="end"/>
      </w:r>
      <w:r w:rsidR="0085478A">
        <w:t xml:space="preserve"> i</w:t>
      </w:r>
      <w:r w:rsidR="004F3C9E">
        <w:t xml:space="preserve">m Jahr 2015 </w:t>
      </w:r>
      <w:r w:rsidR="00DA052C">
        <w:t>knapp</w:t>
      </w:r>
      <w:r w:rsidR="004F3C9E">
        <w:t xml:space="preserve"> 17,3 Millionen über 65-Jährige verzeichnet, die bis zum Jahr 2030 um 7 </w:t>
      </w:r>
      <w:r w:rsidR="002959E4">
        <w:t>Prozent</w:t>
      </w:r>
      <w:r w:rsidR="004F3C9E">
        <w:t xml:space="preserve"> auf 21,8 Millionen ansteigen werden. Wohingegen die Anzahl der unter 20-Jährigen um 1</w:t>
      </w:r>
      <w:r w:rsidR="002959E4">
        <w:t>Prozent</w:t>
      </w:r>
      <w:r w:rsidR="004F3C9E">
        <w:t xml:space="preserve">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w:t>
      </w:r>
      <w:r w:rsidR="004F3C9E">
        <w:lastRenderedPageBreak/>
        <w:t xml:space="preserve">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0" w:name="_Toc462229571"/>
      <w:bookmarkStart w:id="71" w:name="_Toc462230391"/>
      <w:bookmarkStart w:id="72" w:name="_Toc462231020"/>
      <w:bookmarkStart w:id="73" w:name="_Toc476262598"/>
      <w:r w:rsidRPr="001B7443">
        <w:rPr>
          <w:rFonts w:ascii="Times New Roman" w:hAnsi="Times New Roman" w:cs="Times New Roman"/>
        </w:rPr>
        <w:t>Lebenssituation älterer Menschen</w:t>
      </w:r>
      <w:bookmarkEnd w:id="70"/>
      <w:bookmarkEnd w:id="71"/>
      <w:bookmarkEnd w:id="72"/>
      <w:bookmarkEnd w:id="73"/>
    </w:p>
    <w:p w14:paraId="3891B3D7" w14:textId="29FBA24A" w:rsidR="0098321E" w:rsidRDefault="0098321E" w:rsidP="0098321E"/>
    <w:p w14:paraId="5EC9333D" w14:textId="441B159A"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w:t>
      </w:r>
      <w:r w:rsidR="00642049">
        <w:t xml:space="preserve"> </w:t>
      </w:r>
      <w:r w:rsidR="00642049" w:rsidRPr="00642049">
        <w:rPr>
          <w:b/>
        </w:rPr>
        <w:fldChar w:fldCharType="begin"/>
      </w:r>
      <w:r w:rsidR="00642049" w:rsidRPr="00642049">
        <w:rPr>
          <w:b/>
        </w:rPr>
        <w:instrText xml:space="preserve"> REF _Ref476418180 \r \h </w:instrText>
      </w:r>
      <w:r w:rsidR="00642049" w:rsidRPr="00642049">
        <w:rPr>
          <w:b/>
        </w:rPr>
      </w:r>
      <w:r w:rsidR="00642049">
        <w:rPr>
          <w:b/>
        </w:rPr>
        <w:instrText xml:space="preserve"> \* MERGEFORMAT </w:instrText>
      </w:r>
      <w:r w:rsidR="00642049" w:rsidRPr="00642049">
        <w:rPr>
          <w:b/>
        </w:rPr>
        <w:fldChar w:fldCharType="separate"/>
      </w:r>
      <w:r w:rsidR="00F46094">
        <w:rPr>
          <w:b/>
        </w:rPr>
        <w:t>2.3.2</w:t>
      </w:r>
      <w:r w:rsidR="00642049" w:rsidRPr="00642049">
        <w:rPr>
          <w:b/>
        </w:rPr>
        <w:fldChar w:fldCharType="end"/>
      </w:r>
      <w:r w:rsidR="0004779D" w:rsidRPr="00057AE6">
        <w:t>)</w:t>
      </w:r>
      <w:r w:rsidR="00FA1A7A" w:rsidRPr="00057AE6">
        <w:t>,</w:t>
      </w:r>
      <w:r w:rsidR="00FA1A7A">
        <w:t xml:space="preserve"> sondern auch die allgemeinen Aspekte im Leben von älteren Personen </w:t>
      </w:r>
      <w:r w:rsidR="001316B0">
        <w:t>beschrieben</w:t>
      </w:r>
      <w:r w:rsidR="00FA1A7A">
        <w:t xml:space="preserve"> werden. Zu diesen zählt unter anderem die </w:t>
      </w:r>
      <w:r w:rsidR="00FA1A7A" w:rsidRPr="00057AE6">
        <w:t>Gesundheit (siehe</w:t>
      </w:r>
      <w:r w:rsidR="00642049">
        <w:t xml:space="preserve"> </w:t>
      </w:r>
      <w:r w:rsidR="00642049" w:rsidRPr="00642049">
        <w:rPr>
          <w:b/>
        </w:rPr>
        <w:fldChar w:fldCharType="begin"/>
      </w:r>
      <w:r w:rsidR="00642049" w:rsidRPr="00642049">
        <w:rPr>
          <w:b/>
        </w:rPr>
        <w:instrText xml:space="preserve"> REF _Ref476418016 \r \h </w:instrText>
      </w:r>
      <w:r w:rsidR="00642049" w:rsidRPr="00642049">
        <w:rPr>
          <w:b/>
        </w:rPr>
      </w:r>
      <w:r w:rsidR="00642049">
        <w:rPr>
          <w:b/>
        </w:rPr>
        <w:instrText xml:space="preserve"> \* MERGEFORMAT </w:instrText>
      </w:r>
      <w:r w:rsidR="00642049" w:rsidRPr="00642049">
        <w:rPr>
          <w:b/>
        </w:rPr>
        <w:fldChar w:fldCharType="separate"/>
      </w:r>
      <w:r w:rsidR="00F46094">
        <w:rPr>
          <w:b/>
        </w:rPr>
        <w:t>2.3.1</w:t>
      </w:r>
      <w:r w:rsidR="00642049" w:rsidRPr="00642049">
        <w:rPr>
          <w:b/>
        </w:rPr>
        <w:fldChar w:fldCharType="end"/>
      </w:r>
      <w:r w:rsidR="00642049">
        <w:t xml:space="preserve">), Wohnsituation (siehe </w:t>
      </w:r>
      <w:r w:rsidR="00642049" w:rsidRPr="00642049">
        <w:rPr>
          <w:b/>
        </w:rPr>
        <w:fldChar w:fldCharType="begin"/>
      </w:r>
      <w:r w:rsidR="00642049" w:rsidRPr="00642049">
        <w:rPr>
          <w:b/>
        </w:rPr>
        <w:instrText xml:space="preserve"> REF _Ref476418099 \r \h </w:instrText>
      </w:r>
      <w:r w:rsidR="00642049" w:rsidRPr="00642049">
        <w:rPr>
          <w:b/>
        </w:rPr>
      </w:r>
      <w:r w:rsidR="00642049" w:rsidRPr="00642049">
        <w:rPr>
          <w:b/>
        </w:rPr>
        <w:instrText xml:space="preserve"> \* MERGEFORMAT </w:instrText>
      </w:r>
      <w:r w:rsidR="00642049" w:rsidRPr="00642049">
        <w:rPr>
          <w:b/>
        </w:rPr>
        <w:fldChar w:fldCharType="separate"/>
      </w:r>
      <w:r w:rsidR="00F46094">
        <w:rPr>
          <w:b/>
        </w:rPr>
        <w:t>2.3.3</w:t>
      </w:r>
      <w:r w:rsidR="00642049" w:rsidRPr="00642049">
        <w:rPr>
          <w:b/>
        </w:rPr>
        <w:fldChar w:fldCharType="end"/>
      </w:r>
      <w:r w:rsidR="00642049">
        <w:t xml:space="preserve">) und Technikakzeptanz (siehe </w:t>
      </w:r>
      <w:r w:rsidR="00642049" w:rsidRPr="00642049">
        <w:rPr>
          <w:b/>
        </w:rPr>
        <w:fldChar w:fldCharType="begin"/>
      </w:r>
      <w:r w:rsidR="00642049" w:rsidRPr="00642049">
        <w:rPr>
          <w:b/>
        </w:rPr>
        <w:instrText xml:space="preserve"> REF _Ref476418148 \r \h </w:instrText>
      </w:r>
      <w:r w:rsidR="00642049" w:rsidRPr="00642049">
        <w:rPr>
          <w:b/>
        </w:rPr>
      </w:r>
      <w:r w:rsidR="00642049">
        <w:rPr>
          <w:b/>
        </w:rPr>
        <w:instrText xml:space="preserve"> \* MERGEFORMAT </w:instrText>
      </w:r>
      <w:r w:rsidR="00642049" w:rsidRPr="00642049">
        <w:rPr>
          <w:b/>
        </w:rPr>
        <w:fldChar w:fldCharType="separate"/>
      </w:r>
      <w:r w:rsidR="00F46094">
        <w:rPr>
          <w:b/>
        </w:rPr>
        <w:t>2.3.4</w:t>
      </w:r>
      <w:r w:rsidR="00642049" w:rsidRPr="00642049">
        <w:rPr>
          <w:b/>
        </w:rPr>
        <w:fldChar w:fldCharType="end"/>
      </w:r>
      <w:r w:rsidR="00FA1A7A" w:rsidRPr="00057AE6">
        <w:t>)</w:t>
      </w:r>
      <w:r w:rsidR="00FA1A7A">
        <w:t xml:space="preserve"> </w:t>
      </w:r>
      <w:bookmarkStart w:id="74" w:name="_Toc462229572"/>
      <w:bookmarkStart w:id="75" w:name="_Toc462230392"/>
      <w:bookmarkStart w:id="76" w:name="_Toc462231021"/>
    </w:p>
    <w:p w14:paraId="780E806A" w14:textId="6B50F4BE" w:rsidR="007A03E3" w:rsidRPr="00913E32" w:rsidRDefault="007A03E3" w:rsidP="00E0732B">
      <w:pPr>
        <w:pStyle w:val="berschrift2"/>
        <w:numPr>
          <w:ilvl w:val="2"/>
          <w:numId w:val="2"/>
        </w:numPr>
        <w:spacing w:line="320" w:lineRule="exact"/>
      </w:pPr>
      <w:bookmarkStart w:id="77" w:name="_Toc476262599"/>
      <w:bookmarkStart w:id="78" w:name="_Ref476417977"/>
      <w:bookmarkStart w:id="79" w:name="_Ref476417991"/>
      <w:bookmarkStart w:id="80" w:name="_Ref476417999"/>
      <w:bookmarkStart w:id="81" w:name="_Ref476418016"/>
      <w:bookmarkEnd w:id="74"/>
      <w:bookmarkEnd w:id="75"/>
      <w:bookmarkEnd w:id="76"/>
      <w:r w:rsidRPr="00913E32">
        <w:t>Gesundheit</w:t>
      </w:r>
      <w:bookmarkEnd w:id="77"/>
      <w:bookmarkEnd w:id="78"/>
      <w:bookmarkEnd w:id="79"/>
      <w:bookmarkEnd w:id="80"/>
      <w:bookmarkEnd w:id="81"/>
    </w:p>
    <w:p w14:paraId="6916A7F1" w14:textId="3DA21F89" w:rsidR="000C716E" w:rsidRDefault="000C716E" w:rsidP="000C716E"/>
    <w:p w14:paraId="1713CFC6" w14:textId="4D88F24B"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82" w:name="_CTVP001901fcba50336435bac9512cc4b18cd8a"/>
      <w:r w:rsidR="00294CD1">
        <w:t>(vgl. Müller und Petzold 2009, S. 6)</w:t>
      </w:r>
      <w:bookmarkEnd w:id="82"/>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 xml:space="preserve">(vgl. </w:t>
      </w:r>
      <w:proofErr w:type="spellStart"/>
      <w:r w:rsidR="00294CD1">
        <w:t>Andreae</w:t>
      </w:r>
      <w:proofErr w:type="spellEnd"/>
      <w:r w:rsidR="00294CD1">
        <w:t xml:space="preserve"> et al. 2006, S. 92)</w:t>
      </w:r>
      <w:r w:rsidR="00294CD1">
        <w:fldChar w:fldCharType="end"/>
      </w:r>
      <w:r w:rsidR="00D9123F">
        <w:t>.</w:t>
      </w:r>
      <w:r w:rsidR="00AC25DA">
        <w:t xml:space="preserve"> Dies wird von der </w:t>
      </w:r>
      <w:r w:rsidR="00183866" w:rsidRPr="00183866">
        <w:fldChar w:fldCharType="begin"/>
      </w:r>
      <w:r w:rsidR="00183866" w:rsidRPr="00183866">
        <w:instrText xml:space="preserve"> REF _Ref476417794 \h </w:instrText>
      </w:r>
      <w:r w:rsidR="00183866" w:rsidRPr="00183866">
        <w:instrText xml:space="preserve"> \* MERGEFORMAT </w:instrText>
      </w:r>
      <w:r w:rsidR="00183866" w:rsidRPr="00183866">
        <w:fldChar w:fldCharType="separate"/>
      </w:r>
      <w:r w:rsidR="00F46094" w:rsidRPr="00F46094">
        <w:t xml:space="preserve">Abbildung </w:t>
      </w:r>
      <w:r w:rsidR="00F46094" w:rsidRPr="00F46094">
        <w:rPr>
          <w:noProof/>
        </w:rPr>
        <w:t>1</w:t>
      </w:r>
      <w:r w:rsidR="00183866" w:rsidRPr="00183866">
        <w:fldChar w:fldCharType="end"/>
      </w:r>
      <w:r w:rsidR="00183866">
        <w:t xml:space="preserve"> </w:t>
      </w:r>
      <w:r w:rsidR="00AC25DA">
        <w:t xml:space="preserve">verdeutlicht, die aufzeigt, dass in der Gruppe der 40 bis 54-Jährigen 4 </w:t>
      </w:r>
      <w:r w:rsidR="002959E4">
        <w:t>Prozent</w:t>
      </w:r>
      <w:r w:rsidR="00AC25DA">
        <w:t xml:space="preserve"> der Personen</w:t>
      </w:r>
      <w:r w:rsidR="003746CA">
        <w:t xml:space="preserve"> im Jahr 2002</w:t>
      </w:r>
      <w:r w:rsidR="00AC25DA">
        <w:t xml:space="preserve"> an 5 und mehr Krankheiten </w:t>
      </w:r>
      <w:r w:rsidR="003746CA">
        <w:t xml:space="preserve">erkrankten. Die Multimorbidität </w:t>
      </w:r>
      <w:r w:rsidR="00AC25DA">
        <w:t xml:space="preserve">nahm in der Gruppe der 55 bis 69-Jährigen auf 12 </w:t>
      </w:r>
      <w:r w:rsidR="002959E4">
        <w:t>Prozent</w:t>
      </w:r>
      <w:r w:rsidR="00AC25DA">
        <w:t xml:space="preserve"> zu und in der Gruppe der 70- bis 85-Jährigen auf fast 24 </w:t>
      </w:r>
      <w:r w:rsidR="002959E4">
        <w:t>Prozent</w:t>
      </w:r>
      <w:r w:rsidR="00AC25DA">
        <w:t xml:space="preserve">.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lastRenderedPageBreak/>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3056" cy="2562583"/>
                    </a:xfrm>
                    <a:prstGeom prst="rect">
                      <a:avLst/>
                    </a:prstGeom>
                  </pic:spPr>
                </pic:pic>
              </a:graphicData>
            </a:graphic>
          </wp:inline>
        </w:drawing>
      </w:r>
    </w:p>
    <w:p w14:paraId="434E6F95" w14:textId="3D22A1EF" w:rsidR="00ED6AD6" w:rsidRPr="005E4D55" w:rsidRDefault="00AC25DA" w:rsidP="00AC25DA">
      <w:pPr>
        <w:pStyle w:val="Beschriftung"/>
        <w:jc w:val="center"/>
        <w:rPr>
          <w:b w:val="0"/>
        </w:rPr>
      </w:pPr>
      <w:bookmarkStart w:id="83" w:name="_Toc476262649"/>
      <w:bookmarkStart w:id="84" w:name="_Ref476417794"/>
      <w:r w:rsidRPr="005E4D55">
        <w:rPr>
          <w:b w:val="0"/>
        </w:rPr>
        <w:t xml:space="preserve">Abbildung </w:t>
      </w:r>
      <w:r w:rsidR="00EC7782" w:rsidRPr="005E4D55">
        <w:rPr>
          <w:b w:val="0"/>
        </w:rPr>
        <w:fldChar w:fldCharType="begin"/>
      </w:r>
      <w:r w:rsidR="00EC7782" w:rsidRPr="005E4D55">
        <w:rPr>
          <w:b w:val="0"/>
        </w:rPr>
        <w:instrText xml:space="preserve"> SEQ Abbildung \* ARABIC </w:instrText>
      </w:r>
      <w:r w:rsidR="00EC7782" w:rsidRPr="005E4D55">
        <w:rPr>
          <w:b w:val="0"/>
        </w:rPr>
        <w:fldChar w:fldCharType="separate"/>
      </w:r>
      <w:r w:rsidR="00F46094">
        <w:rPr>
          <w:b w:val="0"/>
          <w:noProof/>
        </w:rPr>
        <w:t>1</w:t>
      </w:r>
      <w:r w:rsidR="00EC7782" w:rsidRPr="005E4D55">
        <w:rPr>
          <w:b w:val="0"/>
          <w:noProof/>
        </w:rPr>
        <w:fldChar w:fldCharType="end"/>
      </w:r>
      <w:bookmarkEnd w:id="84"/>
      <w:r w:rsidRPr="005E4D55">
        <w:rPr>
          <w:b w:val="0"/>
        </w:rPr>
        <w:t xml:space="preserve">: </w:t>
      </w:r>
      <w:r w:rsidR="00C52383" w:rsidRPr="005E4D55">
        <w:rPr>
          <w:b w:val="0"/>
        </w:rPr>
        <w:t>Multimorbidität</w:t>
      </w:r>
      <w:r w:rsidRPr="005E4D55">
        <w:rPr>
          <w:b w:val="0"/>
        </w:rPr>
        <w:t xml:space="preserve"> nach Alter im Jahr 2002</w:t>
      </w:r>
      <w:bookmarkEnd w:id="83"/>
      <w:r w:rsidR="00C52383" w:rsidRPr="005E4D55">
        <w:rPr>
          <w:b w:val="0"/>
        </w:rPr>
        <w:t xml:space="preserve">  </w:t>
      </w:r>
    </w:p>
    <w:p w14:paraId="5E589290" w14:textId="3DFFC708" w:rsidR="00AC25DA" w:rsidRPr="005E4D55" w:rsidRDefault="00C52383" w:rsidP="00AC25DA">
      <w:pPr>
        <w:pStyle w:val="Beschriftung"/>
        <w:jc w:val="center"/>
        <w:rPr>
          <w:b w:val="0"/>
        </w:rPr>
      </w:pPr>
      <w:r w:rsidRPr="005E4D55">
        <w:rPr>
          <w:b w:val="0"/>
        </w:rPr>
        <w:fldChar w:fldCharType="begin"/>
      </w:r>
      <w:r w:rsidRPr="005E4D55">
        <w:rPr>
          <w:b w:val="0"/>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5E4D55">
        <w:rPr>
          <w:b w:val="0"/>
        </w:rPr>
        <w:fldChar w:fldCharType="separate"/>
      </w:r>
      <w:bookmarkStart w:id="85" w:name="_CTVP001a9db22e0270246088b20782ab3511a01"/>
      <w:r w:rsidRPr="005E4D55">
        <w:rPr>
          <w:b w:val="0"/>
        </w:rPr>
        <w:t>(</w:t>
      </w:r>
      <w:r w:rsidR="005E4D55" w:rsidRPr="005E4D55">
        <w:rPr>
          <w:b w:val="0"/>
        </w:rPr>
        <w:t xml:space="preserve">Quelle: </w:t>
      </w:r>
      <w:r w:rsidRPr="005E4D55">
        <w:rPr>
          <w:b w:val="0"/>
        </w:rPr>
        <w:t>Böhm et al. 2009, S. 75)</w:t>
      </w:r>
      <w:bookmarkEnd w:id="85"/>
      <w:r w:rsidRPr="005E4D55">
        <w:rPr>
          <w:b w:val="0"/>
        </w:rPr>
        <w:fldChar w:fldCharType="end"/>
      </w:r>
    </w:p>
    <w:p w14:paraId="4E79BE18" w14:textId="798F3057" w:rsidR="00AC25DA" w:rsidRDefault="00AC25DA" w:rsidP="00FA1A7A">
      <w:pPr>
        <w:spacing w:line="360" w:lineRule="auto"/>
        <w:jc w:val="both"/>
      </w:pPr>
    </w:p>
    <w:p w14:paraId="0D282FDA" w14:textId="6D0CECDA"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6" w:name="_CTVP001df91f1c2ad624992b086aca081f04d7e"/>
      <w:r w:rsidR="000100C2">
        <w:t xml:space="preserve">(vgl. </w:t>
      </w:r>
      <w:proofErr w:type="spellStart"/>
      <w:r w:rsidR="000100C2">
        <w:t>Renteln</w:t>
      </w:r>
      <w:proofErr w:type="spellEnd"/>
      <w:r w:rsidR="000100C2">
        <w:t>-Kruse et al. 2014, S. 1)</w:t>
      </w:r>
      <w:bookmarkEnd w:id="86"/>
      <w:r w:rsidR="00F7534E">
        <w:fldChar w:fldCharType="end"/>
      </w:r>
      <w:r w:rsidR="00F7534E">
        <w:t xml:space="preserve">, die sich in einer </w:t>
      </w:r>
      <w:r w:rsidR="002B50B7">
        <w:t xml:space="preserve">Multimedikation </w:t>
      </w:r>
      <w:r w:rsidR="00F7534E">
        <w:t>von 2-3 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87" w:name="_CTVP00143f4e50e48bd4569a153bf3ae9f66fff"/>
      <w:r w:rsidR="000100C2">
        <w:t xml:space="preserve">(vgl. </w:t>
      </w:r>
      <w:proofErr w:type="spellStart"/>
      <w:r w:rsidR="000100C2">
        <w:t>Andreae</w:t>
      </w:r>
      <w:proofErr w:type="spellEnd"/>
      <w:r w:rsidR="000100C2">
        <w:t xml:space="preserve"> et al. 2006, S. 92)</w:t>
      </w:r>
      <w:bookmarkEnd w:id="87"/>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88" w:name="_CTVP0014a7182c28203432ba95676f3af28d9fe"/>
      <w:r w:rsidR="00B652DB">
        <w:t xml:space="preserve">(vgl. </w:t>
      </w:r>
      <w:proofErr w:type="spellStart"/>
      <w:r w:rsidR="00B652DB">
        <w:t>Glaeske</w:t>
      </w:r>
      <w:proofErr w:type="spellEnd"/>
      <w:r w:rsidR="00B652DB">
        <w:t xml:space="preserve"> und Schicktanz 2015a, S. 53)</w:t>
      </w:r>
      <w:bookmarkEnd w:id="88"/>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5B4870">
        <w:t xml:space="preserve"> (siehe </w:t>
      </w:r>
      <w:r w:rsidR="005B4870" w:rsidRPr="00642049">
        <w:rPr>
          <w:b/>
        </w:rPr>
        <w:fldChar w:fldCharType="begin"/>
      </w:r>
      <w:r w:rsidR="005B4870" w:rsidRPr="00642049">
        <w:rPr>
          <w:b/>
        </w:rPr>
        <w:instrText xml:space="preserve"> REF _Ref476417836 \h </w:instrText>
      </w:r>
      <w:r w:rsidR="005B4870" w:rsidRPr="00642049">
        <w:rPr>
          <w:b/>
        </w:rPr>
      </w:r>
      <w:r w:rsidR="005B4870" w:rsidRPr="00642049">
        <w:rPr>
          <w:b/>
        </w:rPr>
        <w:instrText xml:space="preserve"> \* MERGEFORMAT </w:instrText>
      </w:r>
      <w:r w:rsidR="005B4870" w:rsidRPr="00642049">
        <w:rPr>
          <w:b/>
        </w:rPr>
        <w:fldChar w:fldCharType="separate"/>
      </w:r>
      <w:r w:rsidR="00F46094" w:rsidRPr="00ED6AD6">
        <w:rPr>
          <w:b/>
        </w:rPr>
        <w:t xml:space="preserve">Abbildung </w:t>
      </w:r>
      <w:r w:rsidR="00F46094">
        <w:rPr>
          <w:b/>
          <w:noProof/>
        </w:rPr>
        <w:t>2</w:t>
      </w:r>
      <w:r w:rsidR="005B4870" w:rsidRPr="00642049">
        <w:rPr>
          <w:b/>
        </w:rPr>
        <w:fldChar w:fldCharType="end"/>
      </w:r>
      <w:r w:rsidR="001C4FB7" w:rsidRPr="005B4870">
        <w:t>)</w:t>
      </w:r>
      <w:r w:rsidR="001C4FB7">
        <w:t>.</w:t>
      </w:r>
      <w:r w:rsidR="00FA1A7A">
        <w:t xml:space="preserve"> </w:t>
      </w:r>
    </w:p>
    <w:p w14:paraId="45BBB028" w14:textId="77777777" w:rsidR="00ED6AD6" w:rsidRDefault="00ED6AD6" w:rsidP="00FA1A7A">
      <w:pPr>
        <w:spacing w:line="360" w:lineRule="auto"/>
        <w:jc w:val="both"/>
      </w:pP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2EF2820D" w:rsidR="00A128AF" w:rsidRPr="00ED6AD6" w:rsidRDefault="001C4FB7" w:rsidP="001C4FB7">
      <w:pPr>
        <w:pStyle w:val="Beschriftung"/>
        <w:jc w:val="center"/>
        <w:rPr>
          <w:b w:val="0"/>
        </w:rPr>
      </w:pPr>
      <w:bookmarkStart w:id="89" w:name="_Toc476262650"/>
      <w:bookmarkStart w:id="90" w:name="_Ref476417836"/>
      <w:r w:rsidRPr="00ED6AD6">
        <w:rPr>
          <w:b w:val="0"/>
        </w:rPr>
        <w:t xml:space="preserve">Abbildung </w:t>
      </w:r>
      <w:r w:rsidR="00EC7782" w:rsidRPr="00ED6AD6">
        <w:rPr>
          <w:b w:val="0"/>
        </w:rPr>
        <w:fldChar w:fldCharType="begin"/>
      </w:r>
      <w:r w:rsidR="00EC7782" w:rsidRPr="00ED6AD6">
        <w:rPr>
          <w:b w:val="0"/>
        </w:rPr>
        <w:instrText xml:space="preserve"> SEQ Abbildung \* ARABIC </w:instrText>
      </w:r>
      <w:r w:rsidR="00EC7782" w:rsidRPr="00ED6AD6">
        <w:rPr>
          <w:b w:val="0"/>
        </w:rPr>
        <w:fldChar w:fldCharType="separate"/>
      </w:r>
      <w:r w:rsidR="00F46094">
        <w:rPr>
          <w:b w:val="0"/>
          <w:noProof/>
        </w:rPr>
        <w:t>2</w:t>
      </w:r>
      <w:r w:rsidR="00EC7782" w:rsidRPr="00ED6AD6">
        <w:rPr>
          <w:b w:val="0"/>
          <w:noProof/>
        </w:rPr>
        <w:fldChar w:fldCharType="end"/>
      </w:r>
      <w:bookmarkEnd w:id="90"/>
      <w:r w:rsidRPr="00ED6AD6">
        <w:rPr>
          <w:b w:val="0"/>
        </w:rPr>
        <w:t>: Barmer GEK Versicherte, die Medikamente bezogen haben</w:t>
      </w:r>
      <w:bookmarkEnd w:id="89"/>
      <w:r w:rsidR="00EC3CF0" w:rsidRPr="00ED6AD6">
        <w:rPr>
          <w:b w:val="0"/>
        </w:rPr>
        <w:t xml:space="preserve"> </w:t>
      </w:r>
    </w:p>
    <w:p w14:paraId="2A1EB4DE" w14:textId="01A71EDE" w:rsidR="00B878F9" w:rsidRPr="00ED6AD6" w:rsidRDefault="00EC3CF0" w:rsidP="00695901">
      <w:pPr>
        <w:pStyle w:val="Beschriftung"/>
        <w:jc w:val="center"/>
        <w:rPr>
          <w:b w:val="0"/>
        </w:rPr>
      </w:pPr>
      <w:r w:rsidRPr="00ED6AD6">
        <w:rPr>
          <w:b w:val="0"/>
        </w:rPr>
        <w:fldChar w:fldCharType="begin"/>
      </w:r>
      <w:r w:rsidR="00A128AF" w:rsidRPr="00ED6AD6">
        <w:rPr>
          <w:b w:val="0"/>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ED6AD6">
        <w:rPr>
          <w:b w:val="0"/>
        </w:rPr>
        <w:fldChar w:fldCharType="separate"/>
      </w:r>
      <w:bookmarkStart w:id="91" w:name="_CTVP00114ea9be75dee498296b2fb730cfec22b"/>
      <w:r w:rsidR="000100C2" w:rsidRPr="00ED6AD6">
        <w:rPr>
          <w:b w:val="0"/>
        </w:rPr>
        <w:t>(</w:t>
      </w:r>
      <w:proofErr w:type="spellStart"/>
      <w:r w:rsidR="000100C2" w:rsidRPr="00ED6AD6">
        <w:rPr>
          <w:b w:val="0"/>
        </w:rPr>
        <w:t>Glaeske</w:t>
      </w:r>
      <w:proofErr w:type="spellEnd"/>
      <w:r w:rsidR="000100C2" w:rsidRPr="00ED6AD6">
        <w:rPr>
          <w:b w:val="0"/>
        </w:rPr>
        <w:t xml:space="preserve"> und Schicktanz 2015b, S. 5)</w:t>
      </w:r>
      <w:bookmarkEnd w:id="91"/>
      <w:r w:rsidRPr="00ED6AD6">
        <w:rPr>
          <w:b w:val="0"/>
        </w:rPr>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92" w:name="_CTVP001c1bdc102e4d747419d70cca5038eeb8e"/>
      <w:r w:rsidR="000100C2">
        <w:t xml:space="preserve">(vgl. </w:t>
      </w:r>
      <w:proofErr w:type="spellStart"/>
      <w:r w:rsidR="000100C2">
        <w:t>Grätzel</w:t>
      </w:r>
      <w:proofErr w:type="spellEnd"/>
      <w:r w:rsidR="000100C2">
        <w:t xml:space="preserve"> von Grätz et al. 2016, S. 5)</w:t>
      </w:r>
      <w:bookmarkEnd w:id="92"/>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93" w:name="_Toc476262600"/>
      <w:bookmarkStart w:id="94" w:name="_Ref476418180"/>
      <w:r>
        <w:t>Adhärenz</w:t>
      </w:r>
      <w:bookmarkEnd w:id="93"/>
      <w:bookmarkEnd w:id="94"/>
    </w:p>
    <w:p w14:paraId="0C149C7A" w14:textId="77777777" w:rsidR="000F4120" w:rsidRPr="000F4120" w:rsidRDefault="000F4120" w:rsidP="000F4120"/>
    <w:p w14:paraId="17895246" w14:textId="4C2FCE5C" w:rsidR="00B273E3"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w:t>
      </w:r>
      <w:r w:rsidR="002959E4">
        <w:t>Prozent</w:t>
      </w:r>
      <w:r>
        <w:t xml:space="preserve"> der älteren Personen </w:t>
      </w:r>
      <w:r w:rsidR="003617FC">
        <w:t>vor</w:t>
      </w:r>
      <w:r>
        <w:t>, dass die Medikamente nicht nach dem festgelegten Einnahmezeitplan eingenommen werden. (vgl. Hayes et al. 2009, S. 770)</w:t>
      </w:r>
      <w:r w:rsidR="00B273E3">
        <w:t xml:space="preserve">. </w:t>
      </w:r>
      <w:r w:rsidR="008C6D7C">
        <w:t>Die möglichen Gründe, die zu einer Non-Adhärenz führen, sind laut Pfleger von stationären Pflegeeinrichtungen die alterskorrelierte Abnahme der Gedächtnisleistung sowie Demenz</w:t>
      </w:r>
      <w:r w:rsidR="00B2691D">
        <w:t xml:space="preserve">, </w:t>
      </w:r>
      <w:r w:rsidR="008C6D7C">
        <w:t xml:space="preserve">Bewahrung der </w:t>
      </w:r>
      <w:r w:rsidR="00B2691D">
        <w:t>Übersicht bei einer Multimedikation, Fehleinschätzunge</w:t>
      </w:r>
      <w:r w:rsidR="008C6D7C">
        <w:t>n zum gesundheitlichen</w:t>
      </w:r>
      <w:r w:rsidR="00B2691D">
        <w:t xml:space="preserve"> Zustand, Nebenwirkungen </w:t>
      </w:r>
      <w:r w:rsidR="00EF4A16">
        <w:t>und</w:t>
      </w:r>
      <w:r w:rsidR="00B2691D">
        <w:t xml:space="preserve"> d</w:t>
      </w:r>
      <w:r w:rsidR="008C6D7C">
        <w:t>ie Tablettenkonsistenz</w:t>
      </w:r>
      <w:r w:rsidR="00AB2A9C">
        <w:t>.</w:t>
      </w:r>
      <w:r w:rsidR="00B2691D">
        <w:t xml:space="preserve"> </w:t>
      </w:r>
      <w:r w:rsidR="00B2691D" w:rsidRPr="00057AE6">
        <w:t xml:space="preserve">(siehe </w:t>
      </w:r>
      <w:r w:rsidR="005B4870">
        <w:fldChar w:fldCharType="begin"/>
      </w:r>
      <w:r w:rsidR="005B4870">
        <w:instrText xml:space="preserve"> REF _Ref476417884 \h </w:instrText>
      </w:r>
      <w:r w:rsidR="005B4870">
        <w:fldChar w:fldCharType="separate"/>
      </w:r>
      <w:r w:rsidR="00F46094" w:rsidRPr="004F7C3B">
        <w:rPr>
          <w:b/>
        </w:rPr>
        <w:t xml:space="preserve">Abbildung </w:t>
      </w:r>
      <w:r w:rsidR="00F46094">
        <w:rPr>
          <w:b/>
          <w:noProof/>
        </w:rPr>
        <w:t>3</w:t>
      </w:r>
      <w:r w:rsidR="005B4870">
        <w:fldChar w:fldCharType="end"/>
      </w:r>
      <w:r w:rsidR="00AB2A9C" w:rsidRPr="00057AE6">
        <w:t>)</w:t>
      </w:r>
      <w:r w:rsidR="00B2691D">
        <w:t xml:space="preserve"> Weiterhin kommt es auch vor, dass besonders desorientierte ältere Personen denken, dass sie durch Medikamente vergiftet werden</w:t>
      </w:r>
      <w:r w:rsidR="00EF4A16">
        <w:t>. (ebd.)</w:t>
      </w:r>
    </w:p>
    <w:p w14:paraId="1AE135F2" w14:textId="77777777" w:rsidR="00ED6AD6" w:rsidRDefault="00ED6AD6" w:rsidP="00564A0B">
      <w:pPr>
        <w:spacing w:line="360" w:lineRule="auto"/>
        <w:jc w:val="both"/>
      </w:pPr>
    </w:p>
    <w:p w14:paraId="4424097B" w14:textId="7EBE9E79" w:rsidR="00B2691D" w:rsidRDefault="00286DBF" w:rsidP="00B2691D">
      <w:pPr>
        <w:keepNext/>
        <w:spacing w:line="360" w:lineRule="auto"/>
        <w:jc w:val="center"/>
      </w:pPr>
      <w:r>
        <w:rPr>
          <w:noProof/>
        </w:rPr>
        <w:lastRenderedPageBreak/>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ABC864" w14:textId="1F1ED226" w:rsidR="00B273E3" w:rsidRPr="004F7C3B" w:rsidRDefault="00B2691D" w:rsidP="00B2691D">
      <w:pPr>
        <w:pStyle w:val="Beschriftung"/>
        <w:jc w:val="center"/>
        <w:rPr>
          <w:b w:val="0"/>
        </w:rPr>
      </w:pPr>
      <w:bookmarkStart w:id="95" w:name="_Toc476262651"/>
      <w:bookmarkStart w:id="96" w:name="_Ref476417884"/>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3</w:t>
      </w:r>
      <w:r w:rsidRPr="004F7C3B">
        <w:rPr>
          <w:b w:val="0"/>
        </w:rPr>
        <w:fldChar w:fldCharType="end"/>
      </w:r>
      <w:bookmarkEnd w:id="96"/>
      <w:r w:rsidRPr="004F7C3B">
        <w:rPr>
          <w:b w:val="0"/>
        </w:rPr>
        <w:t xml:space="preserve">: Gründe für die </w:t>
      </w:r>
      <w:r w:rsidR="000F470E" w:rsidRPr="004F7C3B">
        <w:rPr>
          <w:b w:val="0"/>
        </w:rPr>
        <w:t>Non-</w:t>
      </w:r>
      <w:r w:rsidRPr="004F7C3B">
        <w:rPr>
          <w:b w:val="0"/>
        </w:rPr>
        <w:t>Adhärenz</w:t>
      </w:r>
      <w:bookmarkEnd w:id="95"/>
    </w:p>
    <w:p w14:paraId="2C8C53C2" w14:textId="686BC10C" w:rsidR="00B2691D" w:rsidRPr="004F7C3B" w:rsidRDefault="00B2691D" w:rsidP="00B2691D">
      <w:pPr>
        <w:jc w:val="center"/>
      </w:pPr>
      <w:r w:rsidRPr="004F7C3B">
        <w:t>(Quelle: Befragungen von Pflegern und Pflegedienstleiter von stationären Pflegeeinrichtungen)</w:t>
      </w:r>
    </w:p>
    <w:p w14:paraId="1785572E" w14:textId="0759BDEF" w:rsidR="00B273E3" w:rsidRDefault="00B273E3" w:rsidP="00564A0B">
      <w:pPr>
        <w:spacing w:line="360" w:lineRule="auto"/>
        <w:jc w:val="both"/>
      </w:pPr>
    </w:p>
    <w:p w14:paraId="1A188BAD" w14:textId="6CCFB464" w:rsidR="00D12C68" w:rsidRDefault="003F2E3B" w:rsidP="00564A0B">
      <w:pPr>
        <w:spacing w:line="360" w:lineRule="auto"/>
        <w:jc w:val="both"/>
      </w:pPr>
      <w:r>
        <w:t xml:space="preserve">Diese Gründe erschließen sich unter anderem ebenfalls aus der </w:t>
      </w:r>
      <w:r w:rsidR="005326DF">
        <w:t>Literatur</w:t>
      </w:r>
      <w:r w:rsidR="00A03553">
        <w:t>.</w:t>
      </w:r>
      <w:r w:rsidR="005326DF">
        <w:t xml:space="preserve"> </w:t>
      </w:r>
      <w:r w:rsidR="005326DF">
        <w:fldChar w:fldCharType="begin"/>
      </w:r>
      <w:r w:rsidR="005326DF">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fldChar w:fldCharType="separate"/>
      </w:r>
      <w:bookmarkStart w:id="97" w:name="_CTVP001ee4a450175cb4ed3b4dff97f94c13560"/>
      <w:r w:rsidR="005326DF">
        <w:t xml:space="preserve">(vgl. </w:t>
      </w:r>
      <w:proofErr w:type="spellStart"/>
      <w:r w:rsidR="005326DF">
        <w:t>Köther</w:t>
      </w:r>
      <w:proofErr w:type="spellEnd"/>
      <w:r w:rsidR="005326DF">
        <w:t xml:space="preserve"> 2007, S. 535)</w:t>
      </w:r>
      <w:bookmarkEnd w:id="97"/>
      <w:r w:rsidR="005326DF">
        <w:fldChar w:fldCharType="end"/>
      </w:r>
      <w:r w:rsidR="00A03553">
        <w:t xml:space="preserve"> </w:t>
      </w:r>
      <w:r w:rsidR="0019090C">
        <w:t>Die Problematik liegt auch darin, dass nach einer durchgeführten Studie</w:t>
      </w:r>
      <w:r w:rsidR="00EB4ED3">
        <w:t xml:space="preserve"> von </w:t>
      </w:r>
      <w:proofErr w:type="spellStart"/>
      <w:r w:rsidR="00EB4ED3">
        <w:t>Goud</w:t>
      </w:r>
      <w:proofErr w:type="spellEnd"/>
      <w:r w:rsidR="00EB4ED3">
        <w:t xml:space="preserve">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98" w:name="_CTVP0012d6720e5c8d14ac28f8dc113c5d869ff"/>
      <w:r w:rsidR="00EB4ED3">
        <w:t>(vgl. 2009, S. 33)</w:t>
      </w:r>
      <w:bookmarkEnd w:id="98"/>
      <w:r w:rsidR="00EB4ED3">
        <w:fldChar w:fldCharType="end"/>
      </w:r>
      <w:r w:rsidR="0019090C">
        <w:t xml:space="preserve">, bei der 135 ältere Personen über ihr Medikamentenboxennutzungsverhalten befragt wurden, 93 </w:t>
      </w:r>
      <w:r w:rsidR="002959E4">
        <w:t>Prozent</w:t>
      </w:r>
      <w:r w:rsidR="0019090C">
        <w:t xml:space="preserve"> der befragten Personen selbstständig in der Verwaltung der Medikamente waren. Ledigl</w:t>
      </w:r>
      <w:r w:rsidR="002836C3">
        <w:t xml:space="preserve">ich 3 </w:t>
      </w:r>
      <w:r w:rsidR="002959E4">
        <w:t>Prozent</w:t>
      </w:r>
      <w:r w:rsidR="002836C3">
        <w:t xml:space="preserve"> haben Medikamente von P</w:t>
      </w:r>
      <w:r w:rsidR="0019090C">
        <w:t xml:space="preserve">harmazeuten verwalten lasen und 4 </w:t>
      </w:r>
      <w:r w:rsidR="002959E4">
        <w:t>Prozent</w:t>
      </w:r>
      <w:r w:rsidR="0019090C">
        <w:t xml:space="preserve">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0FA247BE"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99" w:name="_CTVP00160f1d2860f3e4cce8e613e1861ba17f7"/>
      <w:r w:rsidR="00084782" w:rsidRPr="007D07D8">
        <w:t>(vgl. Rödel 2012)</w:t>
      </w:r>
      <w:bookmarkEnd w:id="99"/>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100" w:name="_CTVP0015ce89558dc1147438ade3b0774187805"/>
      <w:r w:rsidR="000100C2" w:rsidRPr="007D07D8">
        <w:t xml:space="preserve">(vgl. </w:t>
      </w:r>
      <w:proofErr w:type="spellStart"/>
      <w:r w:rsidR="000100C2" w:rsidRPr="007D07D8">
        <w:t>Hagan</w:t>
      </w:r>
      <w:proofErr w:type="spellEnd"/>
      <w:r w:rsidR="000100C2" w:rsidRPr="007D07D8">
        <w:t xml:space="preserve"> 2015, S. 4)</w:t>
      </w:r>
      <w:bookmarkEnd w:id="100"/>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w:t>
      </w:r>
      <w:r w:rsidR="00A6230B" w:rsidRPr="00905F66">
        <w:t>n</w:t>
      </w:r>
      <w:r w:rsidRPr="007D07D8">
        <w:t xml:space="preserv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101" w:name="_CTVP001258487bbebfd4e25be40db5eed7f9f03"/>
      <w:r w:rsidR="00084782" w:rsidRPr="007D07D8">
        <w:t>(vgl. ABDA - Bundesvereinigung Deutscher Apothekerverbände e. V. 2007)</w:t>
      </w:r>
      <w:bookmarkEnd w:id="101"/>
      <w:r w:rsidRPr="007D07D8">
        <w:fldChar w:fldCharType="end"/>
      </w:r>
      <w:r w:rsidRPr="007D07D8">
        <w:t xml:space="preserve"> Deswegen sollte eine Steigerung der Adhärenz </w:t>
      </w:r>
      <w:r w:rsidR="00905F66">
        <w:t xml:space="preserve">von </w:t>
      </w:r>
      <w:r w:rsidR="00177E2C">
        <w:t>den</w:t>
      </w:r>
      <w:r w:rsidR="00905F66" w:rsidRPr="00905F66">
        <w:t xml:space="preserve"> non-adhärenten</w:t>
      </w:r>
      <w:r w:rsidR="00177E2C">
        <w:t xml:space="preserve"> </w:t>
      </w:r>
      <w:r w:rsidRPr="007D07D8">
        <w:t xml:space="preserve">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w:t>
      </w:r>
      <w:proofErr w:type="spellStart"/>
      <w:r w:rsidR="00923B6F" w:rsidRPr="007D07D8">
        <w:t>Luga</w:t>
      </w:r>
      <w:proofErr w:type="spellEnd"/>
      <w:r w:rsidR="00923B6F" w:rsidRPr="007D07D8">
        <w:t xml:space="preserve">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102" w:name="_CTVP0017add8d5e368b4562b514960a3e0ef7fa"/>
      <w:r w:rsidR="00923B6F" w:rsidRPr="007D07D8">
        <w:t>(2014)</w:t>
      </w:r>
      <w:bookmarkEnd w:id="102"/>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lastRenderedPageBreak/>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r w:rsidR="00292168">
        <w:t xml:space="preserve"> Pflege</w:t>
      </w:r>
      <w:r w:rsidR="00EE1AAF">
        <w:t>r</w:t>
      </w:r>
      <w:r w:rsidR="00292168">
        <w:t xml:space="preserve"> von stationären Pflegeeinrichtungen </w:t>
      </w:r>
      <w:r w:rsidR="00A03553">
        <w:t xml:space="preserve">wiederum </w:t>
      </w:r>
      <w:r w:rsidR="00292168">
        <w:t>legen einen besonderen Wert auf persönliche Erinnerungen</w:t>
      </w:r>
      <w:r w:rsidR="00A03553">
        <w:t xml:space="preserve"> (siehe </w:t>
      </w:r>
      <w:r w:rsidR="00057AE6" w:rsidRPr="00057AE6">
        <w:t>Abb</w:t>
      </w:r>
      <w:r w:rsidR="00A03553" w:rsidRPr="00057AE6">
        <w:t>.</w:t>
      </w:r>
      <w:r w:rsidR="00057AE6" w:rsidRPr="00057AE6">
        <w:t xml:space="preserve"> </w:t>
      </w:r>
      <w:r w:rsidR="00A03553" w:rsidRPr="00057AE6">
        <w:t>4</w:t>
      </w:r>
      <w:r w:rsidR="00A03553">
        <w:t>)</w:t>
      </w:r>
      <w:r w:rsidR="00292168">
        <w:t xml:space="preserve">. </w:t>
      </w:r>
      <w:r w:rsidR="00EE1AAF">
        <w:t>W</w:t>
      </w:r>
      <w:r w:rsidR="00A03553">
        <w:t xml:space="preserve">enn </w:t>
      </w:r>
      <w:r w:rsidR="003D5563">
        <w:t xml:space="preserve">es </w:t>
      </w:r>
      <w:r w:rsidR="00A03553">
        <w:t>trotzdem</w:t>
      </w:r>
      <w:r w:rsidR="008A5FE1">
        <w:t xml:space="preserve"> </w:t>
      </w:r>
      <w:r w:rsidR="00A03553">
        <w:t xml:space="preserve">dazu kommt, dass ein </w:t>
      </w:r>
      <w:r w:rsidR="00EE1AAF">
        <w:t>Bewohner einer stationären Pflegeeinrichtung</w:t>
      </w:r>
      <w:r w:rsidR="00292168">
        <w:t xml:space="preserve"> Medikam</w:t>
      </w:r>
      <w:r w:rsidR="00A03553">
        <w:t>ente komplett ablehnt, dann wird</w:t>
      </w:r>
      <w:r w:rsidR="00292168">
        <w:t xml:space="preserve"> die Medikation in Abspra</w:t>
      </w:r>
      <w:r w:rsidR="00A81DC4">
        <w:t xml:space="preserve">che mit dem Arzt geändert bzw. </w:t>
      </w:r>
      <w:r w:rsidR="00A03553">
        <w:t xml:space="preserve">Medikamente, die zu groß zum Schlucken sind, </w:t>
      </w:r>
      <w:r w:rsidR="00EE1AAF">
        <w:t>gemörsert</w:t>
      </w:r>
      <w:r w:rsidR="00A81DC4">
        <w:t xml:space="preserve"> und mit dem </w:t>
      </w:r>
      <w:r w:rsidR="00CB7AD7">
        <w:t>Essen verabreicht</w:t>
      </w:r>
      <w:r w:rsidR="008F30F4">
        <w:t>.</w:t>
      </w:r>
      <w:r w:rsidR="00CB7AD7">
        <w:t xml:space="preserve"> </w:t>
      </w:r>
      <w:r w:rsidR="00AD337A">
        <w:t>(ebd.</w:t>
      </w:r>
      <w:r w:rsidR="00A81DC4">
        <w:t>)</w:t>
      </w:r>
    </w:p>
    <w:p w14:paraId="56FF7D92" w14:textId="7EF10D69" w:rsidR="00292168" w:rsidRDefault="00292168" w:rsidP="00564A0B">
      <w:pPr>
        <w:spacing w:line="360" w:lineRule="auto"/>
        <w:jc w:val="both"/>
      </w:pPr>
    </w:p>
    <w:p w14:paraId="4F984D9F" w14:textId="77777777" w:rsidR="00A81DC4" w:rsidRDefault="00292168" w:rsidP="00A81DC4">
      <w:pPr>
        <w:keepNext/>
        <w:spacing w:line="360" w:lineRule="auto"/>
        <w:jc w:val="center"/>
      </w:pPr>
      <w:r>
        <w:rPr>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9C6517" w14:textId="2A29E8F4" w:rsidR="00292168" w:rsidRPr="004F7C3B" w:rsidRDefault="00A81DC4" w:rsidP="00A81DC4">
      <w:pPr>
        <w:pStyle w:val="Beschriftung"/>
        <w:jc w:val="center"/>
        <w:rPr>
          <w:b w:val="0"/>
        </w:rPr>
      </w:pPr>
      <w:bookmarkStart w:id="103" w:name="_Toc476262652"/>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4</w:t>
      </w:r>
      <w:r w:rsidRPr="004F7C3B">
        <w:rPr>
          <w:b w:val="0"/>
        </w:rPr>
        <w:fldChar w:fldCharType="end"/>
      </w:r>
      <w:r w:rsidRPr="004F7C3B">
        <w:rPr>
          <w:b w:val="0"/>
        </w:rPr>
        <w:t>: Gegenmaßnahmen der Non-Adhärenz</w:t>
      </w:r>
      <w:bookmarkEnd w:id="103"/>
    </w:p>
    <w:p w14:paraId="344D1260" w14:textId="0857FC5F" w:rsidR="00A81DC4" w:rsidRPr="004F7C3B" w:rsidRDefault="00A81DC4" w:rsidP="00A81DC4">
      <w:r w:rsidRPr="004F7C3B">
        <w:t>(Quelle: Befragungen von Pflegern und Pflegedienstleiter von stationären Pflegeeinrichtungen)</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104" w:name="_Toc462229573"/>
      <w:bookmarkStart w:id="105" w:name="_Toc462230393"/>
      <w:bookmarkStart w:id="106" w:name="_Toc462231022"/>
      <w:bookmarkStart w:id="107" w:name="_Toc476262601"/>
      <w:bookmarkStart w:id="108" w:name="_Ref476418099"/>
      <w:r w:rsidRPr="00636411">
        <w:t>Wohnsituation</w:t>
      </w:r>
      <w:bookmarkEnd w:id="104"/>
      <w:bookmarkEnd w:id="105"/>
      <w:bookmarkEnd w:id="106"/>
      <w:bookmarkEnd w:id="107"/>
      <w:bookmarkEnd w:id="108"/>
    </w:p>
    <w:p w14:paraId="78107477" w14:textId="2AAF0020" w:rsidR="00693AA5" w:rsidRDefault="00693AA5" w:rsidP="00693AA5"/>
    <w:p w14:paraId="093C4A8E" w14:textId="5994785D"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109" w:name="_CTVP001b98b1d22c7e74455b406e91b2040609c"/>
      <w:r w:rsidR="00C07C92">
        <w:t xml:space="preserve">(vgl. </w:t>
      </w:r>
      <w:proofErr w:type="spellStart"/>
      <w:r w:rsidR="00C07C92">
        <w:t>Georgieff</w:t>
      </w:r>
      <w:proofErr w:type="spellEnd"/>
      <w:r w:rsidR="00C07C92">
        <w:t xml:space="preserve"> 2008, S. 17)</w:t>
      </w:r>
      <w:bookmarkEnd w:id="109"/>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w:t>
      </w:r>
      <w:r w:rsidR="002959E4">
        <w:t>Prozent</w:t>
      </w:r>
      <w:r w:rsidR="00FC0690">
        <w:t xml:space="preserve">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10" w:name="_CTVP001ecb249ad712c4872b519d9aa7c700966"/>
      <w:r w:rsidR="00C67BAA">
        <w:t>(vgl. Hoffmann et al. 2014, S. 4)</w:t>
      </w:r>
      <w:bookmarkEnd w:id="110"/>
      <w:r w:rsidR="00C67BAA">
        <w:fldChar w:fldCharType="end"/>
      </w:r>
      <w:r w:rsidR="00C67BAA" w:rsidRPr="00C67BAA">
        <w:t xml:space="preserve"> </w:t>
      </w:r>
      <w:r w:rsidR="008435D5">
        <w:t xml:space="preserve">Der Bezug zu der eigenen Wohnung ist dadurch im Alter ausgeprägter als in den früheren </w:t>
      </w:r>
      <w:r w:rsidR="008435D5" w:rsidRPr="00BE2CFD">
        <w:t>Lebens</w:t>
      </w:r>
      <w:r w:rsidR="00BE2CFD" w:rsidRPr="00BE2CFD">
        <w:t>p</w:t>
      </w:r>
      <w:r w:rsidR="008435D5" w:rsidRPr="00BE2CFD">
        <w:t>hasen</w:t>
      </w:r>
      <w:r w:rsidR="00BE2CFD" w:rsidRPr="00BE2CFD">
        <w:t>.</w:t>
      </w:r>
      <w:r w:rsidR="00BE2CFD">
        <w:rPr>
          <w:color w:val="FF0000"/>
        </w:rPr>
        <w:t xml:space="preserve">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11" w:name="_CTVP00158e6655c6ba34efd83ecaf18286afc7b"/>
      <w:r w:rsidR="008435D5">
        <w:t xml:space="preserve">(vgl. </w:t>
      </w:r>
      <w:proofErr w:type="spellStart"/>
      <w:r w:rsidR="008435D5">
        <w:t>Georgieff</w:t>
      </w:r>
      <w:proofErr w:type="spellEnd"/>
      <w:r w:rsidR="008435D5">
        <w:t xml:space="preserve"> 2008, S. 17)</w:t>
      </w:r>
      <w:bookmarkEnd w:id="111"/>
      <w:r w:rsidR="008435D5">
        <w:fldChar w:fldCharType="end"/>
      </w:r>
      <w:r w:rsidR="008435D5">
        <w:t xml:space="preserve"> Dies liegt unter anderem </w:t>
      </w:r>
      <w:r w:rsidR="00774916">
        <w:t>an</w:t>
      </w:r>
      <w:r w:rsidR="00A6230B" w:rsidRPr="00A6230B">
        <w:rPr>
          <w:color w:val="FF0000"/>
        </w:rPr>
        <w:t xml:space="preserve"> </w:t>
      </w:r>
      <w:r w:rsidR="008435D5">
        <w:t xml:space="preserve">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12" w:name="_CTVP0012f53d9c7cc4f4823a27add3722e61e6f"/>
      <w:r w:rsidR="008435D5">
        <w:t xml:space="preserve">(vgl. </w:t>
      </w:r>
      <w:proofErr w:type="spellStart"/>
      <w:r w:rsidR="008435D5">
        <w:t>Keding</w:t>
      </w:r>
      <w:proofErr w:type="spellEnd"/>
      <w:r w:rsidR="008435D5">
        <w:t xml:space="preserve"> und Eggen 2011, S. 3)</w:t>
      </w:r>
      <w:bookmarkEnd w:id="112"/>
      <w:r w:rsidR="008435D5">
        <w:fldChar w:fldCharType="end"/>
      </w:r>
      <w:r w:rsidR="008435D5">
        <w:t xml:space="preserve">, sodass 90 </w:t>
      </w:r>
      <w:r w:rsidR="002959E4">
        <w:t>Prozent</w:t>
      </w:r>
      <w:r w:rsidR="008435D5">
        <w:t xml:space="preserve"> der Zeit in der Wohnung verbracht wird</w:t>
      </w:r>
      <w:r w:rsidR="00481873">
        <w:t>.</w:t>
      </w:r>
      <w:r w:rsidR="008435D5">
        <w:t xml:space="preserve">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13" w:name="_CTVP00162382a0f823b454395ee7da83464cbec"/>
      <w:r w:rsidR="008435D5">
        <w:t xml:space="preserve">(vgl. </w:t>
      </w:r>
      <w:proofErr w:type="spellStart"/>
      <w:r w:rsidR="008435D5">
        <w:t>Georgieff</w:t>
      </w:r>
      <w:proofErr w:type="spellEnd"/>
      <w:r w:rsidR="008435D5">
        <w:t xml:space="preserve"> 2008, S. 17)</w:t>
      </w:r>
      <w:bookmarkEnd w:id="113"/>
      <w:r w:rsidR="008435D5">
        <w:fldChar w:fldCharType="end"/>
      </w:r>
      <w:r w:rsidR="008435D5">
        <w:t xml:space="preserve"> </w:t>
      </w:r>
      <w:r w:rsidR="000677EF">
        <w:t xml:space="preserve">Das autonome </w:t>
      </w:r>
      <w:r w:rsidR="000677EF">
        <w:lastRenderedPageBreak/>
        <w:t>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14" w:name="_CTVP0011bc2543ae3d04e738d4f0534496e3dc3"/>
      <w:r w:rsidR="00C67BAA">
        <w:t xml:space="preserve">(vgl. Peter </w:t>
      </w:r>
      <w:proofErr w:type="spellStart"/>
      <w:r w:rsidR="00C67BAA">
        <w:t>Georgieff</w:t>
      </w:r>
      <w:proofErr w:type="spellEnd"/>
      <w:r w:rsidR="00C67BAA">
        <w:t xml:space="preserve"> 2009, S. 14 zit.</w:t>
      </w:r>
      <w:r w:rsidR="00723ABF">
        <w:t xml:space="preserve"> </w:t>
      </w:r>
      <w:r w:rsidR="00E6773B">
        <w:t xml:space="preserve">n. </w:t>
      </w:r>
      <w:proofErr w:type="spellStart"/>
      <w:r w:rsidR="00E6773B">
        <w:t>Grauel</w:t>
      </w:r>
      <w:proofErr w:type="spellEnd"/>
      <w:r w:rsidR="00E6773B">
        <w:t xml:space="preserve"> und </w:t>
      </w:r>
      <w:proofErr w:type="spellStart"/>
      <w:r w:rsidR="00C67BAA">
        <w:t>Spellerberg</w:t>
      </w:r>
      <w:proofErr w:type="spellEnd"/>
      <w:r w:rsidR="00C67BAA">
        <w:t xml:space="preserve"> 2007</w:t>
      </w:r>
      <w:bookmarkEnd w:id="114"/>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w:t>
      </w:r>
      <w:r w:rsidR="00912F77">
        <w:t>Einbußen der</w:t>
      </w:r>
      <w:r w:rsidR="00ED75AA">
        <w:t xml:space="preserve">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15" w:name="_CTVP001b3ff2118a7724365874b9a75ae33c763"/>
      <w:r w:rsidR="00C67BAA">
        <w:t>(vgl. Schneekloth und Wahl 2008, S. 231)</w:t>
      </w:r>
      <w:bookmarkEnd w:id="115"/>
      <w:r w:rsidR="00C67BAA">
        <w:fldChar w:fldCharType="end"/>
      </w:r>
      <w:r w:rsidR="00C67BAA">
        <w:t xml:space="preserve"> </w:t>
      </w:r>
      <w:r w:rsidR="001C3D8C">
        <w:t xml:space="preserve">So wohnen nur 3,6 </w:t>
      </w:r>
      <w:r w:rsidR="002959E4">
        <w:t>Prozent</w:t>
      </w:r>
      <w:r w:rsidR="001C3D8C">
        <w:t xml:space="preserve">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16" w:name="_CTVP0015b41bcb2196041d2b7f7f1676b9f80af"/>
      <w:r w:rsidR="00F24D09">
        <w:t xml:space="preserve"> oder Pflegeheim</w:t>
      </w:r>
      <w:r w:rsidR="00AD6465">
        <w:t>.</w:t>
      </w:r>
      <w:r w:rsidR="0096319C">
        <w:t xml:space="preserve"> </w:t>
      </w:r>
      <w:bookmarkEnd w:id="116"/>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17" w:name="_CTVP00139958c6d374c47e394c43703e420c8e2"/>
      <w:r w:rsidR="00C67BAA">
        <w:t>(vgl. Hoffmann et al. 2014, S. 4)</w:t>
      </w:r>
      <w:bookmarkEnd w:id="117"/>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18" w:name="_Toc476262602"/>
      <w:bookmarkStart w:id="119" w:name="_Ref476418148"/>
      <w:r w:rsidRPr="0036267D">
        <w:t>T</w:t>
      </w:r>
      <w:r w:rsidR="00CC7DAD" w:rsidRPr="0036267D">
        <w:t>echnikakzeptanz</w:t>
      </w:r>
      <w:bookmarkEnd w:id="118"/>
      <w:bookmarkEnd w:id="119"/>
    </w:p>
    <w:p w14:paraId="0EC2BF8E" w14:textId="40C451EA" w:rsidR="002219A4" w:rsidRDefault="002219A4" w:rsidP="002219A4"/>
    <w:p w14:paraId="1E14C612" w14:textId="631FD869" w:rsidR="00F902DC" w:rsidRDefault="00F902DC" w:rsidP="002219A4">
      <w:pPr>
        <w:spacing w:line="360" w:lineRule="auto"/>
        <w:jc w:val="both"/>
      </w:pPr>
      <w:r>
        <w:t xml:space="preserve">Die Diplom Psychologin </w:t>
      </w:r>
      <w:proofErr w:type="spellStart"/>
      <w:r>
        <w:t>Claßen</w:t>
      </w:r>
      <w:proofErr w:type="spellEnd"/>
      <w:r>
        <w:t xml:space="preserve">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w:t>
      </w:r>
      <w:proofErr w:type="spellStart"/>
      <w:r w:rsidR="00DF70ED">
        <w:t>sentha</w:t>
      </w:r>
      <w:proofErr w:type="spellEnd"/>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20" w:name="_CTVP001c0ef6558e8a6495492e04568c2d2e7bf"/>
      <w:r w:rsidR="00DF70ED">
        <w:t>(vgl. Friesdorf und Heine 2007)</w:t>
      </w:r>
      <w:bookmarkEnd w:id="120"/>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 xml:space="preserve">Diese Faktoren wurden unter anderem von </w:t>
      </w:r>
      <w:proofErr w:type="spellStart"/>
      <w:r>
        <w:t>Claßen</w:t>
      </w:r>
      <w:proofErr w:type="spellEnd"/>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21" w:name="_CTVP001389ad949aa644bc7bf7f37d79c67ee33"/>
      <w:r w:rsidR="00C734F0">
        <w:t>(2012)</w:t>
      </w:r>
      <w:bookmarkEnd w:id="121"/>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22" w:name="_CTVP00193e6b759d60742c8b2e4ba04adc58014"/>
      <w:r w:rsidR="00FD15C5">
        <w:t xml:space="preserve">(vgl. </w:t>
      </w:r>
      <w:proofErr w:type="spellStart"/>
      <w:r w:rsidR="00FD15C5">
        <w:t>Claßen</w:t>
      </w:r>
      <w:proofErr w:type="spellEnd"/>
      <w:r w:rsidR="00FD15C5">
        <w:t xml:space="preserve"> Katrin 2012; </w:t>
      </w:r>
      <w:proofErr w:type="spellStart"/>
      <w:r w:rsidR="00FD15C5">
        <w:t>Theussig</w:t>
      </w:r>
      <w:proofErr w:type="spellEnd"/>
      <w:r w:rsidR="00FD15C5">
        <w:t xml:space="preserve"> 2012 zit. n. Meyer 2011, S. 30)</w:t>
      </w:r>
      <w:bookmarkEnd w:id="122"/>
      <w:r w:rsidR="00FD15C5">
        <w:fldChar w:fldCharType="end"/>
      </w:r>
    </w:p>
    <w:p w14:paraId="06DB8DB2" w14:textId="77777777" w:rsidR="00CE0467" w:rsidRDefault="00CE0467" w:rsidP="002219A4">
      <w:pPr>
        <w:spacing w:line="360" w:lineRule="auto"/>
        <w:jc w:val="both"/>
      </w:pPr>
    </w:p>
    <w:p w14:paraId="0C5953CB" w14:textId="1FF87723" w:rsidR="00BB1821" w:rsidRDefault="00773C2A" w:rsidP="00BB6F23">
      <w:pPr>
        <w:spacing w:line="360" w:lineRule="auto"/>
        <w:jc w:val="both"/>
      </w:pPr>
      <w:r>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23" w:name="_CTVP001793a24210f4a485f8aeee430bbf2c0d1"/>
      <w:r w:rsidR="009F234E">
        <w:t>(2012)</w:t>
      </w:r>
      <w:bookmarkEnd w:id="123"/>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 xml:space="preserve">„Technical </w:t>
      </w:r>
      <w:proofErr w:type="spellStart"/>
      <w:r w:rsidR="006F1905">
        <w:t>Acceptance</w:t>
      </w:r>
      <w:proofErr w:type="spellEnd"/>
      <w:r w:rsidR="006F1905">
        <w:t xml:space="preserv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 xml:space="preserve">So stellte sich heraus, dass ältere Menschen Technologien verwenden, </w:t>
      </w:r>
      <w:r w:rsidR="009F234E">
        <w:lastRenderedPageBreak/>
        <w:t>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w:t>
      </w:r>
      <w:proofErr w:type="spellStart"/>
      <w:r w:rsidR="001E4021">
        <w:t>Tomita</w:t>
      </w:r>
      <w:proofErr w:type="spellEnd"/>
      <w:r w:rsidR="001E4021">
        <w:t xml:space="preserve"> et al. </w:t>
      </w:r>
      <w:r w:rsidR="001E4021">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24" w:name="_CTVP00108ad1bed4ade41aba46bcf57ee977d45"/>
      <w:r w:rsidR="001E4021">
        <w:t>(2004)</w:t>
      </w:r>
      <w:bookmarkEnd w:id="124"/>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 xml:space="preserve">Personen, die ein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25" w:name="_CTVP001129122683d5a4475a020de94ef18e92a"/>
      <w:r w:rsidR="001C3D8C">
        <w:t>(vgl. Chen et al. 2012)</w:t>
      </w:r>
      <w:bookmarkEnd w:id="125"/>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26" w:name="_Toc462229566"/>
      <w:bookmarkStart w:id="127" w:name="_Toc462230386"/>
      <w:bookmarkStart w:id="128" w:name="_Toc462231015"/>
      <w:bookmarkStart w:id="129" w:name="_Toc476262603"/>
      <w:proofErr w:type="spellStart"/>
      <w:r w:rsidRPr="001B7443">
        <w:rPr>
          <w:rFonts w:ascii="Times New Roman" w:hAnsi="Times New Roman" w:cs="Times New Roman"/>
        </w:rPr>
        <w:t>Ambient</w:t>
      </w:r>
      <w:proofErr w:type="spellEnd"/>
      <w:r w:rsidRPr="001B7443">
        <w:rPr>
          <w:rFonts w:ascii="Times New Roman" w:hAnsi="Times New Roman" w:cs="Times New Roman"/>
        </w:rPr>
        <w:t xml:space="preserve"> </w:t>
      </w:r>
      <w:proofErr w:type="spellStart"/>
      <w:r w:rsidRPr="001B7443">
        <w:rPr>
          <w:rFonts w:ascii="Times New Roman" w:hAnsi="Times New Roman" w:cs="Times New Roman"/>
        </w:rPr>
        <w:t>Assisted</w:t>
      </w:r>
      <w:proofErr w:type="spellEnd"/>
      <w:r w:rsidRPr="001B7443">
        <w:rPr>
          <w:rFonts w:ascii="Times New Roman" w:hAnsi="Times New Roman" w:cs="Times New Roman"/>
        </w:rPr>
        <w:t xml:space="preserve"> Living</w:t>
      </w:r>
      <w:bookmarkEnd w:id="126"/>
      <w:bookmarkEnd w:id="127"/>
      <w:bookmarkEnd w:id="128"/>
      <w:bookmarkEnd w:id="129"/>
    </w:p>
    <w:p w14:paraId="46884580" w14:textId="2FC23051" w:rsidR="00814352" w:rsidRDefault="00814352" w:rsidP="00814352">
      <w:pPr>
        <w:spacing w:line="360" w:lineRule="auto"/>
        <w:jc w:val="both"/>
      </w:pPr>
    </w:p>
    <w:p w14:paraId="0E50DD4D" w14:textId="37E0BB95" w:rsidR="004C5C73" w:rsidRPr="00D51F7F" w:rsidRDefault="00814352" w:rsidP="00814352">
      <w:pPr>
        <w:spacing w:line="360" w:lineRule="auto"/>
        <w:jc w:val="both"/>
      </w:pPr>
      <w:r w:rsidRPr="00D51F7F">
        <w:t xml:space="preserve">Der demographische Wandel schreitet weiter voran und führt dazu, dass die deutsche Bevölkerung zunehmend älter wird (siehe </w:t>
      </w:r>
      <w:r w:rsidR="00D51F7F">
        <w:t>Kap.</w:t>
      </w:r>
      <w:r w:rsidR="00AE14F0" w:rsidRPr="00D51F7F">
        <w:t xml:space="preserve"> </w:t>
      </w:r>
      <w:r w:rsidRPr="00D51F7F">
        <w:t>2.2)</w:t>
      </w:r>
      <w:r w:rsidR="00BE6B10" w:rsidRPr="00D51F7F">
        <w:t xml:space="preserve">. Trotz der hohen </w:t>
      </w:r>
      <w:r w:rsidR="00723ABF" w:rsidRPr="00D51F7F">
        <w:t>Vulnerabilität</w:t>
      </w:r>
      <w:r w:rsidR="00BE6B10" w:rsidRPr="00D51F7F">
        <w:t xml:space="preserve"> und der alterskorrelierten Krankheiten (siehe </w:t>
      </w:r>
      <w:r w:rsidR="00D51F7F">
        <w:t>Kap.</w:t>
      </w:r>
      <w:r w:rsidR="00AE14F0" w:rsidRPr="00D51F7F">
        <w:t xml:space="preserve"> </w:t>
      </w:r>
      <w:r w:rsidR="00BE6B10" w:rsidRPr="00D51F7F">
        <w:t>2.3.1) ist der Bedarf dieser Kohorte, ein autonomes und selbs</w:t>
      </w:r>
      <w:r w:rsidR="004B4BBB" w:rsidRPr="00D51F7F">
        <w:t>t</w:t>
      </w:r>
      <w:r w:rsidR="00BE6B10" w:rsidRPr="00D51F7F">
        <w:t xml:space="preserve">bestimmtes Leben in den eigenen vier Wänden zu führen, weiterhin ungebrochen </w:t>
      </w:r>
      <w:r w:rsidRPr="00D51F7F">
        <w:t xml:space="preserve">(siehe </w:t>
      </w:r>
      <w:r w:rsidR="00D51F7F">
        <w:t>Kap.</w:t>
      </w:r>
      <w:r w:rsidRPr="00D51F7F">
        <w:t xml:space="preserve"> 2.3.2). </w:t>
      </w:r>
      <w:r w:rsidR="00A56C3B" w:rsidRPr="00D51F7F">
        <w:t xml:space="preserve">Da jedoch das soziale Aktionsumfeld und dadurch die personelle Unterstützung im Alter zunehmend schrumpft, sind die meisten Personen vermehrt von einer </w:t>
      </w:r>
      <w:r w:rsidR="001264D1" w:rsidRPr="00D51F7F">
        <w:t>Vereinsamung</w:t>
      </w:r>
      <w:r w:rsidR="00A56C3B" w:rsidRPr="00D51F7F">
        <w:t xml:space="preserve"> betroffen.</w:t>
      </w:r>
      <w:r w:rsidR="00F15BB5" w:rsidRPr="00D51F7F">
        <w:t xml:space="preserve"> </w:t>
      </w:r>
      <w:r w:rsidR="00F15BB5" w:rsidRPr="00D51F7F">
        <w:fldChar w:fldCharType="begin"/>
      </w:r>
      <w:r w:rsidR="00F15BB5" w:rsidRPr="00D51F7F">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D51F7F">
        <w:fldChar w:fldCharType="separate"/>
      </w:r>
      <w:bookmarkStart w:id="130" w:name="_CTVP0014804201c83e14665963d9a8787c03007"/>
      <w:r w:rsidR="00F15BB5" w:rsidRPr="00D51F7F">
        <w:t xml:space="preserve">(vgl. </w:t>
      </w:r>
      <w:proofErr w:type="spellStart"/>
      <w:r w:rsidR="00F15BB5" w:rsidRPr="00D51F7F">
        <w:t>Doh</w:t>
      </w:r>
      <w:proofErr w:type="spellEnd"/>
      <w:r w:rsidR="00F15BB5" w:rsidRPr="00D51F7F">
        <w:t xml:space="preserve"> 2012, S. 26)</w:t>
      </w:r>
      <w:bookmarkEnd w:id="130"/>
      <w:r w:rsidR="00F15BB5" w:rsidRPr="00D51F7F">
        <w:fldChar w:fldCharType="end"/>
      </w:r>
      <w:r w:rsidR="00A56C3B" w:rsidRPr="00D51F7F">
        <w:t xml:space="preserve"> Diese Tatsache erweist sich als erschwerend für den weiteren Verble</w:t>
      </w:r>
      <w:r w:rsidR="008D5E62" w:rsidRPr="00D51F7F">
        <w:t>ib in den eigenen vier Wänden</w:t>
      </w:r>
      <w:r w:rsidR="003B63CE" w:rsidRPr="00D51F7F">
        <w:t>.</w:t>
      </w:r>
      <w:r w:rsidR="008D5E62" w:rsidRPr="00D51F7F">
        <w:t xml:space="preserve"> </w:t>
      </w:r>
      <w:r w:rsidR="003B63CE" w:rsidRPr="00D51F7F">
        <w:t xml:space="preserve">Durch </w:t>
      </w:r>
      <w:r w:rsidR="00623758" w:rsidRPr="00D51F7F">
        <w:t>Konzepte wie „</w:t>
      </w:r>
      <w:proofErr w:type="spellStart"/>
      <w:r w:rsidR="00623758" w:rsidRPr="00D51F7F">
        <w:t>Ambient</w:t>
      </w:r>
      <w:proofErr w:type="spellEnd"/>
      <w:r w:rsidR="00623758" w:rsidRPr="00D51F7F">
        <w:t xml:space="preserve"> </w:t>
      </w:r>
      <w:proofErr w:type="spellStart"/>
      <w:r w:rsidR="00623758" w:rsidRPr="00D51F7F">
        <w:t>Ass</w:t>
      </w:r>
      <w:r w:rsidR="003B63CE" w:rsidRPr="00D51F7F">
        <w:t>istet</w:t>
      </w:r>
      <w:proofErr w:type="spellEnd"/>
      <w:r w:rsidR="003B63CE" w:rsidRPr="00D51F7F">
        <w:t xml:space="preserve"> Living</w:t>
      </w:r>
      <w:r w:rsidR="008D5E62" w:rsidRPr="00D51F7F">
        <w:t xml:space="preserve"> (AAL)“</w:t>
      </w:r>
      <w:r w:rsidR="003B63CE" w:rsidRPr="00D51F7F">
        <w:t xml:space="preserve"> soll den Personen</w:t>
      </w:r>
      <w:r w:rsidR="00065A4A" w:rsidRPr="00D51F7F">
        <w:t xml:space="preserve"> ein </w:t>
      </w:r>
      <w:r w:rsidR="002460F3" w:rsidRPr="00D51F7F">
        <w:t>assistiertes</w:t>
      </w:r>
      <w:r w:rsidR="00065A4A" w:rsidRPr="00D51F7F">
        <w:t xml:space="preserve"> Leben</w:t>
      </w:r>
      <w:r w:rsidR="007134D2" w:rsidRPr="00D51F7F">
        <w:t xml:space="preserve"> in den eigenen vier Wänden</w:t>
      </w:r>
      <w:r w:rsidR="008733C1" w:rsidRPr="00D51F7F">
        <w:t>, speziell für ältere Personen mit gesundheitlichen Einschränkungen,</w:t>
      </w:r>
      <w:r w:rsidR="007134D2" w:rsidRPr="00D51F7F">
        <w:t xml:space="preserve"> </w:t>
      </w:r>
      <w:r w:rsidR="003B63CE" w:rsidRPr="00D51F7F">
        <w:t>ermöglicht</w:t>
      </w:r>
      <w:r w:rsidR="00065A4A" w:rsidRPr="00D51F7F">
        <w:t xml:space="preserve"> werden</w:t>
      </w:r>
      <w:r w:rsidR="001E0E3F" w:rsidRPr="00D51F7F">
        <w:t>. Dies erfolgt</w:t>
      </w:r>
      <w:r w:rsidR="00065A4A" w:rsidRPr="00D51F7F">
        <w:t xml:space="preserve"> in Bezugnahme durch „technische Assistenzsysteme, die entsprechend den individuellen Bedürfnissen und Notwendigkeiten im häuslichen Umfeld flexible und modular aufgebaute technische Lösungen bereitstellen“</w:t>
      </w:r>
      <w:r w:rsidR="00F15BB5" w:rsidRPr="00D51F7F">
        <w:t xml:space="preserve"> </w:t>
      </w:r>
      <w:r w:rsidR="00F15BB5" w:rsidRPr="00D51F7F">
        <w:fldChar w:fldCharType="begin"/>
      </w:r>
      <w:r w:rsidR="00F15BB5" w:rsidRPr="00D51F7F">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D51F7F">
        <w:fldChar w:fldCharType="separate"/>
      </w:r>
      <w:bookmarkStart w:id="131" w:name="_CTVP001521f7af3599c4fb68b7138459ad7ef90"/>
      <w:r w:rsidR="00F15BB5" w:rsidRPr="00D51F7F">
        <w:t>(</w:t>
      </w:r>
      <w:proofErr w:type="spellStart"/>
      <w:r w:rsidR="00F15BB5" w:rsidRPr="00D51F7F">
        <w:t>Doh</w:t>
      </w:r>
      <w:proofErr w:type="spellEnd"/>
      <w:r w:rsidR="00F15BB5" w:rsidRPr="00D51F7F">
        <w:t xml:space="preserve"> 2012, S. 26)</w:t>
      </w:r>
      <w:bookmarkEnd w:id="131"/>
      <w:r w:rsidR="00F15BB5" w:rsidRPr="00D51F7F">
        <w:fldChar w:fldCharType="end"/>
      </w:r>
      <w:r w:rsidR="00EE1EF4" w:rsidRPr="00D51F7F">
        <w:t xml:space="preserve"> </w:t>
      </w:r>
    </w:p>
    <w:p w14:paraId="0E0B760A" w14:textId="11E525FF" w:rsidR="00BD193B" w:rsidRDefault="00BD193B" w:rsidP="00814352">
      <w:pPr>
        <w:spacing w:line="360" w:lineRule="auto"/>
        <w:jc w:val="both"/>
      </w:pPr>
    </w:p>
    <w:p w14:paraId="1EEF514D" w14:textId="2E393159" w:rsidR="009A358F" w:rsidRDefault="009A358F" w:rsidP="00814352">
      <w:pPr>
        <w:spacing w:line="360" w:lineRule="auto"/>
        <w:jc w:val="both"/>
      </w:pPr>
    </w:p>
    <w:p w14:paraId="6326E9FD" w14:textId="77777777" w:rsidR="009A358F" w:rsidRDefault="009A358F"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32" w:name="_Toc476262604"/>
      <w:r>
        <w:rPr>
          <w:rFonts w:ascii="Times New Roman" w:hAnsi="Times New Roman" w:cs="Times New Roman"/>
        </w:rPr>
        <w:lastRenderedPageBreak/>
        <w:t>Geschichte</w:t>
      </w:r>
      <w:bookmarkEnd w:id="132"/>
    </w:p>
    <w:p w14:paraId="05FCEA24" w14:textId="6D4915E9" w:rsidR="00D51F7F"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51F7F">
        <w:t>. 5</w:t>
      </w:r>
      <w:r w:rsidR="00D4002E">
        <w:t xml:space="preserve">) </w:t>
      </w:r>
    </w:p>
    <w:p w14:paraId="2448FA0E" w14:textId="7068F7F2" w:rsidR="00D20A95" w:rsidRDefault="00036A98" w:rsidP="00D4002E">
      <w:pPr>
        <w:spacing w:before="100" w:beforeAutospacing="1" w:after="100" w:afterAutospacing="1" w:line="360" w:lineRule="auto"/>
        <w:jc w:val="both"/>
      </w:pPr>
      <w:r>
        <w:t xml:space="preserve">Die erste Generation von </w:t>
      </w:r>
      <w:r w:rsidR="00A90478">
        <w:t>AAL-T</w:t>
      </w:r>
      <w:r w:rsidR="00D4002E">
        <w:t xml:space="preserve">echnologien </w:t>
      </w:r>
      <w:r>
        <w:t xml:space="preserve">bestand </w:t>
      </w:r>
      <w:r w:rsidR="00136666">
        <w:t xml:space="preserve">aus </w:t>
      </w:r>
      <w:r w:rsidR="00D4002E">
        <w:t>einfachen Geräten</w:t>
      </w:r>
      <w:r>
        <w:t>, die das aktive Mitwirken von den betroffenen Perso</w:t>
      </w:r>
      <w:r w:rsidR="004B4BBB">
        <w:t>n</w:t>
      </w:r>
      <w:r>
        <w:t xml:space="preserve">en erforderten. </w:t>
      </w:r>
      <w:r w:rsidR="00845104">
        <w:t xml:space="preserve">So wurden </w:t>
      </w:r>
      <w:r>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33" w:name="_CTVP0017c9a2da65a724fa0999d066cf3a2ffac"/>
      <w:r w:rsidR="00BE313C">
        <w:t>(vgl. Blackman et al. 2016, S. 57)</w:t>
      </w:r>
      <w:bookmarkEnd w:id="133"/>
      <w:r w:rsidR="00BE313C">
        <w:fldChar w:fldCharType="end"/>
      </w:r>
      <w:r w:rsidR="00845104">
        <w:t xml:space="preserve"> Dar</w:t>
      </w:r>
      <w:r w:rsidR="00A90478">
        <w:t>aufhin wurde ein 24h Callcenter-</w:t>
      </w:r>
      <w:r w:rsidR="00845104">
        <w:t xml:space="preserve">Service verständigt, der abwägen sollte, ob es sich um einen Notfall handelt und welche Interventionen eingeleitet werden sollen. </w:t>
      </w:r>
      <w:r w:rsidR="00BE313C">
        <w:t>(ebd.)</w:t>
      </w:r>
      <w:r w:rsidR="00D4002E">
        <w:t xml:space="preserve"> </w:t>
      </w:r>
    </w:p>
    <w:p w14:paraId="74938DC3" w14:textId="77777777" w:rsidR="00BD193B" w:rsidRDefault="00BD193B" w:rsidP="00845104">
      <w:pPr>
        <w:spacing w:line="360" w:lineRule="auto"/>
        <w:jc w:val="both"/>
      </w:pPr>
    </w:p>
    <w:p w14:paraId="76C64D78" w14:textId="13711732"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34" w:name="_CTVP0011356cbc358d3458ba0907e9f53c15444"/>
      <w:r w:rsidR="00BE313C">
        <w:t>(vgl. Blackman et al. 2016, S. 58)</w:t>
      </w:r>
      <w:bookmarkEnd w:id="134"/>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35" w:name="_CTVP0013e793b0bcfdb4e3ab6b03f2e1a6056f3"/>
      <w:r w:rsidR="00D20A95">
        <w:t>(vgl. Blackman et al. 2016, S. 58)</w:t>
      </w:r>
      <w:bookmarkEnd w:id="135"/>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36" w:name="_CTVP0019a01509980fa4f9ca03bbc58fc253452"/>
      <w:r w:rsidR="00D20A95">
        <w:t xml:space="preserve">(vgl. </w:t>
      </w:r>
      <w:proofErr w:type="spellStart"/>
      <w:r w:rsidR="00D20A95">
        <w:t>Thyrolf</w:t>
      </w:r>
      <w:proofErr w:type="spellEnd"/>
      <w:r w:rsidR="00D20A95">
        <w:t xml:space="preserve"> 2013, S. 15)</w:t>
      </w:r>
      <w:bookmarkEnd w:id="136"/>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lastRenderedPageBreak/>
        <w:drawing>
          <wp:inline distT="0" distB="0" distL="0" distR="0" wp14:anchorId="74D29F79" wp14:editId="4F3CCEFB">
            <wp:extent cx="5125165" cy="1991003"/>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25165" cy="1991003"/>
                    </a:xfrm>
                    <a:prstGeom prst="rect">
                      <a:avLst/>
                    </a:prstGeom>
                  </pic:spPr>
                </pic:pic>
              </a:graphicData>
            </a:graphic>
          </wp:inline>
        </w:drawing>
      </w:r>
    </w:p>
    <w:p w14:paraId="25A8DB3A" w14:textId="548C12B9" w:rsidR="0087650C" w:rsidRPr="004F7C3B" w:rsidRDefault="00565467" w:rsidP="00C15E26">
      <w:pPr>
        <w:pStyle w:val="Beschriftung"/>
        <w:jc w:val="center"/>
        <w:rPr>
          <w:b w:val="0"/>
        </w:rPr>
      </w:pPr>
      <w:bookmarkStart w:id="137" w:name="_Toc476262653"/>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F46094">
        <w:rPr>
          <w:b w:val="0"/>
          <w:noProof/>
        </w:rPr>
        <w:t>5</w:t>
      </w:r>
      <w:r w:rsidR="00EC7782" w:rsidRPr="004F7C3B">
        <w:rPr>
          <w:b w:val="0"/>
          <w:noProof/>
        </w:rPr>
        <w:fldChar w:fldCharType="end"/>
      </w:r>
      <w:r w:rsidRPr="004F7C3B">
        <w:rPr>
          <w:b w:val="0"/>
        </w:rPr>
        <w:t xml:space="preserve">: Generationen von </w:t>
      </w:r>
      <w:proofErr w:type="spellStart"/>
      <w:r w:rsidRPr="004F7C3B">
        <w:rPr>
          <w:b w:val="0"/>
        </w:rPr>
        <w:t>Ambient</w:t>
      </w:r>
      <w:proofErr w:type="spellEnd"/>
      <w:r w:rsidRPr="004F7C3B">
        <w:rPr>
          <w:b w:val="0"/>
        </w:rPr>
        <w:t xml:space="preserve"> </w:t>
      </w:r>
      <w:proofErr w:type="spellStart"/>
      <w:r w:rsidRPr="004F7C3B">
        <w:rPr>
          <w:b w:val="0"/>
        </w:rPr>
        <w:t>Assited</w:t>
      </w:r>
      <w:proofErr w:type="spellEnd"/>
      <w:r w:rsidRPr="004F7C3B">
        <w:rPr>
          <w:b w:val="0"/>
        </w:rPr>
        <w:t xml:space="preserve"> Living</w:t>
      </w:r>
      <w:bookmarkEnd w:id="137"/>
    </w:p>
    <w:p w14:paraId="210814BE" w14:textId="17C43F3B" w:rsidR="00C15E26" w:rsidRDefault="00C15E26" w:rsidP="00C15E26">
      <w:pPr>
        <w:jc w:val="center"/>
      </w:pPr>
      <w:r w:rsidRPr="004F7C3B">
        <w:fldChar w:fldCharType="begin"/>
      </w:r>
      <w:r w:rsidRPr="004F7C3B">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4F7C3B">
        <w:fldChar w:fldCharType="separate"/>
      </w:r>
      <w:bookmarkStart w:id="138" w:name="_CTVP0014c30935bfee74d5caf9634d3840d565c"/>
      <w:r w:rsidR="00EE2ABD" w:rsidRPr="004F7C3B">
        <w:t xml:space="preserve">(Quelle: </w:t>
      </w:r>
      <w:r w:rsidRPr="004F7C3B">
        <w:t>Blackman et al. 2016, S. 57)</w:t>
      </w:r>
      <w:bookmarkEnd w:id="138"/>
      <w:r w:rsidRPr="004F7C3B">
        <w:fldChar w:fldCharType="end"/>
      </w:r>
    </w:p>
    <w:p w14:paraId="5EBA7B65" w14:textId="1AF1CE9A" w:rsidR="004F7C3B" w:rsidRDefault="004F7C3B" w:rsidP="00C15E26">
      <w:pPr>
        <w:jc w:val="center"/>
      </w:pPr>
    </w:p>
    <w:p w14:paraId="498FB77F" w14:textId="2FAD5C52" w:rsidR="004F7C3B" w:rsidRDefault="004F7C3B" w:rsidP="00C15E26">
      <w:pPr>
        <w:jc w:val="center"/>
      </w:pPr>
    </w:p>
    <w:p w14:paraId="28BB8A76" w14:textId="77777777" w:rsidR="004F7C3B" w:rsidRPr="004F7C3B" w:rsidRDefault="004F7C3B" w:rsidP="00C15E26">
      <w:pPr>
        <w:jc w:val="center"/>
      </w:pPr>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39" w:name="_Toc476262605"/>
      <w:r>
        <w:rPr>
          <w:rFonts w:ascii="Times New Roman" w:hAnsi="Times New Roman" w:cs="Times New Roman"/>
        </w:rPr>
        <w:t xml:space="preserve">State </w:t>
      </w:r>
      <w:proofErr w:type="spellStart"/>
      <w:r>
        <w:rPr>
          <w:rFonts w:ascii="Times New Roman" w:hAnsi="Times New Roman" w:cs="Times New Roman"/>
        </w:rPr>
        <w:t>of</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Art</w:t>
      </w:r>
      <w:bookmarkEnd w:id="139"/>
    </w:p>
    <w:p w14:paraId="2D37F4C8" w14:textId="5C4DAB50"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 xml:space="preserve">neuen Konzepten und Technologien im Rahmen von </w:t>
      </w:r>
      <w:proofErr w:type="spellStart"/>
      <w:r w:rsidR="00004E6B">
        <w:rPr>
          <w:szCs w:val="24"/>
        </w:rPr>
        <w:t>Ambient</w:t>
      </w:r>
      <w:proofErr w:type="spellEnd"/>
      <w:r w:rsidR="00004E6B">
        <w:rPr>
          <w:szCs w:val="24"/>
        </w:rPr>
        <w:t xml:space="preserve"> </w:t>
      </w:r>
      <w:proofErr w:type="spellStart"/>
      <w:r w:rsidR="00004E6B">
        <w:rPr>
          <w:szCs w:val="24"/>
        </w:rPr>
        <w:t>Assited</w:t>
      </w:r>
      <w:proofErr w:type="spellEnd"/>
      <w:r w:rsidR="00004E6B">
        <w:rPr>
          <w:szCs w:val="24"/>
        </w:rPr>
        <w:t xml:space="preserve"> Living beteiligt</w:t>
      </w:r>
      <w:r w:rsidRPr="0067682E">
        <w:rPr>
          <w:szCs w:val="24"/>
        </w:rPr>
        <w:t xml:space="preserve">. </w:t>
      </w:r>
      <w:r w:rsidR="00004E6B">
        <w:rPr>
          <w:szCs w:val="24"/>
        </w:rPr>
        <w:t>Diese Forschungen haben dazu beigetragen, dass i</w:t>
      </w:r>
      <w:r w:rsidR="00004E6B">
        <w:t xml:space="preserve">m Laufe der Zeit der Forschungsbereich </w:t>
      </w:r>
      <w:proofErr w:type="spellStart"/>
      <w:r w:rsidR="00004E6B">
        <w:t>Ambient</w:t>
      </w:r>
      <w:proofErr w:type="spellEnd"/>
      <w:r w:rsidR="00004E6B">
        <w:t xml:space="preserve"> </w:t>
      </w:r>
      <w:proofErr w:type="spellStart"/>
      <w:r w:rsidR="00004E6B">
        <w:t>Assisted</w:t>
      </w:r>
      <w:proofErr w:type="spellEnd"/>
      <w:r w:rsidR="00004E6B">
        <w:t xml:space="preserve">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40" w:name="_CTVP0018dd089480696472887f91c0d9718b726"/>
      <w:r w:rsidR="00004E6B">
        <w:t>(vgl. Blackman et al. 2016)</w:t>
      </w:r>
      <w:bookmarkEnd w:id="140"/>
      <w:r w:rsidR="00004E6B">
        <w:fldChar w:fldCharType="end"/>
      </w:r>
      <w:r w:rsidR="00004E6B">
        <w:t xml:space="preserve"> Neben Anwendungen wurden auch neue Technologien zur Präsenzerkennung (z. B. „Bad </w:t>
      </w:r>
      <w:proofErr w:type="spellStart"/>
      <w:r w:rsidR="00004E6B">
        <w:t>Occupancy</w:t>
      </w:r>
      <w:proofErr w:type="spellEnd"/>
      <w:r w:rsidR="00004E6B">
        <w:t xml:space="preserve"> Sensor“), zur Erkennung von potenziellen Gefahren (z. B. „</w:t>
      </w:r>
      <w:proofErr w:type="spellStart"/>
      <w:r w:rsidR="00004E6B">
        <w:t>Flood</w:t>
      </w:r>
      <w:proofErr w:type="spellEnd"/>
      <w:r w:rsidR="00004E6B">
        <w:t xml:space="preserve"> </w:t>
      </w:r>
      <w:proofErr w:type="spellStart"/>
      <w:r w:rsidR="00004E6B">
        <w:t>Detector</w:t>
      </w:r>
      <w:proofErr w:type="spellEnd"/>
      <w:r w:rsidR="00004E6B">
        <w:t>“) sowie neue Technologien für die Positionsbestimmung (z. B. „</w:t>
      </w:r>
      <w:proofErr w:type="spellStart"/>
      <w:r w:rsidR="00004E6B">
        <w:t>Geo</w:t>
      </w:r>
      <w:proofErr w:type="spellEnd"/>
      <w:r w:rsidR="00004E6B">
        <w:t xml:space="preserve"> </w:t>
      </w:r>
      <w:proofErr w:type="spellStart"/>
      <w:r w:rsidR="00004E6B">
        <w:t>Seeker</w:t>
      </w:r>
      <w:proofErr w:type="spellEnd"/>
      <w:r w:rsidR="00004E6B">
        <w:t xml:space="preserve">“)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41" w:name="_CTVP001111dfc242b024f9eace8408a76d18a8d"/>
      <w:r w:rsidR="00004E6B">
        <w:t>(ebd.)</w:t>
      </w:r>
      <w:bookmarkEnd w:id="141"/>
      <w:r w:rsidR="00004E6B">
        <w:fldChar w:fldCharType="end"/>
      </w:r>
      <w:r w:rsidR="00004E6B">
        <w:t xml:space="preserve"> Eine genaue Übersicht über die Technologien kann aus der Abbildung 15 im Anhang entnommen werden. Diese Übersicht der Technologien und Anwendungen wurde anhand einer Literaturstudie von </w:t>
      </w:r>
      <w:proofErr w:type="spellStart"/>
      <w:r w:rsidR="00004E6B">
        <w:t>Blackmann</w:t>
      </w:r>
      <w:proofErr w:type="spellEnd"/>
      <w:r w:rsidR="00004E6B">
        <w:t xml:space="preserve"> und Kollegen (2012) zusammengetragen.</w:t>
      </w:r>
    </w:p>
    <w:p w14:paraId="21E80D1A" w14:textId="61CC30A1"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w:t>
      </w:r>
      <w:r w:rsidR="001877A4" w:rsidRPr="00AB5925">
        <w:rPr>
          <w:szCs w:val="24"/>
        </w:rPr>
        <w:t>den</w:t>
      </w:r>
      <w:r w:rsidR="001877A4">
        <w:rPr>
          <w:szCs w:val="24"/>
        </w:rPr>
        <w:t xml:space="preserve">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42" w:name="_CTVP0015ef7816de84e4dc2a7d6bff8e9ea3df3"/>
      <w:r w:rsidRPr="0067682E">
        <w:rPr>
          <w:szCs w:val="24"/>
        </w:rPr>
        <w:t xml:space="preserve">(vgl. </w:t>
      </w:r>
      <w:proofErr w:type="spellStart"/>
      <w:r w:rsidRPr="0067682E">
        <w:rPr>
          <w:szCs w:val="24"/>
        </w:rPr>
        <w:t>Thyrolf</w:t>
      </w:r>
      <w:proofErr w:type="spellEnd"/>
      <w:r w:rsidRPr="0067682E">
        <w:rPr>
          <w:szCs w:val="24"/>
        </w:rPr>
        <w:t xml:space="preserve"> 2013, S. 14)</w:t>
      </w:r>
      <w:bookmarkEnd w:id="142"/>
      <w:r w:rsidRPr="0067682E">
        <w:rPr>
          <w:szCs w:val="24"/>
        </w:rPr>
        <w:fldChar w:fldCharType="end"/>
      </w:r>
      <w:r w:rsidRPr="0067682E">
        <w:rPr>
          <w:szCs w:val="24"/>
        </w:rPr>
        <w:t xml:space="preserve">  </w:t>
      </w:r>
    </w:p>
    <w:p w14:paraId="1438E76B" w14:textId="7236264E" w:rsidR="004F7C3B"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43" w:name="_CTVP0014679428d6db443c99d12ef35d36beee3"/>
      <w:r w:rsidR="009D029A">
        <w:rPr>
          <w:szCs w:val="24"/>
        </w:rPr>
        <w:t>(</w:t>
      </w:r>
      <w:proofErr w:type="spellStart"/>
      <w:r w:rsidR="009D029A">
        <w:rPr>
          <w:szCs w:val="24"/>
        </w:rPr>
        <w:t>vgl</w:t>
      </w:r>
      <w:proofErr w:type="spellEnd"/>
      <w:r w:rsidR="009D029A">
        <w:rPr>
          <w:szCs w:val="24"/>
        </w:rPr>
        <w:t xml:space="preserve"> Borrmann 2012, S. 1)</w:t>
      </w:r>
      <w:bookmarkEnd w:id="143"/>
      <w:r w:rsidR="009D029A">
        <w:rPr>
          <w:szCs w:val="24"/>
        </w:rPr>
        <w:fldChar w:fldCharType="end"/>
      </w:r>
      <w:r>
        <w:rPr>
          <w:szCs w:val="24"/>
        </w:rPr>
        <w:t xml:space="preserve"> </w:t>
      </w:r>
      <w:r w:rsidR="009D029A">
        <w:t xml:space="preserve">Dies wurde auch schon von der GFK im Jahr </w:t>
      </w:r>
      <w:r w:rsidR="009D029A">
        <w:lastRenderedPageBreak/>
        <w:t xml:space="preserve">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44" w:name="_CTVP001b7c95731523742f19457122fdff608a6"/>
      <w:r w:rsidR="00CB34C9">
        <w:t xml:space="preserve">(vgl. </w:t>
      </w:r>
      <w:proofErr w:type="spellStart"/>
      <w:r w:rsidR="00CB34C9">
        <w:t>Strese</w:t>
      </w:r>
      <w:proofErr w:type="spellEnd"/>
      <w:r w:rsidR="00CB34C9">
        <w:t xml:space="preserve"> 2010)</w:t>
      </w:r>
      <w:bookmarkEnd w:id="144"/>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22686A29" w14:textId="77777777" w:rsidR="009A358F" w:rsidRDefault="009A358F" w:rsidP="007E0FA8">
      <w:pPr>
        <w:spacing w:before="100" w:beforeAutospacing="1" w:after="100" w:afterAutospacing="1" w:line="360" w:lineRule="auto"/>
        <w:jc w:val="both"/>
      </w:pP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45" w:name="_Toc476262606"/>
      <w:r>
        <w:rPr>
          <w:rFonts w:ascii="Times New Roman" w:hAnsi="Times New Roman" w:cs="Times New Roman"/>
        </w:rPr>
        <w:t>Anwendungsbereiche</w:t>
      </w:r>
      <w:bookmarkEnd w:id="145"/>
    </w:p>
    <w:p w14:paraId="67CFB13E" w14:textId="383529D7" w:rsidR="00C00AD1" w:rsidRDefault="00C00AD1" w:rsidP="00C00AD1"/>
    <w:p w14:paraId="3EFAA90F" w14:textId="4845730A"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w:t>
      </w:r>
      <w:proofErr w:type="spellStart"/>
      <w:r>
        <w:t>Thyrolf</w:t>
      </w:r>
      <w:proofErr w:type="spellEnd"/>
      <w:r>
        <w:t xml:space="preserve">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46" w:name="_CTVP001b5f0185d15a94ff2bcaf33f8ef516ecc"/>
      <w:r>
        <w:t>(2013)</w:t>
      </w:r>
      <w:bookmarkEnd w:id="146"/>
      <w:r>
        <w:fldChar w:fldCharType="end"/>
      </w:r>
      <w:r>
        <w:t xml:space="preserve"> der lange Verbleib in den eigenen vier Wänden, der 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w:t>
      </w:r>
      <w:r w:rsidR="00E10AAB" w:rsidRPr="00AB5925">
        <w:t>in vier fo</w:t>
      </w:r>
      <w:r w:rsidR="00AB5925" w:rsidRPr="00AB5925">
        <w:t>lgende</w:t>
      </w:r>
      <w:r>
        <w:t xml:space="preserve"> Anwendungsbereiche</w:t>
      </w:r>
      <w:r w:rsidR="00E10AAB" w:rsidRPr="00E10AAB">
        <w:rPr>
          <w:color w:val="FF0000"/>
        </w:rPr>
        <w:t>:</w:t>
      </w:r>
      <w:r>
        <w:t xml:space="preserve"> „Gesundheit und Pflege“, „Sicherheit und Privatsphäre“, „Haushalt und Versorgung“ sowie „Kommunikation und soziales Umfeld“ ein</w:t>
      </w:r>
      <w:r w:rsidR="002460F3">
        <w:t xml:space="preserve"> (siehe </w:t>
      </w:r>
      <w:r w:rsidR="00B5650D">
        <w:t>Abb.</w:t>
      </w:r>
      <w:r w:rsidR="002460F3">
        <w:t xml:space="preserve"> 3</w:t>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11070" cy="2850375"/>
                    </a:xfrm>
                    <a:prstGeom prst="rect">
                      <a:avLst/>
                    </a:prstGeom>
                  </pic:spPr>
                </pic:pic>
              </a:graphicData>
            </a:graphic>
          </wp:inline>
        </w:drawing>
      </w:r>
    </w:p>
    <w:p w14:paraId="42F5982D" w14:textId="491E6D53" w:rsidR="00BD193B" w:rsidRPr="004F7C3B" w:rsidRDefault="007E3083" w:rsidP="007E3083">
      <w:pPr>
        <w:pStyle w:val="Beschriftung"/>
        <w:jc w:val="center"/>
        <w:rPr>
          <w:b w:val="0"/>
        </w:rPr>
      </w:pPr>
      <w:bookmarkStart w:id="147" w:name="_Toc476262654"/>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F46094">
        <w:rPr>
          <w:b w:val="0"/>
          <w:noProof/>
        </w:rPr>
        <w:t>6</w:t>
      </w:r>
      <w:r w:rsidR="00EC7782" w:rsidRPr="004F7C3B">
        <w:rPr>
          <w:b w:val="0"/>
          <w:noProof/>
        </w:rPr>
        <w:fldChar w:fldCharType="end"/>
      </w:r>
      <w:r w:rsidRPr="004F7C3B">
        <w:rPr>
          <w:b w:val="0"/>
        </w:rPr>
        <w:t>: Anwendungsbereiche von AAL</w:t>
      </w:r>
      <w:bookmarkEnd w:id="147"/>
      <w:r w:rsidRPr="004F7C3B">
        <w:rPr>
          <w:b w:val="0"/>
        </w:rPr>
        <w:t xml:space="preserve"> </w:t>
      </w:r>
    </w:p>
    <w:p w14:paraId="4DBF101F" w14:textId="29307497" w:rsidR="007E3083" w:rsidRPr="004F7C3B" w:rsidRDefault="007E3083" w:rsidP="007E3083">
      <w:pPr>
        <w:pStyle w:val="Beschriftung"/>
        <w:jc w:val="center"/>
        <w:rPr>
          <w:b w:val="0"/>
        </w:rPr>
      </w:pPr>
      <w:r w:rsidRPr="004F7C3B">
        <w:rPr>
          <w:b w:val="0"/>
        </w:rPr>
        <w:fldChar w:fldCharType="begin"/>
      </w:r>
      <w:r w:rsidRPr="004F7C3B">
        <w:rPr>
          <w:b w:val="0"/>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4F7C3B">
        <w:rPr>
          <w:b w:val="0"/>
        </w:rPr>
        <w:fldChar w:fldCharType="separate"/>
      </w:r>
      <w:bookmarkStart w:id="148" w:name="_CTVP0013adedf3a0aba4843990a1eee02abf1ee"/>
      <w:r w:rsidRPr="004F7C3B">
        <w:rPr>
          <w:b w:val="0"/>
        </w:rPr>
        <w:t xml:space="preserve">(Quelle: </w:t>
      </w:r>
      <w:proofErr w:type="spellStart"/>
      <w:r w:rsidRPr="004F7C3B">
        <w:rPr>
          <w:b w:val="0"/>
        </w:rPr>
        <w:t>Thyrolf</w:t>
      </w:r>
      <w:proofErr w:type="spellEnd"/>
      <w:r w:rsidRPr="004F7C3B">
        <w:rPr>
          <w:b w:val="0"/>
        </w:rPr>
        <w:t xml:space="preserve"> 2013, S. 14)</w:t>
      </w:r>
      <w:bookmarkEnd w:id="148"/>
      <w:r w:rsidRPr="004F7C3B">
        <w:rPr>
          <w:b w:val="0"/>
        </w:rPr>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w:t>
      </w:r>
      <w:r w:rsidRPr="00011000">
        <w:t xml:space="preserve">es den </w:t>
      </w:r>
      <w:r>
        <w:t xml:space="preserve">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49" w:name="_CTVP001888b17a17e3f492583062738ac175b6d"/>
      <w:r w:rsidR="00B35A93">
        <w:t xml:space="preserve">(vgl. </w:t>
      </w:r>
      <w:proofErr w:type="spellStart"/>
      <w:r w:rsidR="00B35A93">
        <w:t>Thyrolf</w:t>
      </w:r>
      <w:proofErr w:type="spellEnd"/>
      <w:r w:rsidR="00B35A93">
        <w:t xml:space="preserve"> 2013, S. 14)</w:t>
      </w:r>
      <w:bookmarkEnd w:id="149"/>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 xml:space="preserve">gl. </w:t>
      </w:r>
      <w:proofErr w:type="spellStart"/>
      <w:r w:rsidR="004056A0">
        <w:t>Nadhem</w:t>
      </w:r>
      <w:proofErr w:type="spellEnd"/>
      <w:r w:rsidR="004056A0">
        <w:t xml:space="preserve"> </w:t>
      </w:r>
      <w:proofErr w:type="spellStart"/>
      <w:r w:rsidR="004056A0">
        <w:t>Kachroudi</w:t>
      </w:r>
      <w:proofErr w:type="spellEnd"/>
      <w:r w:rsidR="004056A0">
        <w:t>,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5AD00654"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50" w:name="_CTVP001b491ffd0f3cd4d34b51487ce0a861fd8"/>
      <w:r w:rsidR="00550CDE">
        <w:t xml:space="preserve">(vgl. </w:t>
      </w:r>
      <w:proofErr w:type="spellStart"/>
      <w:r w:rsidR="00550CDE">
        <w:t>Nadhem</w:t>
      </w:r>
      <w:proofErr w:type="spellEnd"/>
      <w:r w:rsidR="00550CDE">
        <w:t xml:space="preserve"> </w:t>
      </w:r>
      <w:proofErr w:type="spellStart"/>
      <w:r w:rsidR="00550CDE">
        <w:t>Kachroudi</w:t>
      </w:r>
      <w:proofErr w:type="spellEnd"/>
      <w:r w:rsidR="00550CDE">
        <w:t>, S. 14)</w:t>
      </w:r>
      <w:bookmarkEnd w:id="150"/>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zusammengesetzt werden, sodass eine bessere Anpassung an die Bedür</w:t>
      </w:r>
      <w:r w:rsidR="004B4BBB">
        <w:t>f</w:t>
      </w:r>
      <w:r>
        <w:t>nisse der Personen stattfinden kann.</w:t>
      </w:r>
    </w:p>
    <w:p w14:paraId="3C2637A5" w14:textId="22502CE7" w:rsidR="00885364" w:rsidRDefault="00885364" w:rsidP="00C00AD1"/>
    <w:p w14:paraId="6156D161" w14:textId="5785B000" w:rsidR="0034552E" w:rsidRDefault="003F22BC" w:rsidP="00634CAB">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51" w:name="_CTVP0013bf30533047b46509040ccc95debfa58"/>
      <w:r>
        <w:t xml:space="preserve">(vgl. </w:t>
      </w:r>
      <w:proofErr w:type="spellStart"/>
      <w:r w:rsidR="00623758">
        <w:t>Nadhem</w:t>
      </w:r>
      <w:proofErr w:type="spellEnd"/>
      <w:r w:rsidR="00623758">
        <w:t xml:space="preserve"> </w:t>
      </w:r>
      <w:proofErr w:type="spellStart"/>
      <w:r w:rsidR="00623758">
        <w:t>Kachroudi</w:t>
      </w:r>
      <w:proofErr w:type="spellEnd"/>
      <w:r w:rsidR="00623758">
        <w:t xml:space="preserve">, S. 14; vgl. </w:t>
      </w:r>
      <w:proofErr w:type="spellStart"/>
      <w:r>
        <w:t>Thyrolf</w:t>
      </w:r>
      <w:proofErr w:type="spellEnd"/>
      <w:r>
        <w:t xml:space="preserve"> 2013, S. 14)</w:t>
      </w:r>
      <w:bookmarkEnd w:id="151"/>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 xml:space="preserve">(vgl. </w:t>
      </w:r>
      <w:proofErr w:type="spellStart"/>
      <w:r>
        <w:t>Nadhem</w:t>
      </w:r>
      <w:proofErr w:type="spellEnd"/>
      <w:r>
        <w:t xml:space="preserve"> </w:t>
      </w:r>
      <w:proofErr w:type="spellStart"/>
      <w:r>
        <w:t>Kachroudi</w:t>
      </w:r>
      <w:proofErr w:type="spellEnd"/>
      <w:r>
        <w:t>, S. 14)</w:t>
      </w:r>
      <w:r>
        <w:fldChar w:fldCharType="end"/>
      </w:r>
    </w:p>
    <w:p w14:paraId="3EBDE590" w14:textId="75C840A7" w:rsidR="009A358F" w:rsidRDefault="009A358F" w:rsidP="00634CAB">
      <w:pPr>
        <w:spacing w:line="360" w:lineRule="auto"/>
        <w:jc w:val="both"/>
      </w:pPr>
    </w:p>
    <w:p w14:paraId="1E653856" w14:textId="4282B978" w:rsidR="009A358F" w:rsidRDefault="009A358F" w:rsidP="00634CAB">
      <w:pPr>
        <w:spacing w:line="360" w:lineRule="auto"/>
        <w:jc w:val="both"/>
      </w:pPr>
    </w:p>
    <w:p w14:paraId="2C120650" w14:textId="77777777" w:rsidR="009A358F" w:rsidRPr="0087650C" w:rsidRDefault="009A358F" w:rsidP="00634CAB">
      <w:pPr>
        <w:spacing w:line="360" w:lineRule="auto"/>
        <w:jc w:val="both"/>
      </w:pPr>
    </w:p>
    <w:p w14:paraId="4F0D6922" w14:textId="46703C06" w:rsidR="0034552E" w:rsidRDefault="00AE2AE9" w:rsidP="0034552E">
      <w:pPr>
        <w:pStyle w:val="berschrift1"/>
        <w:numPr>
          <w:ilvl w:val="0"/>
          <w:numId w:val="2"/>
        </w:numPr>
        <w:spacing w:line="320" w:lineRule="exact"/>
        <w:rPr>
          <w:rFonts w:ascii="Arial" w:hAnsi="Arial" w:cs="Arial"/>
        </w:rPr>
      </w:pPr>
      <w:bookmarkStart w:id="152" w:name="_Toc476262607"/>
      <w:r>
        <w:rPr>
          <w:rFonts w:ascii="Arial" w:hAnsi="Arial" w:cs="Arial"/>
        </w:rPr>
        <w:lastRenderedPageBreak/>
        <w:t>Kategorien von Medikamentenverwaltungssystemen</w:t>
      </w:r>
      <w:bookmarkEnd w:id="152"/>
    </w:p>
    <w:p w14:paraId="27E132DE" w14:textId="77777777" w:rsidR="00AB3572" w:rsidRDefault="00AB3572" w:rsidP="00AB3572">
      <w:pPr>
        <w:spacing w:line="360" w:lineRule="auto"/>
        <w:jc w:val="both"/>
      </w:pPr>
    </w:p>
    <w:p w14:paraId="7438DF40" w14:textId="215D751B" w:rsidR="00AB3572" w:rsidRDefault="00AB3572" w:rsidP="00AB3572">
      <w:pPr>
        <w:spacing w:line="360" w:lineRule="auto"/>
        <w:jc w:val="both"/>
      </w:pPr>
      <w: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proofErr w:type="spellStart"/>
      <w:r w:rsidRPr="00AB3572">
        <w:rPr>
          <w:i/>
        </w:rPr>
        <w:t>Medication</w:t>
      </w:r>
      <w:proofErr w:type="spellEnd"/>
      <w:r w:rsidRPr="00AB3572">
        <w:rPr>
          <w:i/>
        </w:rPr>
        <w:t xml:space="preserve"> Event Monitoring System (MEMS)</w:t>
      </w:r>
      <w:r>
        <w:t xml:space="preserve">. Unter MEMS versteht man kleine Medikamentendosen mit einer Verschlusskappe, die durch die Verwendung eines </w:t>
      </w:r>
      <w:proofErr w:type="spellStart"/>
      <w:r>
        <w:t>Microkontrollers</w:t>
      </w:r>
      <w:proofErr w:type="spellEnd"/>
      <w:r>
        <w:t xml:space="preserve"> jede Öffnung der Dose protokollieren kann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53" w:name="_CTVP001f9e980f8dd3e4d07a99ae257e27397ef"/>
      <w:r>
        <w:t xml:space="preserve">(vgl. van den </w:t>
      </w:r>
      <w:proofErr w:type="spellStart"/>
      <w:r>
        <w:t>Boogaard</w:t>
      </w:r>
      <w:proofErr w:type="spellEnd"/>
      <w:r>
        <w:t xml:space="preserve"> et al., S. 632)</w:t>
      </w:r>
      <w:bookmarkEnd w:id="153"/>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54" w:name="_CTVP001cea57cc25fd64d8692ad2f0dc3122651"/>
      <w:r>
        <w:t>(1989)</w:t>
      </w:r>
      <w:bookmarkEnd w:id="154"/>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55" w:name="_CTVP001268595c516274cc394a9769621b56601"/>
      <w:r>
        <w:t xml:space="preserve">(vgl. van den </w:t>
      </w:r>
      <w:proofErr w:type="spellStart"/>
      <w:r>
        <w:t>Boogaard</w:t>
      </w:r>
      <w:proofErr w:type="spellEnd"/>
      <w:r>
        <w:t xml:space="preserve"> et al. 2011, S. 632)</w:t>
      </w:r>
      <w:bookmarkEnd w:id="155"/>
      <w:r>
        <w:fldChar w:fldCharType="end"/>
      </w:r>
      <w:r>
        <w:t xml:space="preserve">. Mittlerweile sind einige smarte Medikamentenverwaltungssysteme in verschiedenen </w:t>
      </w:r>
      <w:r w:rsidRPr="00964BFD">
        <w:t xml:space="preserve">Varianten auf dem Markt gekommen, deren generelle Einteilung in Kategorien vorgenommen wird (siehe </w:t>
      </w:r>
      <w:r w:rsidR="00964BFD" w:rsidRPr="00964BFD">
        <w:t>Abschnitt</w:t>
      </w:r>
      <w:r w:rsidR="0047709F">
        <w:t xml:space="preserve"> 3.1</w:t>
      </w:r>
      <w:r w:rsidRPr="00964BFD">
        <w:t>).  Weiterhin erfolgt eine Bewertung der einzelnen Kategorien nach einem potenziellen Einsatz</w:t>
      </w:r>
      <w:r w:rsidR="00203C65" w:rsidRPr="00964BFD">
        <w:t xml:space="preserve"> (siehe </w:t>
      </w:r>
      <w:r w:rsidR="00964BFD" w:rsidRPr="00964BFD">
        <w:t>Abschnitt</w:t>
      </w:r>
      <w:r w:rsidR="00203C65" w:rsidRPr="00964BFD">
        <w:t xml:space="preserve"> 3.2)</w:t>
      </w:r>
      <w:r w:rsidRPr="00964BFD">
        <w:t>.</w:t>
      </w:r>
      <w:r>
        <w:t xml:space="preserve"> Diese Bewertung wurde durch Befragungen von Pflegedienstleiter und Pfleger von stationären Pflegeeinrichtungen erhoben. </w:t>
      </w:r>
    </w:p>
    <w:p w14:paraId="38411660" w14:textId="42FD5DF9" w:rsidR="00AB3572" w:rsidRDefault="00AB3572" w:rsidP="00AB3572"/>
    <w:p w14:paraId="6781099C" w14:textId="77777777" w:rsidR="00AB3572" w:rsidRPr="00AB3572" w:rsidRDefault="00AB3572" w:rsidP="00AB3572"/>
    <w:p w14:paraId="71B654EB" w14:textId="5FFBFDBC" w:rsidR="0034552E" w:rsidRDefault="003E7842" w:rsidP="0034552E">
      <w:pPr>
        <w:pStyle w:val="berschrift2"/>
        <w:numPr>
          <w:ilvl w:val="1"/>
          <w:numId w:val="2"/>
        </w:numPr>
        <w:rPr>
          <w:rFonts w:ascii="Times New Roman" w:hAnsi="Times New Roman" w:cs="Times New Roman"/>
        </w:rPr>
      </w:pPr>
      <w:bookmarkStart w:id="156" w:name="_Toc476262608"/>
      <w:r>
        <w:rPr>
          <w:rFonts w:ascii="Times New Roman" w:hAnsi="Times New Roman" w:cs="Times New Roman"/>
        </w:rPr>
        <w:t>Einordnung der Medikamentenverwaltungssysteme</w:t>
      </w:r>
      <w:r w:rsidR="00070A6E">
        <w:rPr>
          <w:rFonts w:ascii="Times New Roman" w:hAnsi="Times New Roman" w:cs="Times New Roman"/>
        </w:rPr>
        <w:t xml:space="preserve"> in Kategorien</w:t>
      </w:r>
      <w:bookmarkEnd w:id="156"/>
    </w:p>
    <w:p w14:paraId="1960939E" w14:textId="25A56CB7" w:rsidR="00736855" w:rsidRDefault="00736855" w:rsidP="00736855">
      <w:pPr>
        <w:pStyle w:val="berschrift2"/>
        <w:numPr>
          <w:ilvl w:val="2"/>
          <w:numId w:val="2"/>
        </w:numPr>
        <w:spacing w:line="320" w:lineRule="exact"/>
        <w:rPr>
          <w:rFonts w:ascii="Times New Roman" w:hAnsi="Times New Roman" w:cs="Times New Roman"/>
        </w:rPr>
      </w:pPr>
      <w:bookmarkStart w:id="157" w:name="_Toc476262609"/>
      <w:r w:rsidRPr="00736855">
        <w:rPr>
          <w:rFonts w:ascii="Times New Roman" w:hAnsi="Times New Roman" w:cs="Times New Roman"/>
        </w:rPr>
        <w:t>Smarte Medikamentenspender</w:t>
      </w:r>
      <w:bookmarkEnd w:id="157"/>
    </w:p>
    <w:p w14:paraId="564868B1" w14:textId="77777777" w:rsidR="00736855" w:rsidRPr="00736855" w:rsidRDefault="00736855" w:rsidP="00736855"/>
    <w:p w14:paraId="1A2F2B5B" w14:textId="6A4136AF" w:rsidR="00AE2AE9" w:rsidRDefault="00736855" w:rsidP="00736855">
      <w:pPr>
        <w:spacing w:line="360" w:lineRule="auto"/>
        <w:jc w:val="both"/>
      </w:pPr>
      <w:r w:rsidRPr="00496DE4">
        <w:t>D</w:t>
      </w:r>
      <w:r>
        <w:t>ie smarten Medikamentenspender</w:t>
      </w:r>
      <w:r w:rsidRPr="00496DE4">
        <w:t xml:space="preserve"> zeichnen sich dadurch aus, dass die Ausgabe der Medikamente durc</w:t>
      </w:r>
      <w:r>
        <w:t xml:space="preserve">h eine Vorrichtung erfolgt, wodurch nur eine bestimmte Anzahl an Medikamente ausgeben werden. </w:t>
      </w:r>
      <w:r w:rsidRPr="00011000">
        <w:t>K</w:t>
      </w:r>
      <w:r>
        <w:t>ennzeichnend</w:t>
      </w:r>
      <w:r w:rsidRPr="00496DE4">
        <w:t xml:space="preserve"> </w:t>
      </w:r>
      <w:r>
        <w:t>für smarte Medikamentenspender</w:t>
      </w:r>
      <w:r w:rsidRPr="00496DE4">
        <w:t xml:space="preserve"> ist auch, dass </w:t>
      </w:r>
      <w:r>
        <w:t>durch deren Verwendung</w:t>
      </w:r>
      <w:r w:rsidRPr="00496DE4">
        <w:t xml:space="preserve"> eine falsche Medikamenteneinnahme verhindert </w:t>
      </w:r>
      <w:r>
        <w:t>werden kann</w:t>
      </w:r>
      <w:r w:rsidRPr="00496DE4">
        <w:t xml:space="preserve">, da </w:t>
      </w:r>
      <w:r>
        <w:t>die meisten Medikamentenspender</w:t>
      </w:r>
      <w:r w:rsidRPr="00496DE4">
        <w:t xml:space="preserve"> die Ausgabe </w:t>
      </w:r>
      <w:r>
        <w:t xml:space="preserve">der Medikamente regulieren und nur die Medikamente ausgegeben werden, die Eingenommen werden müssen. </w:t>
      </w:r>
    </w:p>
    <w:p w14:paraId="62DBCEEF" w14:textId="6E0993EF" w:rsidR="009A358F" w:rsidRDefault="009A358F" w:rsidP="00736855">
      <w:pPr>
        <w:spacing w:line="360" w:lineRule="auto"/>
        <w:jc w:val="both"/>
      </w:pPr>
    </w:p>
    <w:p w14:paraId="007D2F57" w14:textId="2D1E8652" w:rsidR="009A358F" w:rsidRDefault="009A358F" w:rsidP="00736855">
      <w:pPr>
        <w:spacing w:line="360" w:lineRule="auto"/>
        <w:jc w:val="both"/>
      </w:pPr>
    </w:p>
    <w:p w14:paraId="0713CA10" w14:textId="15088457" w:rsidR="009A358F" w:rsidRDefault="009A358F" w:rsidP="00736855">
      <w:pPr>
        <w:spacing w:line="360" w:lineRule="auto"/>
        <w:jc w:val="both"/>
      </w:pPr>
    </w:p>
    <w:p w14:paraId="02C9BB93" w14:textId="77777777" w:rsidR="009A358F" w:rsidRDefault="009A358F" w:rsidP="00736855">
      <w:pPr>
        <w:spacing w:line="360" w:lineRule="auto"/>
        <w:jc w:val="both"/>
      </w:pPr>
    </w:p>
    <w:p w14:paraId="21033B6B" w14:textId="77777777" w:rsidR="00AE2AE9" w:rsidRDefault="00AE2AE9" w:rsidP="00736855">
      <w:pPr>
        <w:spacing w:line="360" w:lineRule="auto"/>
        <w:jc w:val="both"/>
      </w:pPr>
    </w:p>
    <w:p w14:paraId="44FE8D42" w14:textId="68F5D00B" w:rsidR="00AE2AE9" w:rsidRDefault="00AE2AE9" w:rsidP="00AE2AE9">
      <w:pPr>
        <w:pStyle w:val="berschrift2"/>
        <w:numPr>
          <w:ilvl w:val="3"/>
          <w:numId w:val="2"/>
        </w:numPr>
        <w:spacing w:line="320" w:lineRule="exact"/>
        <w:rPr>
          <w:rFonts w:ascii="Times New Roman" w:hAnsi="Times New Roman" w:cs="Times New Roman"/>
        </w:rPr>
      </w:pPr>
      <w:bookmarkStart w:id="158" w:name="_Toc476262610"/>
      <w:r w:rsidRPr="00AE2AE9">
        <w:rPr>
          <w:rFonts w:ascii="Times New Roman" w:hAnsi="Times New Roman" w:cs="Times New Roman"/>
        </w:rPr>
        <w:lastRenderedPageBreak/>
        <w:t>Produkte auf dem Markt</w:t>
      </w:r>
      <w:bookmarkEnd w:id="158"/>
    </w:p>
    <w:p w14:paraId="393B324E" w14:textId="5BBF8112" w:rsidR="00AE2AE9" w:rsidRDefault="00AE2AE9" w:rsidP="00AE2AE9"/>
    <w:p w14:paraId="5CC77B22" w14:textId="25A7835A" w:rsidR="00AE2AE9" w:rsidRPr="00AE2AE9" w:rsidRDefault="00AE2AE9" w:rsidP="00AE2AE9">
      <w:pPr>
        <w:rPr>
          <w:b/>
        </w:rPr>
      </w:pPr>
      <w:r w:rsidRPr="00AE2AE9">
        <w:rPr>
          <w:b/>
        </w:rPr>
        <w:t>Hero</w:t>
      </w:r>
    </w:p>
    <w:p w14:paraId="2666EA50" w14:textId="77777777" w:rsidR="00AE2AE9" w:rsidRPr="00AE2AE9" w:rsidRDefault="00AE2AE9" w:rsidP="00AE2AE9"/>
    <w:p w14:paraId="7F91DE68" w14:textId="77777777" w:rsidR="00AE2AE9" w:rsidRDefault="00AE2AE9" w:rsidP="00AE2AE9">
      <w:pPr>
        <w:spacing w:line="360" w:lineRule="auto"/>
        <w:jc w:val="both"/>
      </w:pPr>
      <w:r w:rsidRPr="00543CD7">
        <w:t>Hero ist e</w:t>
      </w:r>
      <w:r>
        <w:t>in smarter Medikamentenspender</w:t>
      </w:r>
      <w:r w:rsidRPr="00543CD7">
        <w:t xml:space="preserve">, der von HERO </w:t>
      </w:r>
      <w:proofErr w:type="spellStart"/>
      <w:r w:rsidRPr="00543CD7">
        <w:t>Health</w:t>
      </w:r>
      <w:proofErr w:type="spellEnd"/>
      <w:r w:rsidRPr="00543CD7">
        <w:t xml:space="preserve"> LLC</w:t>
      </w:r>
      <w:r>
        <w:t xml:space="preserve"> entwickelt und für einen Preis von 599 $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fldChar w:fldCharType="begin"/>
      </w:r>
      <w: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fldChar w:fldCharType="separate"/>
      </w:r>
      <w:r>
        <w:t xml:space="preserve">(Vgl. HERO </w:t>
      </w:r>
      <w:proofErr w:type="spellStart"/>
      <w:r>
        <w:t>Health</w:t>
      </w:r>
      <w:proofErr w:type="spellEnd"/>
      <w:r>
        <w:t xml:space="preserve"> LLC 2016)</w:t>
      </w:r>
      <w:r>
        <w:fldChar w:fldCharType="end"/>
      </w:r>
    </w:p>
    <w:p w14:paraId="1A0E3937" w14:textId="77777777" w:rsidR="00AE2AE9" w:rsidRDefault="00AE2AE9" w:rsidP="00AE2AE9">
      <w:pPr>
        <w:spacing w:line="360" w:lineRule="auto"/>
        <w:jc w:val="both"/>
      </w:pPr>
    </w:p>
    <w:p w14:paraId="2EB5A928" w14:textId="77777777" w:rsidR="00AE2AE9" w:rsidRDefault="00AE2AE9" w:rsidP="00AE2AE9">
      <w:pPr>
        <w:keepNext/>
        <w:spacing w:line="360" w:lineRule="auto"/>
        <w:jc w:val="center"/>
      </w:pPr>
      <w:r>
        <w:rPr>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35CF6942" w:rsidR="0098038F" w:rsidRPr="004F7C3B" w:rsidRDefault="00AE2AE9" w:rsidP="00AE2AE9">
      <w:pPr>
        <w:pStyle w:val="Beschriftung"/>
        <w:jc w:val="center"/>
        <w:rPr>
          <w:b w:val="0"/>
        </w:rPr>
      </w:pPr>
      <w:bookmarkStart w:id="159" w:name="_Toc476262655"/>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7</w:t>
      </w:r>
      <w:r w:rsidRPr="004F7C3B">
        <w:rPr>
          <w:b w:val="0"/>
          <w:noProof/>
        </w:rPr>
        <w:fldChar w:fldCharType="end"/>
      </w:r>
      <w:r w:rsidRPr="004F7C3B">
        <w:rPr>
          <w:b w:val="0"/>
        </w:rPr>
        <w:t>: Hero Medikamentenspender</w:t>
      </w:r>
      <w:bookmarkEnd w:id="159"/>
      <w:r w:rsidRPr="004F7C3B">
        <w:rPr>
          <w:b w:val="0"/>
        </w:rPr>
        <w:t xml:space="preserve"> </w:t>
      </w:r>
    </w:p>
    <w:p w14:paraId="48589080" w14:textId="016F0444" w:rsidR="00AE2AE9" w:rsidRPr="004F7C3B" w:rsidRDefault="00AE2AE9" w:rsidP="00AE2AE9">
      <w:pPr>
        <w:pStyle w:val="Beschriftung"/>
        <w:jc w:val="center"/>
        <w:rPr>
          <w:b w:val="0"/>
        </w:rPr>
      </w:pPr>
      <w:r w:rsidRPr="004F7C3B">
        <w:rPr>
          <w:b w:val="0"/>
        </w:rPr>
        <w:fldChar w:fldCharType="begin"/>
      </w:r>
      <w:r w:rsidRPr="004F7C3B">
        <w:rPr>
          <w:b w:val="0"/>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4F7C3B">
        <w:rPr>
          <w:b w:val="0"/>
        </w:rPr>
        <w:fldChar w:fldCharType="separate"/>
      </w:r>
      <w:r w:rsidRPr="004F7C3B">
        <w:rPr>
          <w:b w:val="0"/>
        </w:rPr>
        <w:t xml:space="preserve">(Quelle: HERO </w:t>
      </w:r>
      <w:proofErr w:type="spellStart"/>
      <w:r w:rsidRPr="004F7C3B">
        <w:rPr>
          <w:b w:val="0"/>
        </w:rPr>
        <w:t>Health</w:t>
      </w:r>
      <w:proofErr w:type="spellEnd"/>
      <w:r w:rsidRPr="004F7C3B">
        <w:rPr>
          <w:b w:val="0"/>
        </w:rPr>
        <w:t xml:space="preserve"> LLC 2016)</w:t>
      </w:r>
      <w:r w:rsidRPr="004F7C3B">
        <w:rPr>
          <w:b w:val="0"/>
        </w:rPr>
        <w:fldChar w:fldCharType="end"/>
      </w:r>
    </w:p>
    <w:p w14:paraId="376ED117" w14:textId="77777777" w:rsidR="00D75B6C" w:rsidRPr="00D75B6C" w:rsidRDefault="00D75B6C" w:rsidP="00D75B6C"/>
    <w:p w14:paraId="08AC63F5" w14:textId="77777777" w:rsidR="00AE2AE9" w:rsidRPr="00AE2AE9" w:rsidRDefault="00AE2AE9" w:rsidP="00AE2AE9">
      <w:pPr>
        <w:spacing w:line="360" w:lineRule="auto"/>
        <w:jc w:val="center"/>
      </w:pPr>
    </w:p>
    <w:p w14:paraId="42E9413C" w14:textId="451F51D3" w:rsidR="00AE2AE9" w:rsidRDefault="00AE2AE9" w:rsidP="00AE2AE9">
      <w:pPr>
        <w:spacing w:line="360" w:lineRule="auto"/>
        <w:jc w:val="both"/>
        <w:rPr>
          <w:b/>
        </w:rPr>
      </w:pPr>
      <w:proofErr w:type="spellStart"/>
      <w:r>
        <w:rPr>
          <w:b/>
        </w:rPr>
        <w:t>MyUBox</w:t>
      </w:r>
      <w:proofErr w:type="spellEnd"/>
    </w:p>
    <w:p w14:paraId="09787CBB" w14:textId="38D4F791" w:rsidR="00AE2AE9" w:rsidRDefault="00AE2AE9" w:rsidP="00AE2AE9">
      <w:pPr>
        <w:spacing w:line="360" w:lineRule="auto"/>
        <w:jc w:val="both"/>
      </w:pPr>
      <w:proofErr w:type="spellStart"/>
      <w:r w:rsidRPr="00C72354">
        <w:t>Ubox</w:t>
      </w:r>
      <w:proofErr w:type="spellEnd"/>
      <w:r w:rsidRPr="00C72354">
        <w:t xml:space="preserve"> wurde im Jahr 2007 von </w:t>
      </w:r>
      <w:proofErr w:type="spellStart"/>
      <w:r w:rsidRPr="00C72354">
        <w:t>Goutam</w:t>
      </w:r>
      <w:proofErr w:type="spellEnd"/>
      <w:r w:rsidRPr="00C72354">
        <w:t xml:space="preserve"> </w:t>
      </w:r>
      <w:proofErr w:type="spellStart"/>
      <w:r w:rsidRPr="00C72354">
        <w:t>Reddy</w:t>
      </w:r>
      <w:proofErr w:type="spellEnd"/>
      <w:r w:rsidRPr="00C72354">
        <w:t xml:space="preserve"> und Sara </w:t>
      </w:r>
      <w:proofErr w:type="spellStart"/>
      <w:r w:rsidRPr="00C72354">
        <w:t>Cinnamon</w:t>
      </w:r>
      <w:proofErr w:type="spellEnd"/>
      <w:r w:rsidRPr="00C72354">
        <w:t xml:space="preserve"> en</w:t>
      </w:r>
      <w:r>
        <w:t>tw</w:t>
      </w:r>
      <w:r w:rsidRPr="00C72354">
        <w:t>ickelt, um</w:t>
      </w:r>
      <w:r>
        <w:t xml:space="preserve"> Tuberkulose Erkra</w:t>
      </w:r>
      <w:r w:rsidRPr="00C72354">
        <w:t>nkten Menschen in Indien und</w:t>
      </w:r>
      <w:r>
        <w:t xml:space="preserve"> anderen </w:t>
      </w:r>
      <w:r w:rsidRPr="00AE2AE9">
        <w:t>Entwicklungshelfern</w:t>
      </w:r>
      <w:r>
        <w:t xml:space="preserve"> </w:t>
      </w:r>
      <w:r w:rsidRPr="00C72354">
        <w:t>zu Helfen.</w:t>
      </w:r>
      <w:r>
        <w:t xml:space="preserve"> </w:t>
      </w:r>
      <w:r>
        <w:fldChar w:fldCharType="begin"/>
      </w:r>
      <w: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fldChar w:fldCharType="separate"/>
      </w:r>
      <w:r>
        <w:t xml:space="preserve">(vgl. </w:t>
      </w:r>
      <w:proofErr w:type="spellStart"/>
      <w:r>
        <w:t>Abiogenix</w:t>
      </w:r>
      <w:proofErr w:type="spellEnd"/>
      <w:r>
        <w:t xml:space="preserve"> 2016b)</w:t>
      </w:r>
      <w:r>
        <w:fldChar w:fldCharType="end"/>
      </w:r>
      <w:r w:rsidRPr="00C72354">
        <w:t xml:space="preserve">  </w:t>
      </w:r>
      <w:r>
        <w:t>Der Medikamentenspender kann einen Wochenvorrat von 14 verschiedenen Medikamenten beherbergen</w:t>
      </w:r>
      <w:r w:rsidRPr="00C72354">
        <w:t xml:space="preserve">.  </w:t>
      </w:r>
      <w:r>
        <w:t xml:space="preserve">Um das Produkt zu erwerben, muss man einen Vertrag von einer Laufzeit von 6 Monaten zu einem Preis von 25 $ im Monat abschließen. Neben dem Produkt beinhaltet der Vertrag noch weitere Leistungen: Wie </w:t>
      </w:r>
      <w:r w:rsidRPr="00C72354">
        <w:t>einen technis</w:t>
      </w:r>
      <w:r>
        <w:t>chen Support, kostenlose Upgrade</w:t>
      </w:r>
      <w:r w:rsidRPr="00C72354">
        <w:t xml:space="preserve">s und vieles mehr. </w:t>
      </w:r>
      <w:r>
        <w:fldChar w:fldCharType="begin"/>
      </w:r>
      <w: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fldChar w:fldCharType="separate"/>
      </w:r>
      <w:r>
        <w:t>(</w:t>
      </w:r>
      <w:proofErr w:type="spellStart"/>
      <w:r>
        <w:t>Abiogenix</w:t>
      </w:r>
      <w:proofErr w:type="spellEnd"/>
      <w:r>
        <w:t xml:space="preserve"> 2016a)</w:t>
      </w:r>
      <w:r>
        <w:fldChar w:fldCharType="end"/>
      </w:r>
    </w:p>
    <w:p w14:paraId="6E55D4EB" w14:textId="77777777" w:rsidR="00AE2AE9" w:rsidRDefault="00AE2AE9" w:rsidP="00AE2AE9">
      <w:pPr>
        <w:keepNext/>
        <w:spacing w:line="360" w:lineRule="auto"/>
        <w:jc w:val="center"/>
      </w:pPr>
      <w:r>
        <w:rPr>
          <w:noProof/>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7E6E0B54" w:rsidR="0098038F" w:rsidRPr="004F7C3B" w:rsidRDefault="00AE2AE9" w:rsidP="00AE2AE9">
      <w:pPr>
        <w:pStyle w:val="Beschriftung"/>
        <w:jc w:val="center"/>
        <w:rPr>
          <w:b w:val="0"/>
        </w:rPr>
      </w:pPr>
      <w:bookmarkStart w:id="160" w:name="_Toc476262656"/>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8</w:t>
      </w:r>
      <w:r w:rsidRPr="004F7C3B">
        <w:rPr>
          <w:b w:val="0"/>
          <w:noProof/>
        </w:rPr>
        <w:fldChar w:fldCharType="end"/>
      </w:r>
      <w:r w:rsidRPr="004F7C3B">
        <w:rPr>
          <w:b w:val="0"/>
        </w:rPr>
        <w:t xml:space="preserve">: </w:t>
      </w:r>
      <w:proofErr w:type="spellStart"/>
      <w:r w:rsidRPr="004F7C3B">
        <w:rPr>
          <w:b w:val="0"/>
        </w:rPr>
        <w:t>uBox</w:t>
      </w:r>
      <w:proofErr w:type="spellEnd"/>
      <w:r w:rsidRPr="004F7C3B">
        <w:rPr>
          <w:b w:val="0"/>
        </w:rPr>
        <w:t xml:space="preserve"> Medikamentenspender</w:t>
      </w:r>
      <w:bookmarkEnd w:id="160"/>
    </w:p>
    <w:p w14:paraId="76B8473A" w14:textId="062D5F94" w:rsidR="004F7C3B" w:rsidRDefault="00AE2AE9" w:rsidP="009A358F">
      <w:pPr>
        <w:pStyle w:val="Beschriftung"/>
        <w:jc w:val="center"/>
        <w:rPr>
          <w:b w:val="0"/>
        </w:rPr>
      </w:pPr>
      <w:r w:rsidRPr="004F7C3B">
        <w:rPr>
          <w:b w:val="0"/>
        </w:rPr>
        <w:t xml:space="preserve"> </w:t>
      </w:r>
      <w:r w:rsidRPr="004F7C3B">
        <w:rPr>
          <w:b w:val="0"/>
        </w:rPr>
        <w:fldChar w:fldCharType="begin"/>
      </w:r>
      <w:r w:rsidRPr="004F7C3B">
        <w:rPr>
          <w:b w:val="0"/>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4F7C3B">
        <w:rPr>
          <w:b w:val="0"/>
        </w:rPr>
        <w:fldChar w:fldCharType="separate"/>
      </w:r>
      <w:r w:rsidRPr="004F7C3B">
        <w:rPr>
          <w:b w:val="0"/>
        </w:rPr>
        <w:t xml:space="preserve">(Quelle: </w:t>
      </w:r>
      <w:proofErr w:type="spellStart"/>
      <w:r w:rsidRPr="004F7C3B">
        <w:rPr>
          <w:b w:val="0"/>
        </w:rPr>
        <w:t>Abiogenix</w:t>
      </w:r>
      <w:proofErr w:type="spellEnd"/>
      <w:r w:rsidRPr="004F7C3B">
        <w:rPr>
          <w:b w:val="0"/>
        </w:rPr>
        <w:t xml:space="preserve"> 2016a)</w:t>
      </w:r>
      <w:r w:rsidRPr="004F7C3B">
        <w:rPr>
          <w:b w:val="0"/>
        </w:rPr>
        <w:fldChar w:fldCharType="end"/>
      </w:r>
    </w:p>
    <w:p w14:paraId="11D22E73" w14:textId="77777777" w:rsidR="004F7C3B" w:rsidRDefault="004F7C3B" w:rsidP="00AE2AE9">
      <w:pPr>
        <w:spacing w:line="360" w:lineRule="auto"/>
        <w:jc w:val="both"/>
        <w:rPr>
          <w:b/>
        </w:rPr>
      </w:pPr>
    </w:p>
    <w:p w14:paraId="50E05AAA" w14:textId="55BB69AE" w:rsidR="003757F3" w:rsidRPr="003757F3" w:rsidRDefault="003757F3" w:rsidP="00AE2AE9">
      <w:pPr>
        <w:spacing w:line="360" w:lineRule="auto"/>
        <w:jc w:val="both"/>
        <w:rPr>
          <w:b/>
        </w:rPr>
      </w:pPr>
      <w:r w:rsidRPr="003757F3">
        <w:rPr>
          <w:b/>
        </w:rPr>
        <w:t>Dr. Poket</w:t>
      </w:r>
    </w:p>
    <w:p w14:paraId="525DA6F0" w14:textId="06435248" w:rsidR="00AE2AE9" w:rsidRDefault="00AE2AE9" w:rsidP="00AE2AE9">
      <w:pPr>
        <w:spacing w:line="360" w:lineRule="auto"/>
        <w:jc w:val="both"/>
      </w:pPr>
      <w:r w:rsidRPr="00C27744">
        <w:t>Dr. Poket ist e</w:t>
      </w:r>
      <w:r>
        <w:t>in smarter Medikamentenspender</w:t>
      </w:r>
      <w:r w:rsidRPr="00C27744">
        <w:t xml:space="preserve">, der erstmalig von dem polnischem </w:t>
      </w:r>
      <w:r>
        <w:t>Unternehmen</w:t>
      </w:r>
      <w:r w:rsidRPr="00C27744">
        <w:t xml:space="preserve"> Dr</w:t>
      </w:r>
      <w:r>
        <w:t>.</w:t>
      </w:r>
      <w:r w:rsidRPr="00C27744">
        <w:t xml:space="preserve"> Poket </w:t>
      </w:r>
      <w:proofErr w:type="spellStart"/>
      <w:r w:rsidRPr="00C27744">
        <w:t>Sp</w:t>
      </w:r>
      <w:proofErr w:type="spellEnd"/>
      <w:r w:rsidRPr="00C27744">
        <w:t xml:space="preserve">. z </w:t>
      </w:r>
      <w:proofErr w:type="spellStart"/>
      <w:r w:rsidRPr="00C27744">
        <w:t>o.o.</w:t>
      </w:r>
      <w:proofErr w:type="spellEnd"/>
      <w:r w:rsidRPr="00C27744">
        <w:t xml:space="preserve"> auf Kickstarter vorgestellt wurde.</w:t>
      </w:r>
      <w:r>
        <w:t xml:space="preserve"> Mittlerweile kann man Dr. Poket auf der Firmenseite g</w:t>
      </w:r>
      <w:r w:rsidRPr="00C27744">
        <w:t>etthepillbox.com</w:t>
      </w:r>
      <w:r>
        <w:t xml:space="preserve"> für einen Preis von 499 $ bestellen. Die Standardversion des Produktes kommt mit der Zentrale, die für die Verwaltung der Medikamente zuständig ist, sowie drei einzelnen Medikamentenspender, die durch die modulare Bauweise auf acht erweitert werden kann. </w:t>
      </w:r>
      <w:r>
        <w:fldChar w:fldCharType="begin"/>
      </w:r>
      <w: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fldChar w:fldCharType="separate"/>
      </w:r>
      <w:r>
        <w:t xml:space="preserve">(Vgl. </w:t>
      </w:r>
      <w:proofErr w:type="spellStart"/>
      <w:r>
        <w:t>dr</w:t>
      </w:r>
      <w:proofErr w:type="spellEnd"/>
      <w:r>
        <w:t xml:space="preserve"> Poket </w:t>
      </w:r>
      <w:proofErr w:type="spellStart"/>
      <w:r>
        <w:t>Sp</w:t>
      </w:r>
      <w:proofErr w:type="spellEnd"/>
      <w:r>
        <w:t xml:space="preserve">. z </w:t>
      </w:r>
      <w:proofErr w:type="spellStart"/>
      <w:r>
        <w:t>o.o.</w:t>
      </w:r>
      <w:proofErr w:type="spellEnd"/>
      <w:r>
        <w:t xml:space="preserve"> o. J.)</w:t>
      </w:r>
      <w:r>
        <w:fldChar w:fldCharType="end"/>
      </w:r>
    </w:p>
    <w:p w14:paraId="6DDA270B" w14:textId="77777777" w:rsidR="00AE2AE9" w:rsidRDefault="00AE2AE9" w:rsidP="00AE2AE9">
      <w:pPr>
        <w:spacing w:line="360" w:lineRule="auto"/>
        <w:jc w:val="both"/>
        <w:rPr>
          <w:b/>
        </w:rPr>
      </w:pPr>
    </w:p>
    <w:p w14:paraId="6518B360" w14:textId="77777777" w:rsidR="00AE2AE9" w:rsidRDefault="00AE2AE9" w:rsidP="00AE2AE9">
      <w:pPr>
        <w:spacing w:line="360" w:lineRule="auto"/>
        <w:jc w:val="both"/>
        <w:rPr>
          <w:b/>
        </w:rPr>
      </w:pPr>
    </w:p>
    <w:p w14:paraId="7FA656BE" w14:textId="77777777" w:rsidR="00AE2AE9" w:rsidRDefault="00AE2AE9" w:rsidP="00AE2AE9">
      <w:pPr>
        <w:keepNext/>
        <w:spacing w:line="360" w:lineRule="auto"/>
        <w:jc w:val="center"/>
      </w:pPr>
      <w:r>
        <w:rPr>
          <w:noProof/>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72D49C55" w:rsidR="0098038F" w:rsidRPr="004F7C3B" w:rsidRDefault="00AE2AE9" w:rsidP="00AE2AE9">
      <w:pPr>
        <w:pStyle w:val="Beschriftung"/>
        <w:jc w:val="center"/>
        <w:rPr>
          <w:b w:val="0"/>
        </w:rPr>
      </w:pPr>
      <w:bookmarkStart w:id="161" w:name="_Toc476262657"/>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9</w:t>
      </w:r>
      <w:r w:rsidRPr="004F7C3B">
        <w:rPr>
          <w:b w:val="0"/>
          <w:noProof/>
        </w:rPr>
        <w:fldChar w:fldCharType="end"/>
      </w:r>
      <w:r w:rsidRPr="004F7C3B">
        <w:rPr>
          <w:b w:val="0"/>
        </w:rPr>
        <w:t>: Dr. Poket Medikamentenspender</w:t>
      </w:r>
      <w:bookmarkEnd w:id="161"/>
      <w:r w:rsidRPr="004F7C3B">
        <w:rPr>
          <w:b w:val="0"/>
        </w:rPr>
        <w:t xml:space="preserve"> </w:t>
      </w:r>
    </w:p>
    <w:p w14:paraId="2B5AB44E" w14:textId="4963C2C7" w:rsidR="00AE2AE9" w:rsidRDefault="00AE2AE9" w:rsidP="00AE2AE9">
      <w:pPr>
        <w:pStyle w:val="Beschriftung"/>
        <w:jc w:val="center"/>
        <w:rPr>
          <w:b w:val="0"/>
        </w:rPr>
      </w:pPr>
      <w:r w:rsidRPr="004F7C3B">
        <w:rPr>
          <w:b w:val="0"/>
        </w:rPr>
        <w:fldChar w:fldCharType="begin"/>
      </w:r>
      <w:r w:rsidRPr="004F7C3B">
        <w:rPr>
          <w:b w:val="0"/>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4F7C3B">
        <w:rPr>
          <w:b w:val="0"/>
        </w:rPr>
        <w:fldChar w:fldCharType="separate"/>
      </w:r>
      <w:r w:rsidRPr="004F7C3B">
        <w:rPr>
          <w:b w:val="0"/>
        </w:rPr>
        <w:t xml:space="preserve">(Quelle: </w:t>
      </w:r>
      <w:proofErr w:type="spellStart"/>
      <w:r w:rsidRPr="004F7C3B">
        <w:rPr>
          <w:b w:val="0"/>
        </w:rPr>
        <w:t>dr</w:t>
      </w:r>
      <w:proofErr w:type="spellEnd"/>
      <w:r w:rsidRPr="004F7C3B">
        <w:rPr>
          <w:b w:val="0"/>
        </w:rPr>
        <w:t xml:space="preserve"> Poket </w:t>
      </w:r>
      <w:proofErr w:type="spellStart"/>
      <w:r w:rsidRPr="004F7C3B">
        <w:rPr>
          <w:b w:val="0"/>
        </w:rPr>
        <w:t>Sp</w:t>
      </w:r>
      <w:proofErr w:type="spellEnd"/>
      <w:r w:rsidRPr="004F7C3B">
        <w:rPr>
          <w:b w:val="0"/>
        </w:rPr>
        <w:t xml:space="preserve">. z </w:t>
      </w:r>
      <w:proofErr w:type="spellStart"/>
      <w:r w:rsidRPr="004F7C3B">
        <w:rPr>
          <w:b w:val="0"/>
        </w:rPr>
        <w:t>o.o.</w:t>
      </w:r>
      <w:proofErr w:type="spellEnd"/>
      <w:r w:rsidRPr="004F7C3B">
        <w:rPr>
          <w:b w:val="0"/>
        </w:rPr>
        <w:t xml:space="preserve"> o. J.)</w:t>
      </w:r>
      <w:r w:rsidRPr="004F7C3B">
        <w:rPr>
          <w:b w:val="0"/>
        </w:rPr>
        <w:fldChar w:fldCharType="end"/>
      </w:r>
    </w:p>
    <w:p w14:paraId="13341BDF" w14:textId="77777777" w:rsidR="009A358F" w:rsidRPr="009A358F" w:rsidRDefault="009A358F" w:rsidP="009A358F"/>
    <w:p w14:paraId="62E019AD" w14:textId="0AD3E6D5" w:rsidR="00AE2AE9" w:rsidRPr="00543CD7" w:rsidRDefault="00AE2AE9" w:rsidP="00AE2AE9">
      <w:pPr>
        <w:spacing w:line="360" w:lineRule="auto"/>
        <w:jc w:val="both"/>
        <w:rPr>
          <w:b/>
        </w:rPr>
      </w:pPr>
    </w:p>
    <w:p w14:paraId="4A45E7D3" w14:textId="3D510457" w:rsidR="00AE2AE9" w:rsidRDefault="00AE2AE9" w:rsidP="00AE2AE9">
      <w:pPr>
        <w:pStyle w:val="Beschriftung"/>
        <w:keepNext/>
      </w:pPr>
      <w:bookmarkStart w:id="162" w:name="_Toc476262684"/>
      <w:r>
        <w:lastRenderedPageBreak/>
        <w:t xml:space="preserve">Tabelle </w:t>
      </w:r>
      <w:fldSimple w:instr=" SEQ Tabelle \* ARABIC ">
        <w:r w:rsidR="00F46094">
          <w:rPr>
            <w:noProof/>
          </w:rPr>
          <w:t>1</w:t>
        </w:r>
      </w:fldSimple>
      <w:r>
        <w:t>: Vergleich der smarten Medikamentenspender</w:t>
      </w:r>
      <w:bookmarkEnd w:id="162"/>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E46844" w14:paraId="2DFA57AD" w14:textId="77777777" w:rsidTr="003757F3">
        <w:trPr>
          <w:gridAfter w:val="1"/>
          <w:wAfter w:w="5" w:type="pct"/>
        </w:trPr>
        <w:tc>
          <w:tcPr>
            <w:tcW w:w="1316" w:type="pct"/>
            <w:shd w:val="clear" w:color="auto" w:fill="31849B" w:themeFill="accent5" w:themeFillShade="BF"/>
          </w:tcPr>
          <w:p w14:paraId="76DB6BA8" w14:textId="77777777" w:rsidR="00AE2AE9" w:rsidRPr="00552602" w:rsidRDefault="00AE2AE9" w:rsidP="003757F3">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5ABDFC59" w14:textId="77777777" w:rsidR="00AE2AE9" w:rsidRPr="00552602" w:rsidRDefault="00AE2AE9" w:rsidP="003757F3">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4586C6F6" w14:textId="77777777" w:rsidR="00AE2AE9" w:rsidRPr="00552602" w:rsidRDefault="00AE2AE9" w:rsidP="003757F3">
            <w:pPr>
              <w:spacing w:line="360" w:lineRule="auto"/>
              <w:jc w:val="both"/>
              <w:rPr>
                <w:b/>
                <w:color w:val="FFFFFF" w:themeColor="background1"/>
              </w:rPr>
            </w:pPr>
            <w:proofErr w:type="spellStart"/>
            <w:r w:rsidRPr="00552602">
              <w:rPr>
                <w:b/>
                <w:color w:val="FFFFFF" w:themeColor="background1"/>
              </w:rPr>
              <w:t>MyUBox</w:t>
            </w:r>
            <w:proofErr w:type="spellEnd"/>
          </w:p>
        </w:tc>
        <w:tc>
          <w:tcPr>
            <w:tcW w:w="1121" w:type="pct"/>
            <w:shd w:val="clear" w:color="auto" w:fill="31849B" w:themeFill="accent5" w:themeFillShade="BF"/>
          </w:tcPr>
          <w:p w14:paraId="5E8BA308" w14:textId="77777777" w:rsidR="00AE2AE9" w:rsidRPr="00552602" w:rsidRDefault="00AE2AE9" w:rsidP="003757F3">
            <w:pPr>
              <w:spacing w:line="360" w:lineRule="auto"/>
              <w:jc w:val="both"/>
              <w:rPr>
                <w:b/>
                <w:color w:val="FFFFFF" w:themeColor="background1"/>
              </w:rPr>
            </w:pPr>
            <w:r w:rsidRPr="00552602">
              <w:rPr>
                <w:b/>
                <w:color w:val="FFFFFF" w:themeColor="background1"/>
              </w:rPr>
              <w:t>Dr. Poket</w:t>
            </w:r>
          </w:p>
        </w:tc>
      </w:tr>
      <w:tr w:rsidR="00AE2AE9" w:rsidRPr="00E46844" w14:paraId="0F02C7C2" w14:textId="77777777" w:rsidTr="003757F3">
        <w:tc>
          <w:tcPr>
            <w:tcW w:w="5000" w:type="pct"/>
            <w:gridSpan w:val="5"/>
            <w:shd w:val="clear" w:color="auto" w:fill="365F91" w:themeFill="accent1" w:themeFillShade="BF"/>
          </w:tcPr>
          <w:p w14:paraId="780265A8" w14:textId="77777777" w:rsidR="00AE2AE9" w:rsidRPr="00552602" w:rsidRDefault="00AE2AE9" w:rsidP="003757F3">
            <w:pPr>
              <w:spacing w:line="360" w:lineRule="auto"/>
              <w:jc w:val="both"/>
              <w:rPr>
                <w:b/>
                <w:color w:val="FFFFFF" w:themeColor="background1"/>
              </w:rPr>
            </w:pPr>
            <w:r w:rsidRPr="00552602">
              <w:rPr>
                <w:b/>
                <w:color w:val="FFFFFF" w:themeColor="background1"/>
              </w:rPr>
              <w:t>1. Produkt</w:t>
            </w:r>
          </w:p>
        </w:tc>
      </w:tr>
      <w:tr w:rsidR="00AE2AE9" w:rsidRPr="00E46844" w14:paraId="3259E5B7" w14:textId="77777777" w:rsidTr="003757F3">
        <w:trPr>
          <w:gridAfter w:val="1"/>
          <w:wAfter w:w="5" w:type="pct"/>
        </w:trPr>
        <w:tc>
          <w:tcPr>
            <w:tcW w:w="1316" w:type="pct"/>
          </w:tcPr>
          <w:p w14:paraId="78B61C57" w14:textId="77777777" w:rsidR="00AE2AE9" w:rsidRPr="00E46844" w:rsidRDefault="00AE2AE9" w:rsidP="003757F3">
            <w:pPr>
              <w:spacing w:line="360" w:lineRule="auto"/>
            </w:pPr>
            <w:r>
              <w:t>1.1 Preis</w:t>
            </w:r>
          </w:p>
        </w:tc>
        <w:tc>
          <w:tcPr>
            <w:tcW w:w="1436" w:type="pct"/>
          </w:tcPr>
          <w:p w14:paraId="7D6A1EA7" w14:textId="77777777" w:rsidR="00AE2AE9" w:rsidRPr="00E46844" w:rsidRDefault="00AE2AE9" w:rsidP="003757F3">
            <w:pPr>
              <w:spacing w:line="360" w:lineRule="auto"/>
              <w:jc w:val="both"/>
            </w:pPr>
            <w:r>
              <w:t>599,00 $</w:t>
            </w:r>
          </w:p>
        </w:tc>
        <w:tc>
          <w:tcPr>
            <w:tcW w:w="1122" w:type="pct"/>
          </w:tcPr>
          <w:p w14:paraId="6B26DFFB" w14:textId="77777777" w:rsidR="00AE2AE9" w:rsidRPr="00E46844" w:rsidRDefault="00AE2AE9" w:rsidP="003757F3">
            <w:pPr>
              <w:spacing w:line="360" w:lineRule="auto"/>
              <w:jc w:val="both"/>
            </w:pPr>
            <w:r>
              <w:t>25 $ im Monat</w:t>
            </w:r>
          </w:p>
        </w:tc>
        <w:tc>
          <w:tcPr>
            <w:tcW w:w="1121" w:type="pct"/>
          </w:tcPr>
          <w:p w14:paraId="4D6B8F01" w14:textId="77777777" w:rsidR="00AE2AE9" w:rsidRPr="00E46844" w:rsidRDefault="00AE2AE9" w:rsidP="003757F3">
            <w:pPr>
              <w:spacing w:line="360" w:lineRule="auto"/>
              <w:jc w:val="both"/>
            </w:pPr>
            <w:r>
              <w:t>499 $</w:t>
            </w:r>
          </w:p>
        </w:tc>
      </w:tr>
      <w:tr w:rsidR="00AE2AE9" w:rsidRPr="00E46844" w14:paraId="64589683" w14:textId="77777777" w:rsidTr="003757F3">
        <w:trPr>
          <w:gridAfter w:val="1"/>
          <w:wAfter w:w="5" w:type="pct"/>
        </w:trPr>
        <w:tc>
          <w:tcPr>
            <w:tcW w:w="1316" w:type="pct"/>
          </w:tcPr>
          <w:p w14:paraId="3DCE7AD7" w14:textId="77777777" w:rsidR="00AE2AE9" w:rsidRDefault="00AE2AE9" w:rsidP="003757F3">
            <w:pPr>
              <w:spacing w:line="360" w:lineRule="auto"/>
            </w:pPr>
            <w:r>
              <w:t>1.2 Kapazität</w:t>
            </w:r>
          </w:p>
        </w:tc>
        <w:tc>
          <w:tcPr>
            <w:tcW w:w="1436" w:type="pct"/>
          </w:tcPr>
          <w:p w14:paraId="354B7062" w14:textId="77777777" w:rsidR="00AE2AE9" w:rsidRPr="00892327" w:rsidRDefault="00AE2AE9" w:rsidP="003757F3">
            <w:pPr>
              <w:spacing w:line="360" w:lineRule="auto"/>
              <w:jc w:val="both"/>
              <w:rPr>
                <w:color w:val="FF0000"/>
              </w:rPr>
            </w:pPr>
            <w:r>
              <w:t xml:space="preserve">10 Verschiedene Medikamente </w:t>
            </w:r>
          </w:p>
        </w:tc>
        <w:tc>
          <w:tcPr>
            <w:tcW w:w="1122" w:type="pct"/>
          </w:tcPr>
          <w:p w14:paraId="2A23371F" w14:textId="77777777" w:rsidR="00AE2AE9" w:rsidRPr="00892327" w:rsidRDefault="00AE2AE9" w:rsidP="003757F3">
            <w:pPr>
              <w:spacing w:line="360" w:lineRule="auto"/>
              <w:jc w:val="both"/>
              <w:rPr>
                <w:color w:val="FF0000"/>
              </w:rPr>
            </w:pPr>
            <w:r>
              <w:t>14 Verschiedene Medikamente</w:t>
            </w:r>
          </w:p>
        </w:tc>
        <w:tc>
          <w:tcPr>
            <w:tcW w:w="1121" w:type="pct"/>
          </w:tcPr>
          <w:p w14:paraId="240659BC" w14:textId="77777777" w:rsidR="00AE2AE9" w:rsidRDefault="00AE2AE9" w:rsidP="003757F3">
            <w:pPr>
              <w:spacing w:line="360" w:lineRule="auto"/>
              <w:jc w:val="both"/>
            </w:pPr>
            <w:r>
              <w:t>3 Verschiedene Medikamente</w:t>
            </w:r>
          </w:p>
          <w:p w14:paraId="22AD40FD" w14:textId="77777777" w:rsidR="00AE2AE9" w:rsidRDefault="00AE2AE9" w:rsidP="003757F3">
            <w:pPr>
              <w:spacing w:line="360" w:lineRule="auto"/>
              <w:jc w:val="both"/>
            </w:pPr>
          </w:p>
          <w:p w14:paraId="6BA2EC85" w14:textId="77777777" w:rsidR="00AE2AE9" w:rsidRPr="00141A66" w:rsidRDefault="00AE2AE9" w:rsidP="003757F3">
            <w:pPr>
              <w:spacing w:line="360" w:lineRule="auto"/>
              <w:jc w:val="both"/>
            </w:pPr>
            <w:r>
              <w:t>Erweiterbar auf 8</w:t>
            </w:r>
          </w:p>
        </w:tc>
      </w:tr>
      <w:tr w:rsidR="00AE2AE9" w:rsidRPr="00E46844" w14:paraId="64212F7E" w14:textId="77777777" w:rsidTr="003757F3">
        <w:tc>
          <w:tcPr>
            <w:tcW w:w="5000" w:type="pct"/>
            <w:gridSpan w:val="5"/>
            <w:shd w:val="clear" w:color="auto" w:fill="365F91" w:themeFill="accent1" w:themeFillShade="BF"/>
          </w:tcPr>
          <w:p w14:paraId="35930485" w14:textId="77777777" w:rsidR="00AE2AE9" w:rsidRPr="00552602" w:rsidRDefault="00AE2AE9" w:rsidP="003757F3">
            <w:pPr>
              <w:spacing w:line="360" w:lineRule="auto"/>
              <w:rPr>
                <w:b/>
                <w:color w:val="FFFFFF" w:themeColor="background1"/>
              </w:rPr>
            </w:pPr>
            <w:r w:rsidRPr="00552602">
              <w:rPr>
                <w:b/>
                <w:color w:val="FFFFFF" w:themeColor="background1"/>
              </w:rPr>
              <w:t>2. Funktionalitäten</w:t>
            </w:r>
          </w:p>
        </w:tc>
      </w:tr>
      <w:tr w:rsidR="00AE2AE9" w:rsidRPr="00E46844" w14:paraId="37FBDAD9" w14:textId="77777777" w:rsidTr="003757F3">
        <w:trPr>
          <w:gridAfter w:val="1"/>
          <w:wAfter w:w="5" w:type="pct"/>
        </w:trPr>
        <w:tc>
          <w:tcPr>
            <w:tcW w:w="1316" w:type="pct"/>
          </w:tcPr>
          <w:p w14:paraId="6827D20F" w14:textId="77777777" w:rsidR="00AE2AE9" w:rsidRPr="00E46844" w:rsidRDefault="00AE2AE9" w:rsidP="003757F3">
            <w:pPr>
              <w:spacing w:line="360" w:lineRule="auto"/>
            </w:pPr>
            <w:r>
              <w:t>2.1 Erinnerung bei Knappheit</w:t>
            </w:r>
          </w:p>
        </w:tc>
        <w:tc>
          <w:tcPr>
            <w:tcW w:w="1436" w:type="pct"/>
          </w:tcPr>
          <w:p w14:paraId="5AB268C2" w14:textId="77777777" w:rsidR="00AE2AE9" w:rsidRPr="00E46844" w:rsidRDefault="00AE2AE9" w:rsidP="003757F3">
            <w:pPr>
              <w:spacing w:line="360" w:lineRule="auto"/>
              <w:jc w:val="both"/>
            </w:pPr>
            <w:r>
              <w:t>Ja, kann sogar bei Amazon nachbestellen</w:t>
            </w:r>
          </w:p>
        </w:tc>
        <w:tc>
          <w:tcPr>
            <w:tcW w:w="1122" w:type="pct"/>
          </w:tcPr>
          <w:p w14:paraId="0969B61E" w14:textId="77777777" w:rsidR="00AE2AE9" w:rsidRPr="00E46844" w:rsidRDefault="00AE2AE9" w:rsidP="003757F3">
            <w:pPr>
              <w:spacing w:line="360" w:lineRule="auto"/>
              <w:jc w:val="both"/>
            </w:pPr>
            <w:r w:rsidRPr="00892327">
              <w:rPr>
                <w:color w:val="FF0000"/>
              </w:rPr>
              <w:t>Unbekannt</w:t>
            </w:r>
          </w:p>
        </w:tc>
        <w:tc>
          <w:tcPr>
            <w:tcW w:w="1121" w:type="pct"/>
          </w:tcPr>
          <w:p w14:paraId="377C55FF" w14:textId="77777777" w:rsidR="00AE2AE9" w:rsidRPr="00E46844" w:rsidRDefault="00AE2AE9" w:rsidP="003757F3">
            <w:pPr>
              <w:spacing w:line="360" w:lineRule="auto"/>
              <w:jc w:val="both"/>
            </w:pPr>
            <w:r>
              <w:t>Ja</w:t>
            </w:r>
          </w:p>
        </w:tc>
      </w:tr>
      <w:tr w:rsidR="00AE2AE9" w:rsidRPr="00E46844" w14:paraId="69392D34" w14:textId="77777777" w:rsidTr="003757F3">
        <w:trPr>
          <w:gridAfter w:val="1"/>
          <w:wAfter w:w="5" w:type="pct"/>
        </w:trPr>
        <w:tc>
          <w:tcPr>
            <w:tcW w:w="1316" w:type="pct"/>
          </w:tcPr>
          <w:p w14:paraId="54078E0C" w14:textId="77777777" w:rsidR="00AE2AE9" w:rsidRDefault="00AE2AE9" w:rsidP="003757F3">
            <w:pPr>
              <w:spacing w:line="360" w:lineRule="auto"/>
            </w:pPr>
            <w:r>
              <w:t>2.2 Visuelle Erinnerung</w:t>
            </w:r>
          </w:p>
        </w:tc>
        <w:tc>
          <w:tcPr>
            <w:tcW w:w="1436" w:type="pct"/>
          </w:tcPr>
          <w:p w14:paraId="40E14CAF" w14:textId="77777777" w:rsidR="00AE2AE9" w:rsidRPr="00E46844" w:rsidRDefault="00AE2AE9" w:rsidP="003757F3">
            <w:pPr>
              <w:spacing w:line="360" w:lineRule="auto"/>
              <w:jc w:val="both"/>
            </w:pPr>
            <w:r w:rsidRPr="00345E78">
              <w:t>Nein</w:t>
            </w:r>
          </w:p>
        </w:tc>
        <w:tc>
          <w:tcPr>
            <w:tcW w:w="1122" w:type="pct"/>
          </w:tcPr>
          <w:p w14:paraId="1E47A5C0" w14:textId="77777777" w:rsidR="00AE2AE9" w:rsidRPr="00667104" w:rsidRDefault="00AE2AE9" w:rsidP="003757F3">
            <w:pPr>
              <w:spacing w:line="360" w:lineRule="auto"/>
              <w:jc w:val="both"/>
            </w:pPr>
            <w:r w:rsidRPr="00667104">
              <w:t>Nein</w:t>
            </w:r>
          </w:p>
        </w:tc>
        <w:tc>
          <w:tcPr>
            <w:tcW w:w="1121" w:type="pct"/>
          </w:tcPr>
          <w:p w14:paraId="3DAE77DD" w14:textId="77777777" w:rsidR="00AE2AE9" w:rsidRPr="00E46844" w:rsidRDefault="00AE2AE9" w:rsidP="003757F3">
            <w:pPr>
              <w:spacing w:line="360" w:lineRule="auto"/>
              <w:jc w:val="both"/>
            </w:pPr>
            <w:r w:rsidRPr="00892327">
              <w:rPr>
                <w:color w:val="FF0000"/>
              </w:rPr>
              <w:t>Unbekannt</w:t>
            </w:r>
          </w:p>
        </w:tc>
      </w:tr>
      <w:tr w:rsidR="00AE2AE9" w:rsidRPr="00E46844" w14:paraId="511003E4" w14:textId="77777777" w:rsidTr="003757F3">
        <w:trPr>
          <w:gridAfter w:val="1"/>
          <w:wAfter w:w="5" w:type="pct"/>
        </w:trPr>
        <w:tc>
          <w:tcPr>
            <w:tcW w:w="1316" w:type="pct"/>
          </w:tcPr>
          <w:p w14:paraId="51880E83" w14:textId="77777777" w:rsidR="00AE2AE9" w:rsidRDefault="00AE2AE9" w:rsidP="003757F3">
            <w:pPr>
              <w:spacing w:line="360" w:lineRule="auto"/>
            </w:pPr>
            <w:r>
              <w:t>2.3 Akustische Erinnerung</w:t>
            </w:r>
          </w:p>
        </w:tc>
        <w:tc>
          <w:tcPr>
            <w:tcW w:w="1436" w:type="pct"/>
          </w:tcPr>
          <w:p w14:paraId="6BA1A3A2" w14:textId="77777777" w:rsidR="00AE2AE9" w:rsidRPr="00E46844" w:rsidRDefault="00AE2AE9" w:rsidP="003757F3">
            <w:pPr>
              <w:spacing w:line="360" w:lineRule="auto"/>
              <w:jc w:val="both"/>
            </w:pPr>
            <w:r w:rsidRPr="00345E78">
              <w:t>Ja</w:t>
            </w:r>
          </w:p>
        </w:tc>
        <w:tc>
          <w:tcPr>
            <w:tcW w:w="1122" w:type="pct"/>
          </w:tcPr>
          <w:p w14:paraId="330F7B35" w14:textId="77777777" w:rsidR="00AE2AE9" w:rsidRPr="00667104" w:rsidRDefault="00AE2AE9" w:rsidP="003757F3">
            <w:pPr>
              <w:spacing w:line="360" w:lineRule="auto"/>
              <w:jc w:val="both"/>
            </w:pPr>
            <w:r w:rsidRPr="00667104">
              <w:t>Ja</w:t>
            </w:r>
          </w:p>
        </w:tc>
        <w:tc>
          <w:tcPr>
            <w:tcW w:w="1121" w:type="pct"/>
          </w:tcPr>
          <w:p w14:paraId="73F675BF" w14:textId="77777777" w:rsidR="00AE2AE9" w:rsidRPr="00E46844" w:rsidRDefault="00AE2AE9" w:rsidP="003757F3">
            <w:pPr>
              <w:spacing w:line="360" w:lineRule="auto"/>
              <w:jc w:val="both"/>
            </w:pPr>
            <w:r w:rsidRPr="00892327">
              <w:rPr>
                <w:color w:val="FF0000"/>
              </w:rPr>
              <w:t>Unbekannt</w:t>
            </w:r>
          </w:p>
        </w:tc>
      </w:tr>
      <w:tr w:rsidR="00AE2AE9" w:rsidRPr="00E46844" w14:paraId="4A69BF69" w14:textId="77777777" w:rsidTr="003757F3">
        <w:trPr>
          <w:gridAfter w:val="1"/>
          <w:wAfter w:w="5" w:type="pct"/>
        </w:trPr>
        <w:tc>
          <w:tcPr>
            <w:tcW w:w="1316" w:type="pct"/>
          </w:tcPr>
          <w:p w14:paraId="6E72240E" w14:textId="77777777" w:rsidR="00AE2AE9" w:rsidRDefault="00AE2AE9" w:rsidP="003757F3">
            <w:pPr>
              <w:spacing w:line="360" w:lineRule="auto"/>
            </w:pPr>
            <w:r>
              <w:t xml:space="preserve">2.4 Erinnerung durch zusätzliche Geräte (Handy, </w:t>
            </w:r>
            <w:proofErr w:type="spellStart"/>
            <w:r>
              <w:t>SmartWatch</w:t>
            </w:r>
            <w:proofErr w:type="spellEnd"/>
            <w:r>
              <w:t>)</w:t>
            </w:r>
          </w:p>
        </w:tc>
        <w:tc>
          <w:tcPr>
            <w:tcW w:w="1436" w:type="pct"/>
          </w:tcPr>
          <w:p w14:paraId="2BDE324F" w14:textId="77777777" w:rsidR="00AE2AE9" w:rsidRDefault="00AE2AE9" w:rsidP="003757F3">
            <w:pPr>
              <w:spacing w:line="360" w:lineRule="auto"/>
              <w:jc w:val="both"/>
            </w:pPr>
            <w:r>
              <w:t>Ja</w:t>
            </w:r>
          </w:p>
        </w:tc>
        <w:tc>
          <w:tcPr>
            <w:tcW w:w="1122" w:type="pct"/>
          </w:tcPr>
          <w:p w14:paraId="063CD90B" w14:textId="77777777" w:rsidR="00AE2AE9" w:rsidRPr="00E46844" w:rsidRDefault="00AE2AE9" w:rsidP="003757F3">
            <w:pPr>
              <w:spacing w:line="360" w:lineRule="auto"/>
              <w:jc w:val="both"/>
            </w:pPr>
            <w:r w:rsidRPr="00892327">
              <w:rPr>
                <w:color w:val="FF0000"/>
              </w:rPr>
              <w:t>Unbekannt</w:t>
            </w:r>
          </w:p>
        </w:tc>
        <w:tc>
          <w:tcPr>
            <w:tcW w:w="1121" w:type="pct"/>
          </w:tcPr>
          <w:p w14:paraId="675F3464" w14:textId="77777777" w:rsidR="00AE2AE9" w:rsidRPr="00E46844" w:rsidRDefault="00AE2AE9" w:rsidP="003757F3">
            <w:pPr>
              <w:spacing w:line="360" w:lineRule="auto"/>
              <w:jc w:val="both"/>
            </w:pPr>
            <w:r w:rsidRPr="00892327">
              <w:rPr>
                <w:color w:val="FF0000"/>
              </w:rPr>
              <w:t>Unbekannt</w:t>
            </w:r>
          </w:p>
        </w:tc>
      </w:tr>
      <w:tr w:rsidR="00AE2AE9" w:rsidRPr="00E46844" w14:paraId="359F6BFC" w14:textId="77777777" w:rsidTr="003757F3">
        <w:tc>
          <w:tcPr>
            <w:tcW w:w="5000" w:type="pct"/>
            <w:gridSpan w:val="5"/>
            <w:shd w:val="clear" w:color="auto" w:fill="365F91" w:themeFill="accent1" w:themeFillShade="BF"/>
          </w:tcPr>
          <w:p w14:paraId="55E10C3D" w14:textId="77777777" w:rsidR="00AE2AE9" w:rsidRPr="004E5689" w:rsidRDefault="00AE2AE9" w:rsidP="003757F3">
            <w:pPr>
              <w:spacing w:line="360" w:lineRule="auto"/>
              <w:rPr>
                <w:b/>
                <w:color w:val="FFFFFF" w:themeColor="background1"/>
              </w:rPr>
            </w:pPr>
            <w:r w:rsidRPr="004E5689">
              <w:rPr>
                <w:b/>
                <w:color w:val="FFFFFF" w:themeColor="background1"/>
              </w:rPr>
              <w:t>3. Sicherheit</w:t>
            </w:r>
          </w:p>
        </w:tc>
      </w:tr>
      <w:tr w:rsidR="00AE2AE9" w:rsidRPr="00E46844" w14:paraId="13D9008E" w14:textId="77777777" w:rsidTr="003757F3">
        <w:trPr>
          <w:gridAfter w:val="1"/>
          <w:wAfter w:w="5" w:type="pct"/>
        </w:trPr>
        <w:tc>
          <w:tcPr>
            <w:tcW w:w="1316" w:type="pct"/>
          </w:tcPr>
          <w:p w14:paraId="3FFE64A2" w14:textId="77777777" w:rsidR="00AE2AE9" w:rsidRDefault="00AE2AE9" w:rsidP="003757F3">
            <w:pPr>
              <w:spacing w:line="360" w:lineRule="auto"/>
            </w:pPr>
            <w:r>
              <w:t>3.1 Sicherheit vor falscher Einnahme</w:t>
            </w:r>
          </w:p>
        </w:tc>
        <w:tc>
          <w:tcPr>
            <w:tcW w:w="1436" w:type="pct"/>
          </w:tcPr>
          <w:p w14:paraId="1D677CA3" w14:textId="77777777" w:rsidR="00AE2AE9" w:rsidRDefault="00AE2AE9" w:rsidP="003757F3">
            <w:pPr>
              <w:spacing w:line="360" w:lineRule="auto"/>
              <w:jc w:val="both"/>
            </w:pPr>
            <w:r>
              <w:t>Ja</w:t>
            </w:r>
          </w:p>
        </w:tc>
        <w:tc>
          <w:tcPr>
            <w:tcW w:w="1122" w:type="pct"/>
          </w:tcPr>
          <w:p w14:paraId="26252E44" w14:textId="77777777" w:rsidR="00AE2AE9" w:rsidRDefault="00AE2AE9" w:rsidP="003757F3">
            <w:pPr>
              <w:spacing w:line="360" w:lineRule="auto"/>
              <w:jc w:val="both"/>
            </w:pPr>
            <w:r>
              <w:t>Ja</w:t>
            </w:r>
          </w:p>
        </w:tc>
        <w:tc>
          <w:tcPr>
            <w:tcW w:w="1121" w:type="pct"/>
          </w:tcPr>
          <w:p w14:paraId="7B6CB141" w14:textId="77777777" w:rsidR="00AE2AE9" w:rsidRPr="008E2EBD" w:rsidRDefault="00AE2AE9" w:rsidP="003757F3">
            <w:pPr>
              <w:spacing w:line="360" w:lineRule="auto"/>
              <w:jc w:val="both"/>
            </w:pPr>
            <w:r w:rsidRPr="008E2EBD">
              <w:t>Ja</w:t>
            </w:r>
          </w:p>
        </w:tc>
      </w:tr>
      <w:tr w:rsidR="00AE2AE9" w:rsidRPr="00E46844" w14:paraId="5AD2550C" w14:textId="77777777" w:rsidTr="003757F3">
        <w:trPr>
          <w:gridAfter w:val="1"/>
          <w:wAfter w:w="5" w:type="pct"/>
        </w:trPr>
        <w:tc>
          <w:tcPr>
            <w:tcW w:w="1316" w:type="pct"/>
          </w:tcPr>
          <w:p w14:paraId="06F6F778" w14:textId="77777777" w:rsidR="00AE2AE9" w:rsidRDefault="00AE2AE9" w:rsidP="003757F3">
            <w:pPr>
              <w:spacing w:line="360" w:lineRule="auto"/>
              <w:jc w:val="both"/>
            </w:pPr>
            <w:r>
              <w:t>3.2 Kindersicherheit</w:t>
            </w:r>
          </w:p>
        </w:tc>
        <w:tc>
          <w:tcPr>
            <w:tcW w:w="1436" w:type="pct"/>
          </w:tcPr>
          <w:p w14:paraId="4B806CB1" w14:textId="77777777" w:rsidR="00AE2AE9" w:rsidRDefault="00AE2AE9" w:rsidP="003757F3">
            <w:pPr>
              <w:spacing w:line="360" w:lineRule="auto"/>
              <w:jc w:val="both"/>
            </w:pPr>
            <w:r>
              <w:t>Ja</w:t>
            </w:r>
          </w:p>
        </w:tc>
        <w:tc>
          <w:tcPr>
            <w:tcW w:w="1122" w:type="pct"/>
          </w:tcPr>
          <w:p w14:paraId="18D6A1B0" w14:textId="77777777" w:rsidR="00AE2AE9" w:rsidRDefault="00AE2AE9" w:rsidP="003757F3">
            <w:pPr>
              <w:spacing w:line="360" w:lineRule="auto"/>
              <w:jc w:val="both"/>
            </w:pPr>
            <w:r w:rsidRPr="005F21F9">
              <w:t>Ja</w:t>
            </w:r>
          </w:p>
        </w:tc>
        <w:tc>
          <w:tcPr>
            <w:tcW w:w="1121" w:type="pct"/>
          </w:tcPr>
          <w:p w14:paraId="7D05992D" w14:textId="77777777" w:rsidR="00AE2AE9" w:rsidRDefault="00AE2AE9" w:rsidP="003757F3">
            <w:pPr>
              <w:spacing w:line="360" w:lineRule="auto"/>
              <w:jc w:val="both"/>
            </w:pPr>
            <w:r>
              <w:t>Ja</w:t>
            </w:r>
          </w:p>
        </w:tc>
      </w:tr>
      <w:tr w:rsidR="00AE2AE9" w:rsidRPr="00E46844" w14:paraId="215D6544" w14:textId="77777777" w:rsidTr="003757F3">
        <w:tc>
          <w:tcPr>
            <w:tcW w:w="5000" w:type="pct"/>
            <w:gridSpan w:val="5"/>
            <w:shd w:val="clear" w:color="auto" w:fill="365F91" w:themeFill="accent1" w:themeFillShade="BF"/>
          </w:tcPr>
          <w:p w14:paraId="52159762" w14:textId="77777777" w:rsidR="00AE2AE9" w:rsidRPr="004E5689" w:rsidRDefault="00AE2AE9" w:rsidP="003757F3">
            <w:pPr>
              <w:spacing w:line="360" w:lineRule="auto"/>
              <w:jc w:val="both"/>
              <w:rPr>
                <w:b/>
                <w:color w:val="FFFFFF" w:themeColor="background1"/>
              </w:rPr>
            </w:pPr>
            <w:r w:rsidRPr="004E5689">
              <w:rPr>
                <w:b/>
                <w:color w:val="FFFFFF" w:themeColor="background1"/>
              </w:rPr>
              <w:t>4. Benutzbarkeit</w:t>
            </w:r>
          </w:p>
        </w:tc>
      </w:tr>
      <w:tr w:rsidR="00AE2AE9" w:rsidRPr="00E46844" w14:paraId="68C7CD96" w14:textId="77777777" w:rsidTr="003757F3">
        <w:trPr>
          <w:gridAfter w:val="1"/>
          <w:wAfter w:w="5" w:type="pct"/>
        </w:trPr>
        <w:tc>
          <w:tcPr>
            <w:tcW w:w="1316" w:type="pct"/>
          </w:tcPr>
          <w:p w14:paraId="1702B34E" w14:textId="77777777" w:rsidR="00AE2AE9" w:rsidRPr="00E46844" w:rsidRDefault="00AE2AE9" w:rsidP="003757F3">
            <w:pPr>
              <w:spacing w:line="360" w:lineRule="auto"/>
              <w:jc w:val="both"/>
            </w:pPr>
            <w:r>
              <w:t>4.1 Portabilität</w:t>
            </w:r>
          </w:p>
        </w:tc>
        <w:tc>
          <w:tcPr>
            <w:tcW w:w="1436" w:type="pct"/>
          </w:tcPr>
          <w:p w14:paraId="5DA56364" w14:textId="77777777" w:rsidR="00AE2AE9" w:rsidRPr="00E46844" w:rsidRDefault="00AE2AE9" w:rsidP="003757F3">
            <w:pPr>
              <w:spacing w:line="360" w:lineRule="auto"/>
              <w:jc w:val="both"/>
            </w:pPr>
            <w:r>
              <w:t>Bedingt, da unhandliches Design</w:t>
            </w:r>
          </w:p>
        </w:tc>
        <w:tc>
          <w:tcPr>
            <w:tcW w:w="1122" w:type="pct"/>
          </w:tcPr>
          <w:p w14:paraId="2CE2EC0A" w14:textId="77777777" w:rsidR="00AE2AE9" w:rsidRPr="00E46844" w:rsidRDefault="00AE2AE9" w:rsidP="003757F3">
            <w:pPr>
              <w:spacing w:line="360" w:lineRule="auto"/>
              <w:jc w:val="both"/>
            </w:pPr>
            <w:r>
              <w:t>5 Tages Batterie</w:t>
            </w:r>
          </w:p>
        </w:tc>
        <w:tc>
          <w:tcPr>
            <w:tcW w:w="1121" w:type="pct"/>
          </w:tcPr>
          <w:p w14:paraId="18860703" w14:textId="77777777" w:rsidR="00AE2AE9" w:rsidRPr="00E46844" w:rsidRDefault="00AE2AE9" w:rsidP="003757F3">
            <w:pPr>
              <w:spacing w:line="360" w:lineRule="auto"/>
              <w:jc w:val="both"/>
            </w:pPr>
            <w:r>
              <w:t>Ja</w:t>
            </w:r>
          </w:p>
        </w:tc>
      </w:tr>
      <w:tr w:rsidR="00AE2AE9" w:rsidRPr="00E46844" w14:paraId="431CBEF2" w14:textId="77777777" w:rsidTr="003757F3">
        <w:trPr>
          <w:gridAfter w:val="1"/>
          <w:wAfter w:w="5" w:type="pct"/>
        </w:trPr>
        <w:tc>
          <w:tcPr>
            <w:tcW w:w="1316" w:type="pct"/>
          </w:tcPr>
          <w:p w14:paraId="5426E8FB" w14:textId="77777777" w:rsidR="00AE2AE9" w:rsidRDefault="00AE2AE9" w:rsidP="003757F3">
            <w:pPr>
              <w:spacing w:line="360" w:lineRule="auto"/>
              <w:jc w:val="both"/>
            </w:pPr>
            <w:r>
              <w:t>4.2 Behindertengerecht</w:t>
            </w:r>
          </w:p>
        </w:tc>
        <w:tc>
          <w:tcPr>
            <w:tcW w:w="1436" w:type="pct"/>
          </w:tcPr>
          <w:p w14:paraId="73C4B7D4" w14:textId="77777777" w:rsidR="00AE2AE9" w:rsidRDefault="00AE2AE9" w:rsidP="003757F3">
            <w:pPr>
              <w:spacing w:line="360" w:lineRule="auto"/>
              <w:jc w:val="both"/>
            </w:pPr>
            <w:r w:rsidRPr="00892327">
              <w:rPr>
                <w:color w:val="FF0000"/>
              </w:rPr>
              <w:t>Unbekannt</w:t>
            </w:r>
          </w:p>
        </w:tc>
        <w:tc>
          <w:tcPr>
            <w:tcW w:w="1122" w:type="pct"/>
          </w:tcPr>
          <w:p w14:paraId="5CCD2744" w14:textId="77777777" w:rsidR="00AE2AE9" w:rsidRDefault="00AE2AE9" w:rsidP="003757F3">
            <w:pPr>
              <w:spacing w:line="360" w:lineRule="auto"/>
              <w:jc w:val="both"/>
            </w:pPr>
            <w:r w:rsidRPr="00892327">
              <w:rPr>
                <w:color w:val="FF0000"/>
              </w:rPr>
              <w:t>Unbekannt</w:t>
            </w:r>
          </w:p>
        </w:tc>
        <w:tc>
          <w:tcPr>
            <w:tcW w:w="1121" w:type="pct"/>
          </w:tcPr>
          <w:p w14:paraId="4568413B" w14:textId="77777777" w:rsidR="00AE2AE9" w:rsidRDefault="00AE2AE9" w:rsidP="003757F3">
            <w:pPr>
              <w:pStyle w:val="Listenabsatz"/>
              <w:numPr>
                <w:ilvl w:val="0"/>
                <w:numId w:val="17"/>
              </w:numPr>
              <w:spacing w:line="360" w:lineRule="auto"/>
              <w:jc w:val="both"/>
            </w:pPr>
            <w:proofErr w:type="spellStart"/>
            <w:r w:rsidRPr="00141A66">
              <w:t>PillBox</w:t>
            </w:r>
            <w:proofErr w:type="spellEnd"/>
            <w:r w:rsidRPr="00141A66">
              <w:t xml:space="preserve"> </w:t>
            </w:r>
            <w:proofErr w:type="spellStart"/>
            <w:r w:rsidRPr="00141A66">
              <w:t>has</w:t>
            </w:r>
            <w:proofErr w:type="spellEnd"/>
            <w:r w:rsidRPr="00141A66">
              <w:t xml:space="preserve"> large </w:t>
            </w:r>
            <w:proofErr w:type="spellStart"/>
            <w:r w:rsidRPr="00141A66">
              <w:t>buttons</w:t>
            </w:r>
            <w:proofErr w:type="spellEnd"/>
            <w:r w:rsidRPr="00141A66">
              <w:t xml:space="preserve">, </w:t>
            </w:r>
          </w:p>
          <w:p w14:paraId="4B9B52FE" w14:textId="77777777" w:rsidR="00AE2AE9" w:rsidRDefault="00AE2AE9" w:rsidP="003757F3">
            <w:pPr>
              <w:pStyle w:val="Listenabsatz"/>
              <w:numPr>
                <w:ilvl w:val="0"/>
                <w:numId w:val="17"/>
              </w:numPr>
              <w:spacing w:line="360" w:lineRule="auto"/>
              <w:jc w:val="both"/>
            </w:pPr>
            <w:r w:rsidRPr="00141A66">
              <w:t xml:space="preserve">LED &amp; </w:t>
            </w:r>
            <w:r>
              <w:t xml:space="preserve">Braille </w:t>
            </w:r>
            <w:proofErr w:type="spellStart"/>
            <w:r>
              <w:t>indicators</w:t>
            </w:r>
            <w:proofErr w:type="spellEnd"/>
            <w:r>
              <w:t xml:space="preserve"> </w:t>
            </w:r>
          </w:p>
          <w:p w14:paraId="20CBBCF5" w14:textId="77777777" w:rsidR="00AE2AE9" w:rsidRDefault="00AE2AE9" w:rsidP="003757F3">
            <w:pPr>
              <w:pStyle w:val="Listenabsatz"/>
              <w:numPr>
                <w:ilvl w:val="0"/>
                <w:numId w:val="17"/>
              </w:numPr>
              <w:spacing w:line="360" w:lineRule="auto"/>
              <w:jc w:val="both"/>
            </w:pPr>
            <w:proofErr w:type="spellStart"/>
            <w:r w:rsidRPr="00141A66">
              <w:t>tactile</w:t>
            </w:r>
            <w:proofErr w:type="spellEnd"/>
            <w:r w:rsidRPr="00141A66">
              <w:t xml:space="preserve"> </w:t>
            </w:r>
            <w:proofErr w:type="spellStart"/>
            <w:r w:rsidRPr="00141A66">
              <w:t>edges</w:t>
            </w:r>
            <w:proofErr w:type="spellEnd"/>
            <w:r w:rsidRPr="00141A66">
              <w:t xml:space="preserve"> </w:t>
            </w:r>
            <w:proofErr w:type="spellStart"/>
            <w:r w:rsidRPr="00141A66">
              <w:t>to</w:t>
            </w:r>
            <w:proofErr w:type="spellEnd"/>
            <w:r w:rsidRPr="00141A66">
              <w:t xml:space="preserve"> </w:t>
            </w:r>
            <w:proofErr w:type="spellStart"/>
            <w:r w:rsidRPr="00141A66">
              <w:t>guide</w:t>
            </w:r>
            <w:proofErr w:type="spellEnd"/>
            <w:r w:rsidRPr="00141A66">
              <w:t xml:space="preserve"> </w:t>
            </w:r>
            <w:proofErr w:type="spellStart"/>
            <w:r w:rsidRPr="00141A66">
              <w:t>you</w:t>
            </w:r>
            <w:proofErr w:type="spellEnd"/>
            <w:r w:rsidRPr="00141A66">
              <w:t xml:space="preserve"> </w:t>
            </w:r>
            <w:proofErr w:type="spellStart"/>
            <w:r w:rsidRPr="00141A66">
              <w:t>to</w:t>
            </w:r>
            <w:proofErr w:type="spellEnd"/>
            <w:r w:rsidRPr="00141A66">
              <w:t xml:space="preserve"> </w:t>
            </w:r>
            <w:proofErr w:type="spellStart"/>
            <w:r w:rsidRPr="00141A66">
              <w:t>the</w:t>
            </w:r>
            <w:proofErr w:type="spellEnd"/>
            <w:r w:rsidRPr="00141A66">
              <w:t xml:space="preserve"> </w:t>
            </w:r>
            <w:proofErr w:type="spellStart"/>
            <w:r w:rsidRPr="00141A66">
              <w:t>correct</w:t>
            </w:r>
            <w:proofErr w:type="spellEnd"/>
            <w:r w:rsidRPr="00141A66">
              <w:t xml:space="preserve"> </w:t>
            </w:r>
            <w:proofErr w:type="spellStart"/>
            <w:r w:rsidRPr="00141A66">
              <w:t>glass</w:t>
            </w:r>
            <w:proofErr w:type="spellEnd"/>
            <w:r w:rsidRPr="00141A66">
              <w:t>.</w:t>
            </w:r>
          </w:p>
        </w:tc>
      </w:tr>
    </w:tbl>
    <w:p w14:paraId="7CDD5EB7" w14:textId="5F15C5C8" w:rsidR="00634CAB" w:rsidRDefault="00634CAB" w:rsidP="00736855">
      <w:pPr>
        <w:spacing w:line="360" w:lineRule="auto"/>
        <w:jc w:val="both"/>
      </w:pPr>
    </w:p>
    <w:p w14:paraId="3D63A76A" w14:textId="36DB37AD" w:rsidR="00736855" w:rsidRDefault="00736855" w:rsidP="00736855">
      <w:pPr>
        <w:pStyle w:val="berschrift2"/>
        <w:numPr>
          <w:ilvl w:val="2"/>
          <w:numId w:val="2"/>
        </w:numPr>
        <w:spacing w:line="320" w:lineRule="exact"/>
        <w:rPr>
          <w:rFonts w:ascii="Times New Roman" w:hAnsi="Times New Roman" w:cs="Times New Roman"/>
        </w:rPr>
      </w:pPr>
      <w:bookmarkStart w:id="163" w:name="_Toc476262611"/>
      <w:r w:rsidRPr="00736855">
        <w:rPr>
          <w:rFonts w:ascii="Times New Roman" w:hAnsi="Times New Roman" w:cs="Times New Roman"/>
        </w:rPr>
        <w:lastRenderedPageBreak/>
        <w:t>Smarte Medikamentendosen</w:t>
      </w:r>
      <w:bookmarkEnd w:id="163"/>
    </w:p>
    <w:p w14:paraId="12F3BF4B" w14:textId="77777777" w:rsidR="00736855" w:rsidRPr="00736855" w:rsidRDefault="00736855" w:rsidP="00736855"/>
    <w:p w14:paraId="666ABF61" w14:textId="02991C59" w:rsidR="00AE2AE9" w:rsidRDefault="00736855" w:rsidP="00736855">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und Portabilität gewährleistet ist.</w:t>
      </w:r>
    </w:p>
    <w:p w14:paraId="1FE18C51" w14:textId="6007A64E" w:rsidR="00810B8E" w:rsidRDefault="00810B8E" w:rsidP="00810B8E">
      <w:pPr>
        <w:spacing w:line="360" w:lineRule="auto"/>
        <w:jc w:val="both"/>
      </w:pPr>
    </w:p>
    <w:p w14:paraId="52E72FAB" w14:textId="563DE75C" w:rsidR="00810B8E" w:rsidRPr="00810B8E" w:rsidRDefault="00810B8E" w:rsidP="00810B8E">
      <w:pPr>
        <w:pStyle w:val="berschrift2"/>
        <w:numPr>
          <w:ilvl w:val="3"/>
          <w:numId w:val="2"/>
        </w:numPr>
        <w:spacing w:line="320" w:lineRule="exact"/>
        <w:rPr>
          <w:rFonts w:ascii="Times New Roman" w:hAnsi="Times New Roman" w:cs="Times New Roman"/>
        </w:rPr>
      </w:pPr>
      <w:bookmarkStart w:id="164" w:name="_Toc476262612"/>
      <w:r w:rsidRPr="00810B8E">
        <w:rPr>
          <w:rFonts w:ascii="Times New Roman" w:hAnsi="Times New Roman" w:cs="Times New Roman"/>
        </w:rPr>
        <w:t>Produkte auf dem Markt</w:t>
      </w:r>
      <w:bookmarkEnd w:id="164"/>
    </w:p>
    <w:p w14:paraId="0BD5FC70" w14:textId="77777777" w:rsidR="00810B8E" w:rsidRDefault="00810B8E" w:rsidP="00810B8E">
      <w:pPr>
        <w:spacing w:line="360" w:lineRule="auto"/>
        <w:jc w:val="both"/>
        <w:rPr>
          <w:b/>
        </w:rPr>
      </w:pPr>
    </w:p>
    <w:p w14:paraId="4F6F1E70" w14:textId="1CE4AD38" w:rsidR="00810B8E" w:rsidRPr="00810B8E" w:rsidRDefault="00810B8E" w:rsidP="00810B8E">
      <w:pPr>
        <w:spacing w:line="360" w:lineRule="auto"/>
        <w:jc w:val="both"/>
        <w:rPr>
          <w:b/>
        </w:rPr>
      </w:pPr>
      <w:proofErr w:type="spellStart"/>
      <w:r w:rsidRPr="00810B8E">
        <w:rPr>
          <w:b/>
        </w:rPr>
        <w:t>SMRxT</w:t>
      </w:r>
      <w:proofErr w:type="spellEnd"/>
    </w:p>
    <w:p w14:paraId="0A1C8DA3" w14:textId="31AF2A95" w:rsidR="00810B8E" w:rsidRDefault="00810B8E" w:rsidP="00810B8E">
      <w:pPr>
        <w:spacing w:line="360" w:lineRule="auto"/>
        <w:jc w:val="both"/>
      </w:pPr>
      <w:r w:rsidRPr="00880015">
        <w:t xml:space="preserve">Das in New York ansässige Unternehmen SMRXT INC entwickelte die Smarte Medikamentendose </w:t>
      </w:r>
      <w:proofErr w:type="spellStart"/>
      <w:r w:rsidRPr="00880015">
        <w:t>SMRxT</w:t>
      </w:r>
      <w:proofErr w:type="spellEnd"/>
      <w:r w:rsidRPr="00880015">
        <w:t xml:space="preserve">. </w:t>
      </w:r>
      <w:r>
        <w:t xml:space="preserve">Diese hat im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 xml:space="preserve">akustischen Signalen an die Einnahme erinnert und wird hauptsächlich zur Messung von Adhärenz verwendet. </w:t>
      </w:r>
      <w:r>
        <w:fldChar w:fldCharType="begin"/>
      </w:r>
      <w: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fldChar w:fldCharType="separate"/>
      </w:r>
      <w:bookmarkStart w:id="165" w:name="_CTVP001c57789de2ba34d85b0a9ad8c2f5586fe"/>
      <w:r>
        <w:t>(Vgl. SMRXT INC 2015)</w:t>
      </w:r>
      <w:bookmarkEnd w:id="165"/>
      <w:r>
        <w:fldChar w:fldCharType="end"/>
      </w:r>
    </w:p>
    <w:p w14:paraId="047269E1" w14:textId="77777777" w:rsidR="00810B8E" w:rsidRPr="00880015" w:rsidRDefault="00810B8E" w:rsidP="00810B8E">
      <w:pPr>
        <w:spacing w:line="360" w:lineRule="auto"/>
        <w:jc w:val="both"/>
      </w:pPr>
    </w:p>
    <w:p w14:paraId="3454910A" w14:textId="77777777" w:rsidR="00810B8E" w:rsidRDefault="00810B8E" w:rsidP="00810B8E">
      <w:pPr>
        <w:keepNext/>
        <w:spacing w:line="360" w:lineRule="auto"/>
        <w:jc w:val="center"/>
      </w:pPr>
      <w:r>
        <w:rPr>
          <w:b/>
          <w:noProof/>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6D9CDC4E" w:rsidR="00D53656" w:rsidRPr="004F7C3B" w:rsidRDefault="00810B8E" w:rsidP="00810B8E">
      <w:pPr>
        <w:pStyle w:val="Beschriftung"/>
        <w:jc w:val="center"/>
        <w:rPr>
          <w:b w:val="0"/>
        </w:rPr>
      </w:pPr>
      <w:bookmarkStart w:id="166" w:name="_Toc476262658"/>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10</w:t>
      </w:r>
      <w:r w:rsidRPr="004F7C3B">
        <w:rPr>
          <w:b w:val="0"/>
          <w:noProof/>
        </w:rPr>
        <w:fldChar w:fldCharType="end"/>
      </w:r>
      <w:r w:rsidRPr="004F7C3B">
        <w:rPr>
          <w:b w:val="0"/>
        </w:rPr>
        <w:t xml:space="preserve">: </w:t>
      </w:r>
      <w:proofErr w:type="spellStart"/>
      <w:r w:rsidRPr="004F7C3B">
        <w:rPr>
          <w:b w:val="0"/>
        </w:rPr>
        <w:t>SMRxT</w:t>
      </w:r>
      <w:proofErr w:type="spellEnd"/>
      <w:r w:rsidRPr="004F7C3B">
        <w:rPr>
          <w:b w:val="0"/>
        </w:rPr>
        <w:t xml:space="preserve"> Medikamentendose</w:t>
      </w:r>
      <w:bookmarkEnd w:id="166"/>
      <w:r w:rsidRPr="004F7C3B">
        <w:rPr>
          <w:b w:val="0"/>
        </w:rPr>
        <w:t xml:space="preserve"> </w:t>
      </w:r>
    </w:p>
    <w:p w14:paraId="021B76E9" w14:textId="100B2559" w:rsidR="00810B8E" w:rsidRPr="004F7C3B" w:rsidRDefault="00810B8E" w:rsidP="00810B8E">
      <w:pPr>
        <w:pStyle w:val="Beschriftung"/>
        <w:jc w:val="center"/>
        <w:rPr>
          <w:b w:val="0"/>
        </w:rPr>
      </w:pPr>
      <w:r w:rsidRPr="004F7C3B">
        <w:rPr>
          <w:b w:val="0"/>
        </w:rPr>
        <w:fldChar w:fldCharType="begin"/>
      </w:r>
      <w:r w:rsidRPr="004F7C3B">
        <w:rPr>
          <w:b w:val="0"/>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4F7C3B">
        <w:rPr>
          <w:b w:val="0"/>
        </w:rPr>
        <w:fldChar w:fldCharType="separate"/>
      </w:r>
      <w:bookmarkStart w:id="167" w:name="_CTVP0013e689bc4ce6244da9e63a776c4b9218f"/>
      <w:r w:rsidRPr="004F7C3B">
        <w:rPr>
          <w:b w:val="0"/>
        </w:rPr>
        <w:t>(Quelle: SMRXT INC 2015)</w:t>
      </w:r>
      <w:bookmarkEnd w:id="167"/>
      <w:r w:rsidRPr="004F7C3B">
        <w:rPr>
          <w:b w:val="0"/>
        </w:rPr>
        <w:fldChar w:fldCharType="end"/>
      </w:r>
    </w:p>
    <w:p w14:paraId="5640FF3B" w14:textId="77777777" w:rsidR="00810B8E" w:rsidRDefault="00810B8E" w:rsidP="00810B8E"/>
    <w:p w14:paraId="1C78F66D" w14:textId="61171A83" w:rsidR="00810B8E" w:rsidRDefault="00810B8E" w:rsidP="00810B8E">
      <w:pPr>
        <w:rPr>
          <w:b/>
        </w:rPr>
      </w:pPr>
      <w:proofErr w:type="spellStart"/>
      <w:r w:rsidRPr="00810B8E">
        <w:rPr>
          <w:b/>
        </w:rPr>
        <w:t>Adherence</w:t>
      </w:r>
      <w:proofErr w:type="spellEnd"/>
      <w:r w:rsidRPr="00810B8E">
        <w:rPr>
          <w:b/>
        </w:rPr>
        <w:t xml:space="preserve"> </w:t>
      </w:r>
      <w:proofErr w:type="spellStart"/>
      <w:r w:rsidRPr="00810B8E">
        <w:rPr>
          <w:b/>
        </w:rPr>
        <w:t>Pill</w:t>
      </w:r>
      <w:proofErr w:type="spellEnd"/>
      <w:r w:rsidRPr="00810B8E">
        <w:rPr>
          <w:b/>
        </w:rPr>
        <w:t xml:space="preserve"> </w:t>
      </w:r>
      <w:proofErr w:type="spellStart"/>
      <w:r w:rsidRPr="00810B8E">
        <w:rPr>
          <w:b/>
        </w:rPr>
        <w:t>Bottle</w:t>
      </w:r>
      <w:proofErr w:type="spellEnd"/>
    </w:p>
    <w:p w14:paraId="4E60FC0A" w14:textId="77777777" w:rsidR="00810B8E" w:rsidRPr="00810B8E" w:rsidRDefault="00810B8E" w:rsidP="00810B8E">
      <w:pPr>
        <w:rPr>
          <w:b/>
        </w:rPr>
      </w:pPr>
    </w:p>
    <w:p w14:paraId="0254BBE6" w14:textId="77777777" w:rsidR="00810B8E" w:rsidRDefault="00810B8E" w:rsidP="00810B8E">
      <w:pPr>
        <w:spacing w:line="360" w:lineRule="auto"/>
        <w:jc w:val="both"/>
      </w:pPr>
      <w:proofErr w:type="spellStart"/>
      <w:r w:rsidRPr="00CC0866">
        <w:t>Adherence</w:t>
      </w:r>
      <w:proofErr w:type="spellEnd"/>
      <w:r w:rsidRPr="00CC0866">
        <w:t xml:space="preserve"> </w:t>
      </w:r>
      <w:proofErr w:type="spellStart"/>
      <w:r w:rsidRPr="00CC0866">
        <w:t>Pill</w:t>
      </w:r>
      <w:proofErr w:type="spellEnd"/>
      <w:r w:rsidRPr="00CC0866">
        <w:t xml:space="preserve"> </w:t>
      </w:r>
      <w:proofErr w:type="spellStart"/>
      <w:r w:rsidRPr="00CC0866">
        <w:t>Bottle</w:t>
      </w:r>
      <w:proofErr w:type="spellEnd"/>
      <w:r w:rsidRPr="00CC0866">
        <w:t xml:space="preserve"> wurde von dem in New York ansässigem Unternehmen </w:t>
      </w:r>
      <w:proofErr w:type="spellStart"/>
      <w:r w:rsidRPr="00CC0866">
        <w:t>AdhereTech</w:t>
      </w:r>
      <w:proofErr w:type="spellEnd"/>
      <w:r w:rsidRPr="00CC0866">
        <w:t xml:space="preserve"> entwickelt. Die Benachrichtigungen zur Einnahme von Medikamenten erfolgt durch ein Aufleuchten der an der Dose angebrachten LEDs und bei Bedarf durch einen auto</w:t>
      </w:r>
      <w:r>
        <w:t>matischen Anruf oder durch das V</w:t>
      </w:r>
      <w:r w:rsidRPr="00CC0866">
        <w:t xml:space="preserve">ersenden von einer Textnachricht. Durch eingebaute Sensoren kann die Dose </w:t>
      </w:r>
      <w:r w:rsidRPr="00CC0866">
        <w:lastRenderedPageBreak/>
        <w:t>mitverfolgen wann eine Öffnung und in welcher Menge eine Medikamentene</w:t>
      </w:r>
      <w:r>
        <w:t>n</w:t>
      </w:r>
      <w:r w:rsidRPr="00CC0866">
        <w:t>tnahme erfolgte.</w:t>
      </w:r>
      <w:r>
        <w:t xml:space="preserve"> </w:t>
      </w:r>
      <w:r>
        <w:fldChar w:fldCharType="begin"/>
      </w:r>
      <w: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fldChar w:fldCharType="separate"/>
      </w:r>
      <w:bookmarkStart w:id="168" w:name="_CTVP0013d376e4cb7b9486494e2bfae811e6bfb"/>
      <w:r>
        <w:t xml:space="preserve">(Vgl. </w:t>
      </w:r>
      <w:proofErr w:type="spellStart"/>
      <w:r>
        <w:t>AdhereTech</w:t>
      </w:r>
      <w:proofErr w:type="spellEnd"/>
      <w:r>
        <w:t xml:space="preserve"> Inc. 2015)</w:t>
      </w:r>
      <w:bookmarkEnd w:id="168"/>
      <w:r>
        <w:fldChar w:fldCharType="end"/>
      </w:r>
    </w:p>
    <w:p w14:paraId="07B92653" w14:textId="77777777" w:rsidR="00810B8E" w:rsidRDefault="00810B8E" w:rsidP="00810B8E">
      <w:pPr>
        <w:spacing w:line="360" w:lineRule="auto"/>
        <w:jc w:val="both"/>
      </w:pPr>
    </w:p>
    <w:p w14:paraId="64FFE15E" w14:textId="77777777" w:rsidR="00810B8E" w:rsidRDefault="00810B8E" w:rsidP="00810B8E">
      <w:pPr>
        <w:keepNext/>
        <w:spacing w:line="360" w:lineRule="auto"/>
        <w:jc w:val="center"/>
      </w:pPr>
      <w:r>
        <w:rPr>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55244A33" w:rsidR="00D53656" w:rsidRPr="004F7C3B" w:rsidRDefault="00810B8E" w:rsidP="00810B8E">
      <w:pPr>
        <w:pStyle w:val="Beschriftung"/>
        <w:jc w:val="center"/>
        <w:rPr>
          <w:b w:val="0"/>
        </w:rPr>
      </w:pPr>
      <w:bookmarkStart w:id="169" w:name="_Toc476262659"/>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11</w:t>
      </w:r>
      <w:r w:rsidRPr="004F7C3B">
        <w:rPr>
          <w:b w:val="0"/>
          <w:noProof/>
        </w:rPr>
        <w:fldChar w:fldCharType="end"/>
      </w:r>
      <w:r w:rsidRPr="004F7C3B">
        <w:rPr>
          <w:b w:val="0"/>
        </w:rPr>
        <w:t xml:space="preserve">: </w:t>
      </w:r>
      <w:proofErr w:type="spellStart"/>
      <w:r w:rsidRPr="004F7C3B">
        <w:rPr>
          <w:b w:val="0"/>
        </w:rPr>
        <w:t>Adherence</w:t>
      </w:r>
      <w:proofErr w:type="spellEnd"/>
      <w:r w:rsidRPr="004F7C3B">
        <w:rPr>
          <w:b w:val="0"/>
        </w:rPr>
        <w:t xml:space="preserve"> </w:t>
      </w:r>
      <w:proofErr w:type="spellStart"/>
      <w:r w:rsidRPr="004F7C3B">
        <w:rPr>
          <w:b w:val="0"/>
        </w:rPr>
        <w:t>Pill</w:t>
      </w:r>
      <w:proofErr w:type="spellEnd"/>
      <w:r w:rsidRPr="004F7C3B">
        <w:rPr>
          <w:b w:val="0"/>
        </w:rPr>
        <w:t xml:space="preserve"> </w:t>
      </w:r>
      <w:proofErr w:type="spellStart"/>
      <w:r w:rsidRPr="004F7C3B">
        <w:rPr>
          <w:b w:val="0"/>
        </w:rPr>
        <w:t>Bottle</w:t>
      </w:r>
      <w:proofErr w:type="spellEnd"/>
      <w:r w:rsidRPr="004F7C3B">
        <w:rPr>
          <w:b w:val="0"/>
        </w:rPr>
        <w:t xml:space="preserve"> Medikamentendose</w:t>
      </w:r>
      <w:bookmarkEnd w:id="169"/>
      <w:r w:rsidRPr="004F7C3B">
        <w:rPr>
          <w:b w:val="0"/>
        </w:rPr>
        <w:t xml:space="preserve"> </w:t>
      </w:r>
    </w:p>
    <w:p w14:paraId="3F4337E4" w14:textId="402FEF5C" w:rsidR="00D75B6C" w:rsidRPr="004F7C3B" w:rsidRDefault="00810B8E" w:rsidP="00D53656">
      <w:pPr>
        <w:pStyle w:val="Beschriftung"/>
        <w:jc w:val="center"/>
        <w:rPr>
          <w:b w:val="0"/>
        </w:rPr>
      </w:pPr>
      <w:r w:rsidRPr="004F7C3B">
        <w:rPr>
          <w:b w:val="0"/>
        </w:rPr>
        <w:fldChar w:fldCharType="begin"/>
      </w:r>
      <w:r w:rsidRPr="004F7C3B">
        <w:rPr>
          <w:b w:val="0"/>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4F7C3B">
        <w:rPr>
          <w:b w:val="0"/>
        </w:rPr>
        <w:fldChar w:fldCharType="separate"/>
      </w:r>
      <w:bookmarkStart w:id="170" w:name="_CTVP0017364043a2d094d23953e47db6203ef43"/>
      <w:r w:rsidRPr="004F7C3B">
        <w:rPr>
          <w:b w:val="0"/>
        </w:rPr>
        <w:t xml:space="preserve">(Quelle: </w:t>
      </w:r>
      <w:proofErr w:type="spellStart"/>
      <w:r w:rsidRPr="004F7C3B">
        <w:rPr>
          <w:b w:val="0"/>
        </w:rPr>
        <w:t>AdhereTech</w:t>
      </w:r>
      <w:proofErr w:type="spellEnd"/>
      <w:r w:rsidRPr="004F7C3B">
        <w:rPr>
          <w:b w:val="0"/>
        </w:rPr>
        <w:t xml:space="preserve"> Inc. 2015)</w:t>
      </w:r>
      <w:bookmarkEnd w:id="170"/>
      <w:r w:rsidRPr="004F7C3B">
        <w:rPr>
          <w:b w:val="0"/>
        </w:rPr>
        <w:fldChar w:fldCharType="end"/>
      </w:r>
    </w:p>
    <w:p w14:paraId="695664E6" w14:textId="4516D880" w:rsidR="00D75B6C" w:rsidRDefault="00D75B6C" w:rsidP="00D75B6C"/>
    <w:p w14:paraId="187C7241" w14:textId="6C41B49F" w:rsidR="00D53656" w:rsidRDefault="00D53656" w:rsidP="00D75B6C"/>
    <w:p w14:paraId="45F5EE46" w14:textId="7251DFD4" w:rsidR="00D75B6C" w:rsidRDefault="00D75B6C" w:rsidP="00D75B6C"/>
    <w:p w14:paraId="05B0FB7A" w14:textId="50EFAD2F" w:rsidR="00810B8E" w:rsidRPr="00810B8E" w:rsidRDefault="00810B8E" w:rsidP="00810B8E">
      <w:pPr>
        <w:rPr>
          <w:b/>
        </w:rPr>
      </w:pPr>
      <w:r w:rsidRPr="00810B8E">
        <w:rPr>
          <w:b/>
        </w:rPr>
        <w:t xml:space="preserve">ROUND </w:t>
      </w:r>
      <w:proofErr w:type="spellStart"/>
      <w:r w:rsidRPr="00810B8E">
        <w:rPr>
          <w:b/>
        </w:rPr>
        <w:t>Refill</w:t>
      </w:r>
      <w:proofErr w:type="spellEnd"/>
    </w:p>
    <w:p w14:paraId="7E47F166" w14:textId="77777777" w:rsidR="00810B8E" w:rsidRDefault="00810B8E" w:rsidP="00810B8E">
      <w:pPr>
        <w:spacing w:line="360" w:lineRule="auto"/>
        <w:jc w:val="both"/>
      </w:pPr>
    </w:p>
    <w:p w14:paraId="3251B9A5" w14:textId="159B34DE" w:rsidR="00810B8E" w:rsidRPr="00F717D9" w:rsidRDefault="00810B8E" w:rsidP="00810B8E">
      <w:pPr>
        <w:spacing w:line="360" w:lineRule="auto"/>
        <w:jc w:val="both"/>
      </w:pPr>
      <w:r w:rsidRPr="00F717D9">
        <w:t>R</w:t>
      </w:r>
      <w:r>
        <w:t>OUND</w:t>
      </w:r>
      <w:r w:rsidRPr="00F717D9">
        <w:t xml:space="preserve"> </w:t>
      </w:r>
      <w:proofErr w:type="spellStart"/>
      <w:r w:rsidRPr="00F717D9">
        <w:t>Refill</w:t>
      </w:r>
      <w:proofErr w:type="spellEnd"/>
      <w:r w:rsidRPr="00F717D9">
        <w:t xml:space="preserve"> ist eine smarte Medikamentendose, die von Circadian Design entwickelt wurde.  D</w:t>
      </w:r>
      <w:r>
        <w:t>ie smarte Medikamentendose ist Lichtre</w:t>
      </w:r>
      <w:r w:rsidRPr="00F717D9">
        <w:t xml:space="preserve">sistent </w:t>
      </w:r>
      <w:r>
        <w:t xml:space="preserve">und ist </w:t>
      </w:r>
      <w:proofErr w:type="spellStart"/>
      <w:r w:rsidRPr="0057247F">
        <w:t>recyclebar</w:t>
      </w:r>
      <w:proofErr w:type="spellEnd"/>
      <w:r>
        <w:t xml:space="preserve">. Weiterhin beinhaltet die Dose eine eingebaute Batterie, ein Bluetooth BLE 4.0 Modul, welches eine Kommunikation mit Bluetooth Geräten gewährleistet und einem 3-Axis </w:t>
      </w:r>
      <w:proofErr w:type="spellStart"/>
      <w:r>
        <w:t>Accelerometer</w:t>
      </w:r>
      <w:proofErr w:type="spellEnd"/>
      <w:r w:rsidRPr="00F717D9">
        <w:t>.</w:t>
      </w:r>
      <w:r>
        <w:t xml:space="preserve"> Die Verwaltung der Medikamente erfolgt durch eine App, die im Apple Store runtergeladen werden kann.  </w:t>
      </w:r>
      <w:r>
        <w:fldChar w:fldCharType="begin"/>
      </w:r>
      <w: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fldChar w:fldCharType="separate"/>
      </w:r>
      <w:bookmarkStart w:id="171" w:name="_CTVP001a96688d5ab2c4cb0b0254dab12754961"/>
      <w:r>
        <w:t>(Vgl. Circadian Design 2016)</w:t>
      </w:r>
      <w:bookmarkEnd w:id="171"/>
      <w:r>
        <w:fldChar w:fldCharType="end"/>
      </w:r>
      <w:r w:rsidRPr="00F717D9">
        <w:t xml:space="preserve"> </w:t>
      </w:r>
    </w:p>
    <w:p w14:paraId="044BB29B" w14:textId="77777777" w:rsidR="00810B8E" w:rsidRPr="003A54F9" w:rsidRDefault="00810B8E" w:rsidP="00810B8E">
      <w:pPr>
        <w:spacing w:line="360" w:lineRule="auto"/>
        <w:jc w:val="both"/>
        <w:rPr>
          <w:b/>
        </w:rPr>
      </w:pPr>
    </w:p>
    <w:p w14:paraId="670F989B" w14:textId="77777777" w:rsidR="00810B8E" w:rsidRDefault="00810B8E" w:rsidP="00810B8E">
      <w:pPr>
        <w:keepNext/>
        <w:spacing w:line="360" w:lineRule="auto"/>
        <w:jc w:val="center"/>
      </w:pPr>
      <w:r>
        <w:rPr>
          <w:noProof/>
        </w:rPr>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05C5EC69" w:rsidR="00D53656" w:rsidRPr="004F7C3B" w:rsidRDefault="00810B8E" w:rsidP="00D75B6C">
      <w:pPr>
        <w:pStyle w:val="Beschriftung"/>
        <w:jc w:val="center"/>
        <w:rPr>
          <w:b w:val="0"/>
        </w:rPr>
      </w:pPr>
      <w:bookmarkStart w:id="172" w:name="_Toc476262660"/>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12</w:t>
      </w:r>
      <w:r w:rsidRPr="004F7C3B">
        <w:rPr>
          <w:b w:val="0"/>
          <w:noProof/>
        </w:rPr>
        <w:fldChar w:fldCharType="end"/>
      </w:r>
      <w:r w:rsidRPr="004F7C3B">
        <w:rPr>
          <w:b w:val="0"/>
        </w:rPr>
        <w:t xml:space="preserve">: ROUND </w:t>
      </w:r>
      <w:proofErr w:type="spellStart"/>
      <w:r w:rsidRPr="004F7C3B">
        <w:rPr>
          <w:b w:val="0"/>
        </w:rPr>
        <w:t>Refill</w:t>
      </w:r>
      <w:proofErr w:type="spellEnd"/>
      <w:r w:rsidRPr="004F7C3B">
        <w:rPr>
          <w:b w:val="0"/>
        </w:rPr>
        <w:t xml:space="preserve"> Medikamentendose</w:t>
      </w:r>
      <w:bookmarkEnd w:id="172"/>
      <w:r w:rsidRPr="004F7C3B">
        <w:rPr>
          <w:b w:val="0"/>
        </w:rPr>
        <w:t xml:space="preserve"> </w:t>
      </w:r>
    </w:p>
    <w:p w14:paraId="6AAF9333" w14:textId="456C726A" w:rsidR="00810B8E" w:rsidRPr="004F7C3B" w:rsidRDefault="00810B8E" w:rsidP="00D53656">
      <w:pPr>
        <w:pStyle w:val="Beschriftung"/>
        <w:jc w:val="center"/>
        <w:rPr>
          <w:b w:val="0"/>
        </w:rPr>
      </w:pPr>
      <w:r w:rsidRPr="004F7C3B">
        <w:rPr>
          <w:b w:val="0"/>
        </w:rPr>
        <w:fldChar w:fldCharType="begin"/>
      </w:r>
      <w:r w:rsidRPr="004F7C3B">
        <w:rPr>
          <w:b w:val="0"/>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4F7C3B">
        <w:rPr>
          <w:b w:val="0"/>
        </w:rPr>
        <w:fldChar w:fldCharType="separate"/>
      </w:r>
      <w:bookmarkStart w:id="173" w:name="_CTVP0014e160fe82fe149a8926ea6b0f7a6fcc3"/>
      <w:r w:rsidRPr="004F7C3B">
        <w:rPr>
          <w:b w:val="0"/>
        </w:rPr>
        <w:t>(Quelle: Circadian Design 2016)</w:t>
      </w:r>
      <w:bookmarkEnd w:id="173"/>
      <w:r w:rsidRPr="004F7C3B">
        <w:rPr>
          <w:b w:val="0"/>
        </w:rPr>
        <w:fldChar w:fldCharType="end"/>
      </w:r>
    </w:p>
    <w:p w14:paraId="6CAEEA16" w14:textId="77777777" w:rsidR="00810B8E" w:rsidRPr="00206B97" w:rsidRDefault="00810B8E" w:rsidP="00810B8E"/>
    <w:p w14:paraId="0D5730AD" w14:textId="61B43362" w:rsidR="00810B8E" w:rsidRDefault="00810B8E" w:rsidP="00810B8E">
      <w:pPr>
        <w:pStyle w:val="Beschriftung"/>
        <w:keepNext/>
      </w:pPr>
      <w:bookmarkStart w:id="174" w:name="_Toc476262685"/>
      <w:r>
        <w:lastRenderedPageBreak/>
        <w:t xml:space="preserve">Tabelle </w:t>
      </w:r>
      <w:fldSimple w:instr=" SEQ Tabelle \* ARABIC ">
        <w:r w:rsidR="00F46094">
          <w:rPr>
            <w:noProof/>
          </w:rPr>
          <w:t>2</w:t>
        </w:r>
      </w:fldSimple>
      <w:r>
        <w:t>: Vergleich von smarten Medikamentendosen</w:t>
      </w:r>
      <w:bookmarkEnd w:id="174"/>
    </w:p>
    <w:tbl>
      <w:tblPr>
        <w:tblStyle w:val="Tabellenraster"/>
        <w:tblW w:w="5000" w:type="pct"/>
        <w:tblLook w:val="04A0" w:firstRow="1" w:lastRow="0" w:firstColumn="1" w:lastColumn="0" w:noHBand="0" w:noVBand="1"/>
      </w:tblPr>
      <w:tblGrid>
        <w:gridCol w:w="2874"/>
        <w:gridCol w:w="2667"/>
        <w:gridCol w:w="1901"/>
        <w:gridCol w:w="1902"/>
      </w:tblGrid>
      <w:tr w:rsidR="00810B8E" w:rsidRPr="00E46844" w14:paraId="45D5EFAD" w14:textId="77777777" w:rsidTr="00B273E3">
        <w:tc>
          <w:tcPr>
            <w:tcW w:w="1538" w:type="pct"/>
            <w:shd w:val="clear" w:color="auto" w:fill="31849B" w:themeFill="accent5" w:themeFillShade="BF"/>
          </w:tcPr>
          <w:p w14:paraId="64F318DD" w14:textId="77777777" w:rsidR="00810B8E" w:rsidRPr="0012563D" w:rsidRDefault="00810B8E" w:rsidP="00B273E3">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5D0DC314" w14:textId="77777777" w:rsidR="00810B8E" w:rsidRPr="0012563D" w:rsidRDefault="00810B8E" w:rsidP="00B273E3">
            <w:pPr>
              <w:rPr>
                <w:b/>
                <w:color w:val="FFFFFF" w:themeColor="background1"/>
              </w:rPr>
            </w:pPr>
            <w:proofErr w:type="spellStart"/>
            <w:r>
              <w:rPr>
                <w:b/>
                <w:color w:val="FFFFFF" w:themeColor="background1"/>
              </w:rPr>
              <w:t>SMRxT</w:t>
            </w:r>
            <w:proofErr w:type="spellEnd"/>
          </w:p>
        </w:tc>
        <w:tc>
          <w:tcPr>
            <w:tcW w:w="1017" w:type="pct"/>
            <w:shd w:val="clear" w:color="auto" w:fill="31849B" w:themeFill="accent5" w:themeFillShade="BF"/>
          </w:tcPr>
          <w:p w14:paraId="7401CC93" w14:textId="77777777" w:rsidR="00810B8E" w:rsidRPr="0012563D" w:rsidRDefault="00810B8E" w:rsidP="00B273E3">
            <w:pPr>
              <w:rPr>
                <w:b/>
                <w:color w:val="FFFFFF" w:themeColor="background1"/>
              </w:rPr>
            </w:pPr>
            <w:bookmarkStart w:id="175" w:name="_Toc462229579"/>
            <w:proofErr w:type="spellStart"/>
            <w:r w:rsidRPr="0012563D">
              <w:rPr>
                <w:b/>
                <w:color w:val="FFFFFF" w:themeColor="background1"/>
              </w:rPr>
              <w:t>Adherence</w:t>
            </w:r>
            <w:proofErr w:type="spellEnd"/>
            <w:r w:rsidRPr="0012563D">
              <w:rPr>
                <w:b/>
                <w:color w:val="FFFFFF" w:themeColor="background1"/>
              </w:rPr>
              <w:t xml:space="preserve"> </w:t>
            </w:r>
            <w:proofErr w:type="spellStart"/>
            <w:r w:rsidRPr="0012563D">
              <w:rPr>
                <w:b/>
                <w:color w:val="FFFFFF" w:themeColor="background1"/>
              </w:rPr>
              <w:t>Pill</w:t>
            </w:r>
            <w:proofErr w:type="spellEnd"/>
            <w:r w:rsidRPr="0012563D">
              <w:rPr>
                <w:b/>
                <w:color w:val="FFFFFF" w:themeColor="background1"/>
              </w:rPr>
              <w:t xml:space="preserve"> </w:t>
            </w:r>
            <w:proofErr w:type="spellStart"/>
            <w:r w:rsidRPr="0012563D">
              <w:rPr>
                <w:b/>
                <w:color w:val="FFFFFF" w:themeColor="background1"/>
              </w:rPr>
              <w:t>Bottle</w:t>
            </w:r>
            <w:bookmarkEnd w:id="175"/>
            <w:proofErr w:type="spellEnd"/>
          </w:p>
        </w:tc>
        <w:tc>
          <w:tcPr>
            <w:tcW w:w="1017" w:type="pct"/>
            <w:shd w:val="clear" w:color="auto" w:fill="31849B" w:themeFill="accent5" w:themeFillShade="BF"/>
          </w:tcPr>
          <w:p w14:paraId="04121C57" w14:textId="77777777" w:rsidR="00810B8E" w:rsidRPr="0012563D" w:rsidRDefault="00810B8E" w:rsidP="00B273E3">
            <w:pPr>
              <w:spacing w:line="360" w:lineRule="auto"/>
              <w:jc w:val="both"/>
              <w:rPr>
                <w:b/>
                <w:color w:val="FFFFFF" w:themeColor="background1"/>
              </w:rPr>
            </w:pPr>
            <w:r w:rsidRPr="0012563D">
              <w:rPr>
                <w:b/>
                <w:color w:val="FFFFFF" w:themeColor="background1"/>
              </w:rPr>
              <w:t xml:space="preserve">ROUND </w:t>
            </w:r>
            <w:proofErr w:type="spellStart"/>
            <w:r w:rsidRPr="0012563D">
              <w:rPr>
                <w:b/>
                <w:color w:val="FFFFFF" w:themeColor="background1"/>
              </w:rPr>
              <w:t>Refill</w:t>
            </w:r>
            <w:proofErr w:type="spellEnd"/>
          </w:p>
        </w:tc>
      </w:tr>
      <w:tr w:rsidR="00810B8E" w:rsidRPr="00E46844" w14:paraId="4FBC75BD" w14:textId="77777777" w:rsidTr="00B273E3">
        <w:tc>
          <w:tcPr>
            <w:tcW w:w="5000" w:type="pct"/>
            <w:gridSpan w:val="4"/>
            <w:shd w:val="clear" w:color="auto" w:fill="365F91" w:themeFill="accent1" w:themeFillShade="BF"/>
          </w:tcPr>
          <w:p w14:paraId="3B5890EC" w14:textId="77777777" w:rsidR="00810B8E" w:rsidRPr="0012563D" w:rsidRDefault="00810B8E" w:rsidP="00B273E3">
            <w:pPr>
              <w:spacing w:line="360" w:lineRule="auto"/>
              <w:jc w:val="both"/>
              <w:rPr>
                <w:b/>
                <w:color w:val="FFFFFF" w:themeColor="background1"/>
              </w:rPr>
            </w:pPr>
            <w:r w:rsidRPr="0012563D">
              <w:rPr>
                <w:b/>
                <w:color w:val="FFFFFF" w:themeColor="background1"/>
              </w:rPr>
              <w:t>1. Produkt</w:t>
            </w:r>
          </w:p>
        </w:tc>
      </w:tr>
      <w:tr w:rsidR="00810B8E" w:rsidRPr="00E46844" w14:paraId="4C4D385C" w14:textId="77777777" w:rsidTr="00B273E3">
        <w:tc>
          <w:tcPr>
            <w:tcW w:w="1538" w:type="pct"/>
          </w:tcPr>
          <w:p w14:paraId="0BFDC2DB" w14:textId="77777777" w:rsidR="00810B8E" w:rsidRPr="00E46844" w:rsidRDefault="00810B8E" w:rsidP="00B273E3">
            <w:pPr>
              <w:spacing w:line="360" w:lineRule="auto"/>
              <w:jc w:val="both"/>
            </w:pPr>
            <w:r>
              <w:t>1.1 Preis</w:t>
            </w:r>
          </w:p>
        </w:tc>
        <w:tc>
          <w:tcPr>
            <w:tcW w:w="1427" w:type="pct"/>
          </w:tcPr>
          <w:p w14:paraId="21291451"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3FFD2937" w14:textId="77777777" w:rsidR="00810B8E" w:rsidRPr="00E46844" w:rsidRDefault="00810B8E" w:rsidP="00B273E3">
            <w:pPr>
              <w:spacing w:line="360" w:lineRule="auto"/>
              <w:jc w:val="both"/>
            </w:pPr>
            <w:r>
              <w:t>60 $</w:t>
            </w:r>
          </w:p>
        </w:tc>
        <w:tc>
          <w:tcPr>
            <w:tcW w:w="1017" w:type="pct"/>
          </w:tcPr>
          <w:p w14:paraId="6E22E8E3" w14:textId="77777777" w:rsidR="00810B8E" w:rsidRPr="00E46844" w:rsidRDefault="00810B8E" w:rsidP="00B273E3">
            <w:pPr>
              <w:spacing w:line="360" w:lineRule="auto"/>
              <w:jc w:val="both"/>
            </w:pPr>
            <w:r w:rsidRPr="007E489B">
              <w:rPr>
                <w:color w:val="FF0000"/>
              </w:rPr>
              <w:t>Unbekannt</w:t>
            </w:r>
          </w:p>
        </w:tc>
      </w:tr>
      <w:tr w:rsidR="00810B8E" w:rsidRPr="00E46844" w14:paraId="2832AFAB" w14:textId="77777777" w:rsidTr="00B273E3">
        <w:tc>
          <w:tcPr>
            <w:tcW w:w="1538" w:type="pct"/>
          </w:tcPr>
          <w:p w14:paraId="497810D7" w14:textId="77777777" w:rsidR="00810B8E" w:rsidRDefault="00810B8E" w:rsidP="00B273E3">
            <w:pPr>
              <w:spacing w:line="360" w:lineRule="auto"/>
              <w:jc w:val="both"/>
            </w:pPr>
            <w:r>
              <w:t>1.2 Batteriedauer</w:t>
            </w:r>
          </w:p>
        </w:tc>
        <w:tc>
          <w:tcPr>
            <w:tcW w:w="1427" w:type="pct"/>
          </w:tcPr>
          <w:p w14:paraId="1E2AE5C5"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6EBD6BFD" w14:textId="77777777" w:rsidR="00810B8E" w:rsidRDefault="00810B8E" w:rsidP="00B273E3">
            <w:pPr>
              <w:spacing w:line="360" w:lineRule="auto"/>
              <w:jc w:val="both"/>
            </w:pPr>
            <w:r>
              <w:t xml:space="preserve">6 Monate </w:t>
            </w:r>
          </w:p>
        </w:tc>
        <w:tc>
          <w:tcPr>
            <w:tcW w:w="1017" w:type="pct"/>
          </w:tcPr>
          <w:p w14:paraId="73E4B64D" w14:textId="77777777" w:rsidR="00810B8E" w:rsidRDefault="00810B8E" w:rsidP="00B273E3">
            <w:pPr>
              <w:spacing w:line="360" w:lineRule="auto"/>
              <w:jc w:val="both"/>
            </w:pPr>
            <w:r>
              <w:t>Kein Aufladen benötigt</w:t>
            </w:r>
          </w:p>
        </w:tc>
      </w:tr>
      <w:tr w:rsidR="00810B8E" w:rsidRPr="00E46844" w14:paraId="39DB0E25" w14:textId="77777777" w:rsidTr="00B273E3">
        <w:tc>
          <w:tcPr>
            <w:tcW w:w="5000" w:type="pct"/>
            <w:gridSpan w:val="4"/>
            <w:shd w:val="clear" w:color="auto" w:fill="365F91" w:themeFill="accent1" w:themeFillShade="BF"/>
          </w:tcPr>
          <w:p w14:paraId="3B8A0B2A" w14:textId="77777777" w:rsidR="00810B8E" w:rsidRPr="00CE2BE1" w:rsidRDefault="00810B8E" w:rsidP="00B273E3">
            <w:pPr>
              <w:spacing w:line="360" w:lineRule="auto"/>
              <w:jc w:val="both"/>
              <w:rPr>
                <w:b/>
                <w:color w:val="FFFFFF" w:themeColor="background1"/>
              </w:rPr>
            </w:pPr>
            <w:r>
              <w:rPr>
                <w:b/>
                <w:color w:val="FFFFFF" w:themeColor="background1"/>
              </w:rPr>
              <w:t>2. Funktionalitäten</w:t>
            </w:r>
          </w:p>
        </w:tc>
      </w:tr>
      <w:tr w:rsidR="00810B8E" w:rsidRPr="00E46844" w14:paraId="60B2288F" w14:textId="77777777" w:rsidTr="00B273E3">
        <w:tc>
          <w:tcPr>
            <w:tcW w:w="1538" w:type="pct"/>
          </w:tcPr>
          <w:p w14:paraId="23BA6AA6" w14:textId="77777777" w:rsidR="00810B8E" w:rsidRPr="00E46844" w:rsidRDefault="00810B8E" w:rsidP="00B273E3">
            <w:pPr>
              <w:spacing w:line="360" w:lineRule="auto"/>
              <w:jc w:val="both"/>
            </w:pPr>
            <w:r>
              <w:t>2.1 Erinnerung bei Knappheit</w:t>
            </w:r>
          </w:p>
        </w:tc>
        <w:tc>
          <w:tcPr>
            <w:tcW w:w="1427" w:type="pct"/>
          </w:tcPr>
          <w:p w14:paraId="419A278A" w14:textId="77777777" w:rsidR="00810B8E" w:rsidRPr="00E46844" w:rsidRDefault="00810B8E" w:rsidP="00B273E3">
            <w:pPr>
              <w:spacing w:line="360" w:lineRule="auto"/>
              <w:jc w:val="both"/>
            </w:pPr>
            <w:r w:rsidRPr="00940564">
              <w:rPr>
                <w:color w:val="FF0000"/>
              </w:rPr>
              <w:t>Unbekannt</w:t>
            </w:r>
          </w:p>
        </w:tc>
        <w:tc>
          <w:tcPr>
            <w:tcW w:w="1017" w:type="pct"/>
          </w:tcPr>
          <w:p w14:paraId="51EBACAD" w14:textId="77777777" w:rsidR="00810B8E" w:rsidRPr="00E46844" w:rsidRDefault="00810B8E" w:rsidP="00B273E3">
            <w:pPr>
              <w:spacing w:line="360" w:lineRule="auto"/>
              <w:jc w:val="both"/>
            </w:pPr>
          </w:p>
        </w:tc>
        <w:tc>
          <w:tcPr>
            <w:tcW w:w="1017" w:type="pct"/>
          </w:tcPr>
          <w:p w14:paraId="594C56FE" w14:textId="77777777" w:rsidR="00810B8E" w:rsidRPr="00E46844" w:rsidRDefault="00810B8E" w:rsidP="00B273E3">
            <w:pPr>
              <w:spacing w:line="360" w:lineRule="auto"/>
              <w:jc w:val="both"/>
            </w:pPr>
            <w:r w:rsidRPr="00A9051A">
              <w:rPr>
                <w:color w:val="FF0000"/>
              </w:rPr>
              <w:t>Nein</w:t>
            </w:r>
          </w:p>
        </w:tc>
      </w:tr>
      <w:tr w:rsidR="00810B8E" w:rsidRPr="00E46844" w14:paraId="0ADBF54B" w14:textId="77777777" w:rsidTr="00B273E3">
        <w:tc>
          <w:tcPr>
            <w:tcW w:w="1538" w:type="pct"/>
          </w:tcPr>
          <w:p w14:paraId="2DCAF16F" w14:textId="77777777" w:rsidR="00810B8E" w:rsidRDefault="00810B8E" w:rsidP="00B273E3">
            <w:pPr>
              <w:spacing w:line="360" w:lineRule="auto"/>
              <w:jc w:val="both"/>
            </w:pPr>
            <w:r>
              <w:t>2.2 Visuelle Erinnerung</w:t>
            </w:r>
          </w:p>
        </w:tc>
        <w:tc>
          <w:tcPr>
            <w:tcW w:w="1427" w:type="pct"/>
          </w:tcPr>
          <w:p w14:paraId="5D9CEFFC" w14:textId="77777777" w:rsidR="00810B8E" w:rsidRPr="00E46844" w:rsidRDefault="00810B8E" w:rsidP="00B273E3">
            <w:pPr>
              <w:spacing w:line="360" w:lineRule="auto"/>
              <w:jc w:val="both"/>
            </w:pPr>
            <w:r>
              <w:t>Nein</w:t>
            </w:r>
          </w:p>
        </w:tc>
        <w:tc>
          <w:tcPr>
            <w:tcW w:w="1017" w:type="pct"/>
          </w:tcPr>
          <w:p w14:paraId="68AF8D62" w14:textId="77777777" w:rsidR="00810B8E" w:rsidRPr="00E46844" w:rsidRDefault="00810B8E" w:rsidP="00B273E3">
            <w:pPr>
              <w:spacing w:line="360" w:lineRule="auto"/>
              <w:jc w:val="both"/>
            </w:pPr>
            <w:r>
              <w:t>Ja</w:t>
            </w:r>
          </w:p>
        </w:tc>
        <w:tc>
          <w:tcPr>
            <w:tcW w:w="1017" w:type="pct"/>
          </w:tcPr>
          <w:p w14:paraId="31CFC597" w14:textId="77777777" w:rsidR="00810B8E" w:rsidRPr="00E46844" w:rsidRDefault="00810B8E" w:rsidP="00B273E3">
            <w:pPr>
              <w:spacing w:line="360" w:lineRule="auto"/>
              <w:jc w:val="both"/>
            </w:pPr>
            <w:r>
              <w:t>Ja</w:t>
            </w:r>
          </w:p>
        </w:tc>
      </w:tr>
      <w:tr w:rsidR="00810B8E" w:rsidRPr="00E46844" w14:paraId="2F0E5E72" w14:textId="77777777" w:rsidTr="00B273E3">
        <w:tc>
          <w:tcPr>
            <w:tcW w:w="1538" w:type="pct"/>
          </w:tcPr>
          <w:p w14:paraId="335E0401" w14:textId="77777777" w:rsidR="00810B8E" w:rsidRDefault="00810B8E" w:rsidP="00B273E3">
            <w:pPr>
              <w:spacing w:line="360" w:lineRule="auto"/>
              <w:jc w:val="both"/>
            </w:pPr>
          </w:p>
          <w:p w14:paraId="38CC7853" w14:textId="77777777" w:rsidR="00810B8E" w:rsidRDefault="00810B8E" w:rsidP="00B273E3">
            <w:pPr>
              <w:spacing w:line="360" w:lineRule="auto"/>
              <w:jc w:val="both"/>
            </w:pPr>
            <w:r>
              <w:t>2.3 Akustische Erinnerung</w:t>
            </w:r>
          </w:p>
        </w:tc>
        <w:tc>
          <w:tcPr>
            <w:tcW w:w="1427" w:type="pct"/>
          </w:tcPr>
          <w:p w14:paraId="1730D974" w14:textId="77777777" w:rsidR="00810B8E" w:rsidRPr="00E46844" w:rsidRDefault="00810B8E" w:rsidP="00B273E3">
            <w:pPr>
              <w:spacing w:line="360" w:lineRule="auto"/>
              <w:jc w:val="both"/>
            </w:pPr>
            <w:r>
              <w:t>Nein</w:t>
            </w:r>
          </w:p>
        </w:tc>
        <w:tc>
          <w:tcPr>
            <w:tcW w:w="1017" w:type="pct"/>
          </w:tcPr>
          <w:p w14:paraId="4812EDB0" w14:textId="77777777" w:rsidR="00810B8E" w:rsidRPr="00E46844" w:rsidRDefault="00810B8E" w:rsidP="00B273E3">
            <w:pPr>
              <w:spacing w:line="360" w:lineRule="auto"/>
              <w:jc w:val="both"/>
            </w:pPr>
          </w:p>
        </w:tc>
        <w:tc>
          <w:tcPr>
            <w:tcW w:w="1017" w:type="pct"/>
          </w:tcPr>
          <w:p w14:paraId="19355BC5" w14:textId="77777777" w:rsidR="00810B8E" w:rsidRPr="00E46844" w:rsidRDefault="00810B8E" w:rsidP="00B273E3">
            <w:pPr>
              <w:spacing w:line="360" w:lineRule="auto"/>
              <w:jc w:val="both"/>
            </w:pPr>
          </w:p>
        </w:tc>
      </w:tr>
      <w:tr w:rsidR="00810B8E" w:rsidRPr="00E46844" w14:paraId="3C66E037" w14:textId="77777777" w:rsidTr="00B273E3">
        <w:tc>
          <w:tcPr>
            <w:tcW w:w="1538" w:type="pct"/>
          </w:tcPr>
          <w:p w14:paraId="554A1900" w14:textId="77777777" w:rsidR="00810B8E" w:rsidRDefault="00810B8E" w:rsidP="00B273E3">
            <w:pPr>
              <w:spacing w:line="360" w:lineRule="auto"/>
              <w:jc w:val="both"/>
            </w:pPr>
            <w:r>
              <w:t xml:space="preserve">2.4 Erinnerung durch zusätzliche Geräte (Handy, </w:t>
            </w:r>
            <w:proofErr w:type="spellStart"/>
            <w:r>
              <w:t>SmartWatch</w:t>
            </w:r>
            <w:proofErr w:type="spellEnd"/>
            <w:r>
              <w:t>)</w:t>
            </w:r>
          </w:p>
        </w:tc>
        <w:tc>
          <w:tcPr>
            <w:tcW w:w="1427" w:type="pct"/>
          </w:tcPr>
          <w:p w14:paraId="16ADE9D2" w14:textId="77777777" w:rsidR="00810B8E" w:rsidRDefault="00810B8E" w:rsidP="00B273E3">
            <w:pPr>
              <w:spacing w:line="360" w:lineRule="auto"/>
              <w:jc w:val="both"/>
            </w:pPr>
            <w:r>
              <w:t>Nein</w:t>
            </w:r>
          </w:p>
        </w:tc>
        <w:tc>
          <w:tcPr>
            <w:tcW w:w="1017" w:type="pct"/>
          </w:tcPr>
          <w:p w14:paraId="28EFE872" w14:textId="77777777" w:rsidR="00810B8E" w:rsidRDefault="00810B8E" w:rsidP="00B273E3">
            <w:pPr>
              <w:spacing w:line="360" w:lineRule="auto"/>
              <w:jc w:val="both"/>
            </w:pPr>
            <w:r>
              <w:t>Ja</w:t>
            </w:r>
          </w:p>
        </w:tc>
        <w:tc>
          <w:tcPr>
            <w:tcW w:w="1017" w:type="pct"/>
          </w:tcPr>
          <w:p w14:paraId="16B51803" w14:textId="77777777" w:rsidR="00810B8E" w:rsidRPr="00E46844" w:rsidRDefault="00810B8E" w:rsidP="00B273E3">
            <w:pPr>
              <w:spacing w:line="360" w:lineRule="auto"/>
              <w:jc w:val="both"/>
            </w:pPr>
          </w:p>
        </w:tc>
      </w:tr>
      <w:tr w:rsidR="00810B8E" w:rsidRPr="00E46844" w14:paraId="12267352" w14:textId="77777777" w:rsidTr="00B273E3">
        <w:tc>
          <w:tcPr>
            <w:tcW w:w="5000" w:type="pct"/>
            <w:gridSpan w:val="4"/>
            <w:shd w:val="clear" w:color="auto" w:fill="365F91" w:themeFill="accent1" w:themeFillShade="BF"/>
          </w:tcPr>
          <w:p w14:paraId="51B46F80"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01E80A9D" w14:textId="77777777" w:rsidTr="00B273E3">
        <w:tc>
          <w:tcPr>
            <w:tcW w:w="1538" w:type="pct"/>
          </w:tcPr>
          <w:p w14:paraId="6822C0E4" w14:textId="77777777" w:rsidR="00810B8E" w:rsidRDefault="00810B8E" w:rsidP="00B273E3">
            <w:pPr>
              <w:spacing w:line="360" w:lineRule="auto"/>
              <w:jc w:val="both"/>
            </w:pPr>
            <w:r>
              <w:t>3.1 Sicherheit vor falscher Einnahme</w:t>
            </w:r>
          </w:p>
        </w:tc>
        <w:tc>
          <w:tcPr>
            <w:tcW w:w="1427" w:type="pct"/>
          </w:tcPr>
          <w:p w14:paraId="184EDC33" w14:textId="77777777" w:rsidR="00810B8E" w:rsidRDefault="00810B8E" w:rsidP="00B273E3">
            <w:pPr>
              <w:spacing w:line="360" w:lineRule="auto"/>
              <w:jc w:val="both"/>
            </w:pPr>
            <w:r>
              <w:t>Nein</w:t>
            </w:r>
          </w:p>
        </w:tc>
        <w:tc>
          <w:tcPr>
            <w:tcW w:w="1017" w:type="pct"/>
          </w:tcPr>
          <w:p w14:paraId="24623D30" w14:textId="77777777" w:rsidR="00810B8E" w:rsidRDefault="00810B8E" w:rsidP="00B273E3">
            <w:pPr>
              <w:spacing w:line="360" w:lineRule="auto"/>
              <w:jc w:val="both"/>
            </w:pPr>
          </w:p>
        </w:tc>
        <w:tc>
          <w:tcPr>
            <w:tcW w:w="1017" w:type="pct"/>
          </w:tcPr>
          <w:p w14:paraId="67D217CD" w14:textId="77777777" w:rsidR="00810B8E" w:rsidRPr="001F62B1" w:rsidRDefault="00810B8E" w:rsidP="00B273E3">
            <w:pPr>
              <w:spacing w:line="360" w:lineRule="auto"/>
              <w:jc w:val="both"/>
              <w:rPr>
                <w:vertAlign w:val="superscript"/>
              </w:rPr>
            </w:pPr>
          </w:p>
        </w:tc>
      </w:tr>
      <w:tr w:rsidR="00810B8E" w:rsidRPr="00E46844" w14:paraId="625A94FE" w14:textId="77777777" w:rsidTr="00B273E3">
        <w:tc>
          <w:tcPr>
            <w:tcW w:w="1538" w:type="pct"/>
          </w:tcPr>
          <w:p w14:paraId="3DEBD52B" w14:textId="77777777" w:rsidR="00810B8E" w:rsidRDefault="00810B8E" w:rsidP="00B273E3">
            <w:pPr>
              <w:spacing w:line="360" w:lineRule="auto"/>
              <w:jc w:val="both"/>
            </w:pPr>
            <w:r>
              <w:t>3.2 Kindersicherheit</w:t>
            </w:r>
          </w:p>
        </w:tc>
        <w:tc>
          <w:tcPr>
            <w:tcW w:w="1427" w:type="pct"/>
          </w:tcPr>
          <w:p w14:paraId="1B5DABF1" w14:textId="77777777" w:rsidR="00810B8E" w:rsidRDefault="00810B8E" w:rsidP="00B273E3">
            <w:pPr>
              <w:spacing w:line="360" w:lineRule="auto"/>
              <w:jc w:val="both"/>
            </w:pPr>
            <w:r w:rsidRPr="00940564">
              <w:rPr>
                <w:color w:val="FF0000"/>
              </w:rPr>
              <w:t>Unbekannt</w:t>
            </w:r>
          </w:p>
        </w:tc>
        <w:tc>
          <w:tcPr>
            <w:tcW w:w="1017" w:type="pct"/>
          </w:tcPr>
          <w:p w14:paraId="7399F472" w14:textId="77777777" w:rsidR="00810B8E" w:rsidRDefault="00810B8E" w:rsidP="00B273E3">
            <w:pPr>
              <w:spacing w:line="360" w:lineRule="auto"/>
              <w:jc w:val="both"/>
            </w:pPr>
            <w:r>
              <w:t>Ja</w:t>
            </w:r>
          </w:p>
        </w:tc>
        <w:tc>
          <w:tcPr>
            <w:tcW w:w="1017" w:type="pct"/>
          </w:tcPr>
          <w:p w14:paraId="7443A695" w14:textId="77777777" w:rsidR="00810B8E" w:rsidRDefault="00810B8E" w:rsidP="00B273E3">
            <w:pPr>
              <w:spacing w:line="360" w:lineRule="auto"/>
              <w:jc w:val="both"/>
            </w:pPr>
            <w:r>
              <w:t>Ja</w:t>
            </w:r>
          </w:p>
        </w:tc>
      </w:tr>
    </w:tbl>
    <w:p w14:paraId="146FDC4E" w14:textId="1971C68E" w:rsidR="002A52EF" w:rsidRDefault="002A52EF" w:rsidP="00736855">
      <w:pPr>
        <w:spacing w:line="360" w:lineRule="auto"/>
        <w:jc w:val="both"/>
      </w:pPr>
    </w:p>
    <w:p w14:paraId="17A235B6" w14:textId="3064E6D7" w:rsidR="002A52EF" w:rsidRDefault="002A52EF" w:rsidP="002A52EF">
      <w:pPr>
        <w:pStyle w:val="berschrift2"/>
        <w:numPr>
          <w:ilvl w:val="2"/>
          <w:numId w:val="2"/>
        </w:numPr>
        <w:spacing w:line="320" w:lineRule="exact"/>
        <w:rPr>
          <w:rFonts w:ascii="Times New Roman" w:hAnsi="Times New Roman" w:cs="Times New Roman"/>
        </w:rPr>
      </w:pPr>
      <w:bookmarkStart w:id="176" w:name="_Toc476262613"/>
      <w:r w:rsidRPr="002A52EF">
        <w:rPr>
          <w:rFonts w:ascii="Times New Roman" w:hAnsi="Times New Roman" w:cs="Times New Roman"/>
        </w:rPr>
        <w:t xml:space="preserve">Smarte </w:t>
      </w:r>
      <w:proofErr w:type="spellStart"/>
      <w:r w:rsidRPr="002A52EF">
        <w:rPr>
          <w:rFonts w:ascii="Times New Roman" w:hAnsi="Times New Roman" w:cs="Times New Roman"/>
        </w:rPr>
        <w:t>Medikamentendosierer</w:t>
      </w:r>
      <w:bookmarkEnd w:id="176"/>
      <w:proofErr w:type="spellEnd"/>
    </w:p>
    <w:p w14:paraId="29F893F5" w14:textId="77777777" w:rsidR="002A52EF" w:rsidRPr="002A52EF" w:rsidRDefault="002A52EF" w:rsidP="002A52EF"/>
    <w:p w14:paraId="413301F3" w14:textId="06DF217D" w:rsidR="002A52EF" w:rsidRDefault="002A52EF" w:rsidP="002A52EF">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 xml:space="preserve">und Portabilität gewährleistet ist.  </w:t>
      </w:r>
    </w:p>
    <w:p w14:paraId="31883E13" w14:textId="477E5B5E" w:rsidR="00810B8E" w:rsidRDefault="00810B8E" w:rsidP="002A52EF">
      <w:pPr>
        <w:spacing w:line="360" w:lineRule="auto"/>
        <w:jc w:val="both"/>
      </w:pPr>
    </w:p>
    <w:p w14:paraId="15F14537" w14:textId="6DCED69A" w:rsidR="00810B8E" w:rsidRPr="00810B8E" w:rsidRDefault="00810B8E" w:rsidP="00810B8E">
      <w:pPr>
        <w:pStyle w:val="berschrift2"/>
        <w:numPr>
          <w:ilvl w:val="3"/>
          <w:numId w:val="2"/>
        </w:numPr>
        <w:spacing w:line="320" w:lineRule="exact"/>
        <w:rPr>
          <w:rFonts w:ascii="Times New Roman" w:hAnsi="Times New Roman" w:cs="Times New Roman"/>
        </w:rPr>
      </w:pPr>
      <w:bookmarkStart w:id="177" w:name="_Toc476262614"/>
      <w:r w:rsidRPr="00810B8E">
        <w:rPr>
          <w:rFonts w:ascii="Times New Roman" w:hAnsi="Times New Roman" w:cs="Times New Roman"/>
        </w:rPr>
        <w:t>Produkte auf dem Markt</w:t>
      </w:r>
      <w:bookmarkEnd w:id="177"/>
    </w:p>
    <w:p w14:paraId="1AAA51C6" w14:textId="19C3523F" w:rsidR="00810B8E" w:rsidRDefault="00810B8E" w:rsidP="00810B8E">
      <w:pPr>
        <w:rPr>
          <w:b/>
        </w:rPr>
      </w:pPr>
    </w:p>
    <w:p w14:paraId="75370D88" w14:textId="39B34574" w:rsidR="00810B8E" w:rsidRDefault="00810B8E" w:rsidP="00810B8E">
      <w:pPr>
        <w:rPr>
          <w:b/>
        </w:rPr>
      </w:pPr>
      <w:proofErr w:type="spellStart"/>
      <w:r>
        <w:rPr>
          <w:b/>
        </w:rPr>
        <w:t>Medminder</w:t>
      </w:r>
      <w:proofErr w:type="spellEnd"/>
      <w:r>
        <w:rPr>
          <w:b/>
        </w:rPr>
        <w:t xml:space="preserve"> Jon</w:t>
      </w:r>
    </w:p>
    <w:p w14:paraId="2D7C5034" w14:textId="77777777" w:rsidR="00810B8E" w:rsidRDefault="00810B8E" w:rsidP="00810B8E">
      <w:pPr>
        <w:rPr>
          <w:b/>
        </w:rPr>
      </w:pPr>
    </w:p>
    <w:p w14:paraId="130FCA3C" w14:textId="77777777" w:rsidR="00810B8E" w:rsidRPr="006D20E5" w:rsidRDefault="00810B8E" w:rsidP="00810B8E">
      <w:pPr>
        <w:spacing w:line="360" w:lineRule="auto"/>
        <w:jc w:val="both"/>
      </w:pPr>
      <w:r>
        <w:t xml:space="preserve">Die smarte Medikamentenbox </w:t>
      </w:r>
      <w:proofErr w:type="spellStart"/>
      <w:r w:rsidRPr="006D20E5">
        <w:t>Medminder</w:t>
      </w:r>
      <w:proofErr w:type="spellEnd"/>
      <w:r w:rsidRPr="006D20E5">
        <w:t xml:space="preserve"> Jon </w:t>
      </w:r>
      <w:r>
        <w:t xml:space="preserve">wurde von dem gleichnamigem amerikanischen Unternehmen </w:t>
      </w:r>
      <w:proofErr w:type="spellStart"/>
      <w:r>
        <w:t>Medminder</w:t>
      </w:r>
      <w:proofErr w:type="spellEnd"/>
      <w:r>
        <w:t xml:space="preserve"> entwickelt. Die Medikamentenbox kann über die Webseite Medminder.com in der Form eines Vertrags für 64,99 $ im Monat bestellt werden. </w:t>
      </w:r>
      <w:proofErr w:type="spellStart"/>
      <w:r>
        <w:t>Medminder</w:t>
      </w:r>
      <w:proofErr w:type="spellEnd"/>
      <w:r>
        <w:t xml:space="preserve"> bietet vier Versionen der smarten Medikamentenbox zum Verkauf an: Jon, Jon + Alert, Maya und </w:t>
      </w:r>
      <w:r>
        <w:lastRenderedPageBreak/>
        <w:t xml:space="preserve">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w:t>
      </w:r>
      <w:proofErr w:type="spellStart"/>
      <w:r>
        <w:t>Cellular</w:t>
      </w:r>
      <w:proofErr w:type="spellEnd"/>
      <w:r>
        <w:t xml:space="preserve"> Moduls, einen Erinnerungsanruf tätigen. </w:t>
      </w:r>
      <w:r>
        <w:fldChar w:fldCharType="begin"/>
      </w:r>
      <w: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fldChar w:fldCharType="separate"/>
      </w:r>
      <w:bookmarkStart w:id="178" w:name="_CTVP001d3c8bc364206485289a8780d52466f85"/>
      <w:r>
        <w:t xml:space="preserve">(Vgl. </w:t>
      </w:r>
      <w:proofErr w:type="spellStart"/>
      <w:r>
        <w:t>Medminder</w:t>
      </w:r>
      <w:proofErr w:type="spellEnd"/>
      <w:r>
        <w:t xml:space="preserve"> o. J.)</w:t>
      </w:r>
      <w:bookmarkEnd w:id="178"/>
      <w:r>
        <w:fldChar w:fldCharType="end"/>
      </w:r>
      <w:r>
        <w:t xml:space="preserve"> </w:t>
      </w:r>
    </w:p>
    <w:p w14:paraId="5FCE2734" w14:textId="77777777" w:rsidR="00810B8E" w:rsidRDefault="00810B8E" w:rsidP="00810B8E">
      <w:pPr>
        <w:rPr>
          <w:b/>
        </w:rPr>
      </w:pPr>
    </w:p>
    <w:p w14:paraId="02C2D3B4" w14:textId="77777777" w:rsidR="00810B8E" w:rsidRDefault="00810B8E" w:rsidP="00810B8E">
      <w:pPr>
        <w:keepNext/>
        <w:jc w:val="center"/>
      </w:pPr>
      <w:r>
        <w:rPr>
          <w:noProof/>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5BF9940A" w:rsidR="00D53656" w:rsidRPr="004F7C3B" w:rsidRDefault="00810B8E" w:rsidP="00810B8E">
      <w:pPr>
        <w:pStyle w:val="Beschriftung"/>
        <w:jc w:val="center"/>
        <w:rPr>
          <w:b w:val="0"/>
        </w:rPr>
      </w:pPr>
      <w:bookmarkStart w:id="179" w:name="_Toc476262661"/>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13</w:t>
      </w:r>
      <w:r w:rsidRPr="004F7C3B">
        <w:rPr>
          <w:b w:val="0"/>
          <w:noProof/>
        </w:rPr>
        <w:fldChar w:fldCharType="end"/>
      </w:r>
      <w:r w:rsidR="00D53656" w:rsidRPr="004F7C3B">
        <w:rPr>
          <w:b w:val="0"/>
        </w:rPr>
        <w:t xml:space="preserve">: </w:t>
      </w:r>
      <w:proofErr w:type="spellStart"/>
      <w:r w:rsidR="00D53656" w:rsidRPr="004F7C3B">
        <w:rPr>
          <w:b w:val="0"/>
        </w:rPr>
        <w:t>Medminder</w:t>
      </w:r>
      <w:proofErr w:type="spellEnd"/>
      <w:r w:rsidR="00D53656" w:rsidRPr="004F7C3B">
        <w:rPr>
          <w:b w:val="0"/>
        </w:rPr>
        <w:t xml:space="preserve"> Jon Medikamentenbox</w:t>
      </w:r>
      <w:bookmarkEnd w:id="179"/>
    </w:p>
    <w:p w14:paraId="0292D636" w14:textId="35DF3647" w:rsidR="00810B8E" w:rsidRPr="004F7C3B" w:rsidRDefault="00810B8E" w:rsidP="00810B8E">
      <w:pPr>
        <w:pStyle w:val="Beschriftung"/>
        <w:jc w:val="center"/>
        <w:rPr>
          <w:b w:val="0"/>
        </w:rPr>
      </w:pPr>
      <w:r w:rsidRPr="004F7C3B">
        <w:rPr>
          <w:b w:val="0"/>
        </w:rPr>
        <w:t xml:space="preserve"> </w:t>
      </w:r>
      <w:r w:rsidRPr="004F7C3B">
        <w:rPr>
          <w:b w:val="0"/>
        </w:rPr>
        <w:fldChar w:fldCharType="begin"/>
      </w:r>
      <w:r w:rsidRPr="004F7C3B">
        <w:rPr>
          <w:b w:val="0"/>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4F7C3B">
        <w:rPr>
          <w:b w:val="0"/>
        </w:rPr>
        <w:fldChar w:fldCharType="separate"/>
      </w:r>
      <w:bookmarkStart w:id="180" w:name="_CTVP001a38d11bed2e64430bc41a65168124528"/>
      <w:r w:rsidRPr="004F7C3B">
        <w:rPr>
          <w:b w:val="0"/>
        </w:rPr>
        <w:t xml:space="preserve">(Quelle: </w:t>
      </w:r>
      <w:proofErr w:type="spellStart"/>
      <w:r w:rsidRPr="004F7C3B">
        <w:rPr>
          <w:b w:val="0"/>
        </w:rPr>
        <w:t>Medminder</w:t>
      </w:r>
      <w:proofErr w:type="spellEnd"/>
      <w:r w:rsidRPr="004F7C3B">
        <w:rPr>
          <w:b w:val="0"/>
        </w:rPr>
        <w:t xml:space="preserve"> o. J.)</w:t>
      </w:r>
      <w:bookmarkEnd w:id="180"/>
      <w:r w:rsidRPr="004F7C3B">
        <w:rPr>
          <w:b w:val="0"/>
        </w:rPr>
        <w:fldChar w:fldCharType="end"/>
      </w:r>
    </w:p>
    <w:p w14:paraId="6329C2B3" w14:textId="77777777" w:rsidR="00810B8E" w:rsidRDefault="00810B8E" w:rsidP="00810B8E">
      <w:pPr>
        <w:rPr>
          <w:b/>
        </w:rPr>
      </w:pPr>
    </w:p>
    <w:p w14:paraId="5C357D8A" w14:textId="64C7E1AE" w:rsidR="00810B8E" w:rsidRPr="00810B8E" w:rsidRDefault="00810B8E" w:rsidP="00810B8E">
      <w:pPr>
        <w:rPr>
          <w:b/>
        </w:rPr>
      </w:pPr>
      <w:proofErr w:type="spellStart"/>
      <w:r w:rsidRPr="00810B8E">
        <w:rPr>
          <w:b/>
        </w:rPr>
        <w:t>MedSignals</w:t>
      </w:r>
      <w:proofErr w:type="spellEnd"/>
      <w:r w:rsidRPr="00810B8E">
        <w:rPr>
          <w:b/>
        </w:rPr>
        <w:t xml:space="preserve"> </w:t>
      </w:r>
      <w:proofErr w:type="spellStart"/>
      <w:r w:rsidRPr="00810B8E">
        <w:rPr>
          <w:b/>
        </w:rPr>
        <w:t>Pill</w:t>
      </w:r>
      <w:proofErr w:type="spellEnd"/>
      <w:r w:rsidRPr="00810B8E">
        <w:rPr>
          <w:b/>
        </w:rPr>
        <w:t xml:space="preserve"> Case/Monitor</w:t>
      </w:r>
    </w:p>
    <w:p w14:paraId="03777AF9" w14:textId="77777777" w:rsidR="00810B8E" w:rsidRDefault="00810B8E" w:rsidP="00810B8E">
      <w:pPr>
        <w:rPr>
          <w:b/>
        </w:rPr>
      </w:pPr>
    </w:p>
    <w:p w14:paraId="56308E69" w14:textId="0005C332" w:rsidR="00810B8E" w:rsidRPr="003315EA" w:rsidRDefault="00810B8E" w:rsidP="00810B8E">
      <w:pPr>
        <w:spacing w:line="360" w:lineRule="auto"/>
        <w:jc w:val="both"/>
      </w:pPr>
      <w:r w:rsidRPr="003315EA">
        <w:t xml:space="preserve">Der </w:t>
      </w:r>
      <w:proofErr w:type="spellStart"/>
      <w:r w:rsidRPr="003315EA">
        <w:t>Pill</w:t>
      </w:r>
      <w:proofErr w:type="spellEnd"/>
      <w:r w:rsidRPr="003315EA">
        <w:t xml:space="preserve">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w:t>
      </w:r>
      <w:r>
        <w:t>u</w:t>
      </w:r>
      <w:r w:rsidRPr="003315EA">
        <w:t xml:space="preserve">ngsanruf durch den eingebauten </w:t>
      </w:r>
      <w:proofErr w:type="spellStart"/>
      <w:r w:rsidRPr="003315EA">
        <w:t>Cellular</w:t>
      </w:r>
      <w:proofErr w:type="spellEnd"/>
      <w:r w:rsidRPr="003315EA">
        <w:t>-Chip erfolgen.</w:t>
      </w:r>
      <w:r>
        <w:t xml:space="preserve"> </w:t>
      </w:r>
      <w:r>
        <w:fldChar w:fldCharType="begin"/>
      </w:r>
      <w: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fldChar w:fldCharType="separate"/>
      </w:r>
      <w:bookmarkStart w:id="181" w:name="_CTVP001b4419372de8f42d08d86efa9508e1d12"/>
      <w:r>
        <w:t xml:space="preserve">(Vgl. </w:t>
      </w:r>
      <w:proofErr w:type="spellStart"/>
      <w:r>
        <w:t>MedSignals</w:t>
      </w:r>
      <w:proofErr w:type="spellEnd"/>
      <w:r>
        <w:t xml:space="preserve"> / </w:t>
      </w:r>
      <w:proofErr w:type="spellStart"/>
      <w:r>
        <w:t>VitalSignals</w:t>
      </w:r>
      <w:proofErr w:type="spellEnd"/>
      <w:r>
        <w:t xml:space="preserve"> LLC 2014)</w:t>
      </w:r>
      <w:bookmarkEnd w:id="181"/>
      <w:r>
        <w:fldChar w:fldCharType="end"/>
      </w:r>
      <w:r w:rsidRPr="003315EA">
        <w:t xml:space="preserve"> </w:t>
      </w:r>
    </w:p>
    <w:p w14:paraId="1FD44637" w14:textId="77777777" w:rsidR="00810B8E" w:rsidRDefault="00810B8E" w:rsidP="00810B8E">
      <w:pPr>
        <w:rPr>
          <w:b/>
        </w:rPr>
      </w:pPr>
    </w:p>
    <w:p w14:paraId="2D965DF6" w14:textId="77777777" w:rsidR="00810B8E" w:rsidRDefault="00810B8E" w:rsidP="00810B8E">
      <w:pPr>
        <w:keepNext/>
        <w:jc w:val="center"/>
      </w:pPr>
      <w:r>
        <w:rPr>
          <w:b/>
          <w:noProof/>
        </w:rPr>
        <w:lastRenderedPageBreak/>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0EAA3016" w:rsidR="00810B8E" w:rsidRPr="004F7C3B" w:rsidRDefault="00810B8E" w:rsidP="00810B8E">
      <w:pPr>
        <w:pStyle w:val="Beschriftung"/>
        <w:jc w:val="center"/>
        <w:rPr>
          <w:b w:val="0"/>
        </w:rPr>
      </w:pPr>
      <w:bookmarkStart w:id="182" w:name="_Toc476262662"/>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14</w:t>
      </w:r>
      <w:r w:rsidRPr="004F7C3B">
        <w:rPr>
          <w:b w:val="0"/>
          <w:noProof/>
        </w:rPr>
        <w:fldChar w:fldCharType="end"/>
      </w:r>
      <w:r w:rsidRPr="004F7C3B">
        <w:rPr>
          <w:b w:val="0"/>
        </w:rPr>
        <w:t xml:space="preserve">: </w:t>
      </w:r>
      <w:proofErr w:type="spellStart"/>
      <w:r w:rsidRPr="004F7C3B">
        <w:rPr>
          <w:b w:val="0"/>
        </w:rPr>
        <w:t>MedSignals</w:t>
      </w:r>
      <w:proofErr w:type="spellEnd"/>
      <w:r w:rsidRPr="004F7C3B">
        <w:rPr>
          <w:b w:val="0"/>
        </w:rPr>
        <w:t xml:space="preserve"> </w:t>
      </w:r>
      <w:proofErr w:type="spellStart"/>
      <w:r w:rsidRPr="004F7C3B">
        <w:rPr>
          <w:b w:val="0"/>
        </w:rPr>
        <w:t>Pill</w:t>
      </w:r>
      <w:proofErr w:type="spellEnd"/>
      <w:r w:rsidRPr="004F7C3B">
        <w:rPr>
          <w:b w:val="0"/>
        </w:rPr>
        <w:t xml:space="preserve"> Case/Monitor Medikamentenbox</w:t>
      </w:r>
      <w:bookmarkEnd w:id="182"/>
      <w:r w:rsidRPr="004F7C3B">
        <w:rPr>
          <w:b w:val="0"/>
        </w:rPr>
        <w:t xml:space="preserve"> </w:t>
      </w:r>
    </w:p>
    <w:p w14:paraId="2A6F58C2" w14:textId="41B2D344" w:rsidR="00D53656" w:rsidRPr="009A358F" w:rsidRDefault="00810B8E" w:rsidP="009A358F">
      <w:pPr>
        <w:pStyle w:val="Beschriftung"/>
        <w:jc w:val="center"/>
        <w:rPr>
          <w:b w:val="0"/>
        </w:rPr>
      </w:pPr>
      <w:r w:rsidRPr="004F7C3B">
        <w:rPr>
          <w:b w:val="0"/>
        </w:rPr>
        <w:fldChar w:fldCharType="begin"/>
      </w:r>
      <w:r w:rsidRPr="004F7C3B">
        <w:rPr>
          <w:b w:val="0"/>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4F7C3B">
        <w:rPr>
          <w:b w:val="0"/>
        </w:rPr>
        <w:fldChar w:fldCharType="separate"/>
      </w:r>
      <w:bookmarkStart w:id="183" w:name="_CTVP00139ed518715b64ddbaf553e9ed0652569"/>
      <w:r w:rsidRPr="004F7C3B">
        <w:rPr>
          <w:b w:val="0"/>
        </w:rPr>
        <w:t xml:space="preserve">(Quelle: </w:t>
      </w:r>
      <w:proofErr w:type="spellStart"/>
      <w:r w:rsidRPr="004F7C3B">
        <w:rPr>
          <w:b w:val="0"/>
        </w:rPr>
        <w:t>MedSignals</w:t>
      </w:r>
      <w:proofErr w:type="spellEnd"/>
      <w:r w:rsidRPr="004F7C3B">
        <w:rPr>
          <w:b w:val="0"/>
        </w:rPr>
        <w:t xml:space="preserve"> / </w:t>
      </w:r>
      <w:proofErr w:type="spellStart"/>
      <w:r w:rsidRPr="004F7C3B">
        <w:rPr>
          <w:b w:val="0"/>
        </w:rPr>
        <w:t>VitalSignals</w:t>
      </w:r>
      <w:proofErr w:type="spellEnd"/>
      <w:r w:rsidRPr="004F7C3B">
        <w:rPr>
          <w:b w:val="0"/>
        </w:rPr>
        <w:t xml:space="preserve"> LLC 2014)</w:t>
      </w:r>
      <w:bookmarkEnd w:id="183"/>
      <w:r w:rsidRPr="004F7C3B">
        <w:rPr>
          <w:b w:val="0"/>
        </w:rPr>
        <w:fldChar w:fldCharType="end"/>
      </w:r>
    </w:p>
    <w:p w14:paraId="16CE7771" w14:textId="510ED061" w:rsidR="00D53656" w:rsidRDefault="00D53656" w:rsidP="00D53656"/>
    <w:p w14:paraId="405CF6E6" w14:textId="77777777" w:rsidR="00D53656" w:rsidRPr="00D53656" w:rsidRDefault="00D53656" w:rsidP="00D53656"/>
    <w:p w14:paraId="19E0B2BB" w14:textId="315027FD" w:rsidR="00810B8E" w:rsidRPr="00810B8E" w:rsidRDefault="00810B8E" w:rsidP="00810B8E">
      <w:pPr>
        <w:rPr>
          <w:b/>
        </w:rPr>
      </w:pPr>
      <w:proofErr w:type="spellStart"/>
      <w:r w:rsidRPr="00810B8E">
        <w:rPr>
          <w:b/>
        </w:rPr>
        <w:t>Pillbox</w:t>
      </w:r>
      <w:proofErr w:type="spellEnd"/>
      <w:r w:rsidRPr="00810B8E">
        <w:rPr>
          <w:b/>
        </w:rPr>
        <w:t xml:space="preserve"> </w:t>
      </w:r>
      <w:proofErr w:type="spellStart"/>
      <w:r w:rsidRPr="00810B8E">
        <w:rPr>
          <w:b/>
        </w:rPr>
        <w:t>by</w:t>
      </w:r>
      <w:proofErr w:type="spellEnd"/>
      <w:r w:rsidRPr="00810B8E">
        <w:rPr>
          <w:b/>
        </w:rPr>
        <w:t xml:space="preserve"> </w:t>
      </w:r>
      <w:proofErr w:type="spellStart"/>
      <w:r w:rsidRPr="00810B8E">
        <w:rPr>
          <w:b/>
        </w:rPr>
        <w:t>Tricella</w:t>
      </w:r>
      <w:proofErr w:type="spellEnd"/>
    </w:p>
    <w:p w14:paraId="2E623041" w14:textId="77777777" w:rsidR="00810B8E" w:rsidRDefault="00810B8E" w:rsidP="00810B8E">
      <w:pPr>
        <w:spacing w:line="360" w:lineRule="auto"/>
        <w:jc w:val="both"/>
      </w:pPr>
    </w:p>
    <w:p w14:paraId="0687B7DD" w14:textId="7DB54698" w:rsidR="00810B8E" w:rsidRPr="00510D5C" w:rsidRDefault="00810B8E" w:rsidP="00810B8E">
      <w:pPr>
        <w:spacing w:line="360" w:lineRule="auto"/>
        <w:jc w:val="both"/>
      </w:pPr>
      <w:r w:rsidRPr="00510D5C">
        <w:t xml:space="preserve">Die </w:t>
      </w:r>
      <w:proofErr w:type="spellStart"/>
      <w:r w:rsidRPr="00510D5C">
        <w:rPr>
          <w:i/>
        </w:rPr>
        <w:t>Pillbox</w:t>
      </w:r>
      <w:proofErr w:type="spellEnd"/>
      <w:r w:rsidRPr="00510D5C">
        <w:rPr>
          <w:i/>
        </w:rPr>
        <w:t xml:space="preserve"> </w:t>
      </w:r>
      <w:proofErr w:type="spellStart"/>
      <w:r w:rsidRPr="00510D5C">
        <w:rPr>
          <w:i/>
        </w:rPr>
        <w:t>by</w:t>
      </w:r>
      <w:proofErr w:type="spellEnd"/>
      <w:r w:rsidRPr="00510D5C">
        <w:rPr>
          <w:i/>
        </w:rPr>
        <w:t xml:space="preserve"> </w:t>
      </w:r>
      <w:proofErr w:type="spellStart"/>
      <w:r w:rsidRPr="00510D5C">
        <w:rPr>
          <w:i/>
        </w:rPr>
        <w:t>Tricella</w:t>
      </w:r>
      <w:proofErr w:type="spellEnd"/>
      <w:r w:rsidRPr="00510D5C">
        <w:t xml:space="preserve"> wurde</w:t>
      </w:r>
      <w:r>
        <w:t xml:space="preserve"> im Jahr 2014</w:t>
      </w:r>
      <w:r w:rsidRPr="00510D5C">
        <w:t xml:space="preserve"> von dem namensgebenden</w:t>
      </w:r>
      <w:r>
        <w:t xml:space="preserve"> Unternehmen </w:t>
      </w:r>
      <w:proofErr w:type="spellStart"/>
      <w:r>
        <w:t>Tricella</w:t>
      </w:r>
      <w:proofErr w:type="spellEnd"/>
      <w:r>
        <w:t xml:space="preserve"> auf den Markt gebracht. Die Medikamentenbox</w:t>
      </w:r>
      <w:r w:rsidRPr="00510D5C">
        <w:t xml:space="preserve"> kann </w:t>
      </w:r>
      <w:r>
        <w:t xml:space="preserve">in dem online Shop von </w:t>
      </w:r>
      <w:proofErr w:type="spellStart"/>
      <w:r>
        <w:t>Tricella</w:t>
      </w:r>
      <w:proofErr w:type="spellEnd"/>
      <w:r w:rsidRPr="00510D5C">
        <w:t xml:space="preserve"> für 74.99 $ erworben werden. </w:t>
      </w:r>
      <w:r>
        <w:t xml:space="preserve">Die Medikamentenbox beinhaltet standartmäßig sieben Medikamentenkammern. </w:t>
      </w:r>
      <w:proofErr w:type="spellStart"/>
      <w:r>
        <w:t>Tricella</w:t>
      </w:r>
      <w:proofErr w:type="spellEnd"/>
      <w: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proofErr w:type="spellStart"/>
      <w:r>
        <w:t>Medminder</w:t>
      </w:r>
      <w:proofErr w:type="spellEnd"/>
      <w:r>
        <w:t xml:space="preserve"> Jon der Fall ist, erfolgt bei </w:t>
      </w:r>
      <w:proofErr w:type="spellStart"/>
      <w:r>
        <w:t>Tricella</w:t>
      </w:r>
      <w:proofErr w:type="spellEnd"/>
      <w:r>
        <w:t xml:space="preserve"> nicht.  Hier bekommen lediglich die Bezugspersonen eine Nachricht, wenn eine falsche Kammer geöffnet wurde, aber das aktive Verhindern von dem Öffnen der falschen Kammer findet nicht statt. </w:t>
      </w:r>
      <w:r>
        <w:fldChar w:fldCharType="begin"/>
      </w:r>
      <w: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fldChar w:fldCharType="separate"/>
      </w:r>
      <w:bookmarkStart w:id="184" w:name="_CTVP00193da8b55ddc6439385dcf9d0dd9b4440"/>
      <w:r>
        <w:t xml:space="preserve">(Vgl. </w:t>
      </w:r>
      <w:proofErr w:type="spellStart"/>
      <w:r>
        <w:t>Tricella</w:t>
      </w:r>
      <w:proofErr w:type="spellEnd"/>
      <w:r>
        <w:t xml:space="preserve"> Inc. 2015)</w:t>
      </w:r>
      <w:bookmarkEnd w:id="184"/>
      <w:r>
        <w:fldChar w:fldCharType="end"/>
      </w:r>
    </w:p>
    <w:p w14:paraId="1FA551C9" w14:textId="77777777" w:rsidR="00810B8E" w:rsidRDefault="00810B8E" w:rsidP="00810B8E">
      <w:pPr>
        <w:keepNext/>
        <w:jc w:val="center"/>
      </w:pPr>
      <w:r>
        <w:rPr>
          <w:noProof/>
        </w:rPr>
        <w:drawing>
          <wp:inline distT="0" distB="0" distL="0" distR="0" wp14:anchorId="4C213FA5" wp14:editId="32936D58">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02BF70C5" w14:textId="3BCE7CFE" w:rsidR="00D53656" w:rsidRPr="004F7C3B" w:rsidRDefault="00810B8E" w:rsidP="00D75B6C">
      <w:pPr>
        <w:pStyle w:val="Beschriftung"/>
        <w:jc w:val="center"/>
        <w:rPr>
          <w:b w:val="0"/>
        </w:rPr>
      </w:pPr>
      <w:bookmarkStart w:id="185" w:name="_Toc476262663"/>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15</w:t>
      </w:r>
      <w:r w:rsidRPr="004F7C3B">
        <w:rPr>
          <w:b w:val="0"/>
          <w:noProof/>
        </w:rPr>
        <w:fldChar w:fldCharType="end"/>
      </w:r>
      <w:r w:rsidRPr="004F7C3B">
        <w:rPr>
          <w:b w:val="0"/>
        </w:rPr>
        <w:t xml:space="preserve">: </w:t>
      </w:r>
      <w:proofErr w:type="spellStart"/>
      <w:r w:rsidRPr="004F7C3B">
        <w:rPr>
          <w:b w:val="0"/>
        </w:rPr>
        <w:t>Pillbox</w:t>
      </w:r>
      <w:proofErr w:type="spellEnd"/>
      <w:r w:rsidRPr="004F7C3B">
        <w:rPr>
          <w:b w:val="0"/>
        </w:rPr>
        <w:t xml:space="preserve"> </w:t>
      </w:r>
      <w:proofErr w:type="spellStart"/>
      <w:r w:rsidRPr="004F7C3B">
        <w:rPr>
          <w:b w:val="0"/>
        </w:rPr>
        <w:t>by</w:t>
      </w:r>
      <w:proofErr w:type="spellEnd"/>
      <w:r w:rsidRPr="004F7C3B">
        <w:rPr>
          <w:b w:val="0"/>
        </w:rPr>
        <w:t xml:space="preserve"> </w:t>
      </w:r>
      <w:proofErr w:type="spellStart"/>
      <w:r w:rsidRPr="004F7C3B">
        <w:rPr>
          <w:b w:val="0"/>
        </w:rPr>
        <w:t>Tricella</w:t>
      </w:r>
      <w:proofErr w:type="spellEnd"/>
      <w:r w:rsidRPr="004F7C3B">
        <w:rPr>
          <w:b w:val="0"/>
        </w:rPr>
        <w:t xml:space="preserve"> Medikamentenbox</w:t>
      </w:r>
      <w:bookmarkEnd w:id="185"/>
      <w:r w:rsidRPr="004F7C3B">
        <w:rPr>
          <w:b w:val="0"/>
        </w:rPr>
        <w:t xml:space="preserve"> </w:t>
      </w:r>
    </w:p>
    <w:p w14:paraId="729FD405" w14:textId="163853A4" w:rsidR="00810B8E" w:rsidRDefault="00810B8E" w:rsidP="00D75B6C">
      <w:pPr>
        <w:pStyle w:val="Beschriftung"/>
        <w:jc w:val="center"/>
        <w:rPr>
          <w:b w:val="0"/>
        </w:rPr>
      </w:pPr>
      <w:r w:rsidRPr="004F7C3B">
        <w:rPr>
          <w:b w:val="0"/>
        </w:rPr>
        <w:fldChar w:fldCharType="begin"/>
      </w:r>
      <w:r w:rsidRPr="004F7C3B">
        <w:rPr>
          <w:b w:val="0"/>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4F7C3B">
        <w:rPr>
          <w:b w:val="0"/>
        </w:rPr>
        <w:fldChar w:fldCharType="separate"/>
      </w:r>
      <w:bookmarkStart w:id="186" w:name="_CTVP0018c4792d7157d4384b38cbb5984843f92"/>
      <w:r w:rsidRPr="004F7C3B">
        <w:rPr>
          <w:b w:val="0"/>
        </w:rPr>
        <w:t xml:space="preserve">(Quelle: </w:t>
      </w:r>
      <w:proofErr w:type="spellStart"/>
      <w:r w:rsidRPr="004F7C3B">
        <w:rPr>
          <w:b w:val="0"/>
        </w:rPr>
        <w:t>Tricella</w:t>
      </w:r>
      <w:proofErr w:type="spellEnd"/>
      <w:r w:rsidRPr="004F7C3B">
        <w:rPr>
          <w:b w:val="0"/>
        </w:rPr>
        <w:t xml:space="preserve"> Inc. 2015)</w:t>
      </w:r>
      <w:bookmarkEnd w:id="186"/>
      <w:r w:rsidRPr="004F7C3B">
        <w:rPr>
          <w:b w:val="0"/>
        </w:rPr>
        <w:fldChar w:fldCharType="end"/>
      </w:r>
    </w:p>
    <w:p w14:paraId="09ED64EB" w14:textId="46B2DE1A" w:rsidR="009A358F" w:rsidRDefault="009A358F" w:rsidP="009A358F"/>
    <w:p w14:paraId="56FF77A4" w14:textId="5AD03D6C" w:rsidR="009A358F" w:rsidRDefault="009A358F" w:rsidP="009A358F"/>
    <w:p w14:paraId="01D13CA4" w14:textId="2BBA976B" w:rsidR="009A358F" w:rsidRDefault="009A358F" w:rsidP="009A358F"/>
    <w:p w14:paraId="304FA955" w14:textId="77777777" w:rsidR="009A358F" w:rsidRPr="009A358F" w:rsidRDefault="009A358F" w:rsidP="009A358F"/>
    <w:p w14:paraId="29347FA8" w14:textId="77777777" w:rsidR="00810B8E" w:rsidRPr="00DD0288" w:rsidRDefault="00810B8E" w:rsidP="00810B8E"/>
    <w:p w14:paraId="5E1210FE" w14:textId="2CF1BBD6" w:rsidR="00810B8E" w:rsidRDefault="00810B8E" w:rsidP="00810B8E">
      <w:pPr>
        <w:pStyle w:val="Beschriftung"/>
        <w:keepNext/>
      </w:pPr>
      <w:bookmarkStart w:id="187" w:name="_Toc476262686"/>
      <w:r>
        <w:lastRenderedPageBreak/>
        <w:t xml:space="preserve">Tabelle </w:t>
      </w:r>
      <w:fldSimple w:instr=" SEQ Tabelle \* ARABIC ">
        <w:r w:rsidR="00F46094">
          <w:rPr>
            <w:noProof/>
          </w:rPr>
          <w:t>3</w:t>
        </w:r>
      </w:fldSimple>
      <w:r>
        <w:t>: Vergleich von smarten Medikamentenboxen</w:t>
      </w:r>
      <w:bookmarkEnd w:id="187"/>
    </w:p>
    <w:tbl>
      <w:tblPr>
        <w:tblStyle w:val="Tabellenraster"/>
        <w:tblW w:w="5128" w:type="pct"/>
        <w:tblLook w:val="04A0" w:firstRow="1" w:lastRow="0" w:firstColumn="1" w:lastColumn="0" w:noHBand="0" w:noVBand="1"/>
      </w:tblPr>
      <w:tblGrid>
        <w:gridCol w:w="3076"/>
        <w:gridCol w:w="2633"/>
        <w:gridCol w:w="2003"/>
        <w:gridCol w:w="1871"/>
      </w:tblGrid>
      <w:tr w:rsidR="00810B8E" w:rsidRPr="00E46844" w14:paraId="76DC6BF1" w14:textId="77777777" w:rsidTr="00B273E3">
        <w:tc>
          <w:tcPr>
            <w:tcW w:w="1605" w:type="pct"/>
            <w:shd w:val="clear" w:color="auto" w:fill="31849B" w:themeFill="accent5" w:themeFillShade="BF"/>
          </w:tcPr>
          <w:p w14:paraId="7622CC9E" w14:textId="77777777" w:rsidR="00810B8E" w:rsidRPr="00CE2BE1" w:rsidRDefault="00810B8E" w:rsidP="00B273E3">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3010BC44" w14:textId="77777777" w:rsidR="00810B8E" w:rsidRPr="00CE2BE1" w:rsidRDefault="00810B8E" w:rsidP="00B273E3">
            <w:pPr>
              <w:rPr>
                <w:b/>
                <w:color w:val="FFFFFF" w:themeColor="background1"/>
              </w:rPr>
            </w:pPr>
            <w:proofErr w:type="spellStart"/>
            <w:r>
              <w:rPr>
                <w:b/>
                <w:color w:val="FFFFFF" w:themeColor="background1"/>
              </w:rPr>
              <w:t>Medminder</w:t>
            </w:r>
            <w:proofErr w:type="spellEnd"/>
            <w:r>
              <w:rPr>
                <w:b/>
                <w:color w:val="FFFFFF" w:themeColor="background1"/>
              </w:rPr>
              <w:t xml:space="preserve"> Jon + Alert</w:t>
            </w:r>
          </w:p>
        </w:tc>
        <w:tc>
          <w:tcPr>
            <w:tcW w:w="1045" w:type="pct"/>
            <w:shd w:val="clear" w:color="auto" w:fill="31849B" w:themeFill="accent5" w:themeFillShade="BF"/>
          </w:tcPr>
          <w:p w14:paraId="0D1341B7" w14:textId="77777777" w:rsidR="00810B8E" w:rsidRPr="00CE2BE1" w:rsidRDefault="00810B8E" w:rsidP="00B273E3">
            <w:pPr>
              <w:rPr>
                <w:b/>
                <w:color w:val="FFFFFF" w:themeColor="background1"/>
              </w:rPr>
            </w:pPr>
            <w:bookmarkStart w:id="188" w:name="_Toc462229581"/>
            <w:proofErr w:type="spellStart"/>
            <w:r w:rsidRPr="00CE2BE1">
              <w:rPr>
                <w:b/>
                <w:color w:val="FFFFFF" w:themeColor="background1"/>
              </w:rPr>
              <w:t>MedSignals</w:t>
            </w:r>
            <w:proofErr w:type="spellEnd"/>
            <w:r w:rsidRPr="00CE2BE1">
              <w:rPr>
                <w:b/>
                <w:color w:val="FFFFFF" w:themeColor="background1"/>
              </w:rPr>
              <w:t>® </w:t>
            </w:r>
            <w:proofErr w:type="spellStart"/>
            <w:r w:rsidRPr="00CE2BE1">
              <w:rPr>
                <w:b/>
                <w:color w:val="FFFFFF" w:themeColor="background1"/>
              </w:rPr>
              <w:t>Pill</w:t>
            </w:r>
            <w:proofErr w:type="spellEnd"/>
            <w:r w:rsidRPr="00CE2BE1">
              <w:rPr>
                <w:b/>
                <w:color w:val="FFFFFF" w:themeColor="background1"/>
              </w:rPr>
              <w:t xml:space="preserve"> Case/Monitor</w:t>
            </w:r>
            <w:bookmarkEnd w:id="188"/>
          </w:p>
        </w:tc>
        <w:tc>
          <w:tcPr>
            <w:tcW w:w="976" w:type="pct"/>
            <w:shd w:val="clear" w:color="auto" w:fill="31849B" w:themeFill="accent5" w:themeFillShade="BF"/>
          </w:tcPr>
          <w:p w14:paraId="36CCC81F" w14:textId="77777777" w:rsidR="00810B8E" w:rsidRPr="006B57F1" w:rsidRDefault="00810B8E" w:rsidP="00B273E3">
            <w:pPr>
              <w:rPr>
                <w:b/>
                <w:color w:val="FFFFFF" w:themeColor="background1"/>
              </w:rPr>
            </w:pPr>
            <w:bookmarkStart w:id="189" w:name="_Toc462229582"/>
            <w:proofErr w:type="spellStart"/>
            <w:r w:rsidRPr="00CE2BE1">
              <w:rPr>
                <w:b/>
                <w:color w:val="FFFFFF" w:themeColor="background1"/>
              </w:rPr>
              <w:t>Pill</w:t>
            </w:r>
            <w:proofErr w:type="spellEnd"/>
            <w:r w:rsidRPr="00CE2BE1">
              <w:rPr>
                <w:b/>
                <w:color w:val="FFFFFF" w:themeColor="background1"/>
              </w:rPr>
              <w:t xml:space="preserve"> Box </w:t>
            </w:r>
            <w:proofErr w:type="spellStart"/>
            <w:r w:rsidRPr="00CE2BE1">
              <w:rPr>
                <w:b/>
                <w:color w:val="FFFFFF" w:themeColor="background1"/>
              </w:rPr>
              <w:t>by</w:t>
            </w:r>
            <w:proofErr w:type="spellEnd"/>
            <w:r w:rsidRPr="00CE2BE1">
              <w:rPr>
                <w:b/>
                <w:color w:val="FFFFFF" w:themeColor="background1"/>
              </w:rPr>
              <w:t xml:space="preserve"> </w:t>
            </w:r>
            <w:proofErr w:type="spellStart"/>
            <w:r w:rsidRPr="00CE2BE1">
              <w:rPr>
                <w:b/>
                <w:color w:val="FFFFFF" w:themeColor="background1"/>
              </w:rPr>
              <w:t>Tricella</w:t>
            </w:r>
            <w:bookmarkEnd w:id="189"/>
            <w:proofErr w:type="spellEnd"/>
          </w:p>
          <w:p w14:paraId="69262167" w14:textId="77777777" w:rsidR="00810B8E" w:rsidRPr="00CE2BE1" w:rsidRDefault="00810B8E" w:rsidP="00B273E3">
            <w:pPr>
              <w:spacing w:line="360" w:lineRule="auto"/>
              <w:jc w:val="both"/>
              <w:rPr>
                <w:b/>
                <w:color w:val="FFFFFF" w:themeColor="background1"/>
              </w:rPr>
            </w:pPr>
          </w:p>
        </w:tc>
      </w:tr>
      <w:tr w:rsidR="00810B8E" w:rsidRPr="00E46844" w14:paraId="2A3E7FC6" w14:textId="77777777" w:rsidTr="00B273E3">
        <w:tc>
          <w:tcPr>
            <w:tcW w:w="5000" w:type="pct"/>
            <w:gridSpan w:val="4"/>
            <w:shd w:val="clear" w:color="auto" w:fill="365F91" w:themeFill="accent1" w:themeFillShade="BF"/>
          </w:tcPr>
          <w:p w14:paraId="0126029A" w14:textId="77777777" w:rsidR="00810B8E" w:rsidRPr="00CE2BE1" w:rsidRDefault="00810B8E" w:rsidP="00B273E3">
            <w:pPr>
              <w:spacing w:line="360" w:lineRule="auto"/>
              <w:jc w:val="both"/>
              <w:rPr>
                <w:b/>
                <w:color w:val="FFFFFF" w:themeColor="background1"/>
              </w:rPr>
            </w:pPr>
            <w:bookmarkStart w:id="190" w:name="_Toc462229583"/>
            <w:r w:rsidRPr="00CE2BE1">
              <w:rPr>
                <w:b/>
                <w:color w:val="FFFFFF" w:themeColor="background1"/>
              </w:rPr>
              <w:t>1. Produkt</w:t>
            </w:r>
            <w:bookmarkEnd w:id="190"/>
          </w:p>
        </w:tc>
      </w:tr>
      <w:tr w:rsidR="00810B8E" w:rsidRPr="00E46844" w14:paraId="7C48A230" w14:textId="77777777" w:rsidTr="00B273E3">
        <w:tc>
          <w:tcPr>
            <w:tcW w:w="1605" w:type="pct"/>
          </w:tcPr>
          <w:p w14:paraId="3AB8A0C1" w14:textId="77777777" w:rsidR="00810B8E" w:rsidRPr="00E46844" w:rsidRDefault="00810B8E" w:rsidP="00B273E3">
            <w:pPr>
              <w:spacing w:line="360" w:lineRule="auto"/>
              <w:jc w:val="both"/>
            </w:pPr>
            <w:r>
              <w:t>1.1 Preis</w:t>
            </w:r>
          </w:p>
        </w:tc>
        <w:tc>
          <w:tcPr>
            <w:tcW w:w="1374" w:type="pct"/>
          </w:tcPr>
          <w:p w14:paraId="57FBD894" w14:textId="77777777" w:rsidR="00810B8E" w:rsidRPr="00E46844" w:rsidRDefault="00810B8E" w:rsidP="00B273E3">
            <w:pPr>
              <w:spacing w:line="360" w:lineRule="auto"/>
              <w:jc w:val="both"/>
            </w:pPr>
            <w:r>
              <w:t>39,99 $ im Monat</w:t>
            </w:r>
          </w:p>
        </w:tc>
        <w:tc>
          <w:tcPr>
            <w:tcW w:w="1045" w:type="pct"/>
          </w:tcPr>
          <w:p w14:paraId="73B07A6F" w14:textId="77777777" w:rsidR="00810B8E" w:rsidRPr="00E46844" w:rsidRDefault="00810B8E" w:rsidP="00B273E3">
            <w:pPr>
              <w:spacing w:line="360" w:lineRule="auto"/>
              <w:jc w:val="both"/>
            </w:pPr>
            <w:r>
              <w:t>Unbekannt</w:t>
            </w:r>
          </w:p>
        </w:tc>
        <w:tc>
          <w:tcPr>
            <w:tcW w:w="976" w:type="pct"/>
          </w:tcPr>
          <w:p w14:paraId="5455D7E7" w14:textId="77777777" w:rsidR="00810B8E" w:rsidRPr="00E46844" w:rsidRDefault="00810B8E" w:rsidP="00B273E3">
            <w:pPr>
              <w:spacing w:line="360" w:lineRule="auto"/>
              <w:jc w:val="both"/>
            </w:pPr>
            <w:r>
              <w:t>74,99 $</w:t>
            </w:r>
          </w:p>
        </w:tc>
      </w:tr>
      <w:tr w:rsidR="00810B8E" w:rsidRPr="00E46844" w14:paraId="7C782154" w14:textId="77777777" w:rsidTr="00B273E3">
        <w:tc>
          <w:tcPr>
            <w:tcW w:w="1605" w:type="pct"/>
          </w:tcPr>
          <w:p w14:paraId="09831383" w14:textId="77777777" w:rsidR="00810B8E" w:rsidRDefault="00810B8E" w:rsidP="00B273E3">
            <w:pPr>
              <w:spacing w:line="360" w:lineRule="auto"/>
              <w:jc w:val="both"/>
            </w:pPr>
            <w:r>
              <w:t>1.2 Anzahl an Kammern</w:t>
            </w:r>
          </w:p>
        </w:tc>
        <w:tc>
          <w:tcPr>
            <w:tcW w:w="1374" w:type="pct"/>
          </w:tcPr>
          <w:p w14:paraId="049036AD" w14:textId="77777777" w:rsidR="00810B8E" w:rsidRDefault="00810B8E" w:rsidP="00B273E3">
            <w:pPr>
              <w:spacing w:line="360" w:lineRule="auto"/>
              <w:jc w:val="both"/>
            </w:pPr>
            <w:r>
              <w:t>28</w:t>
            </w:r>
          </w:p>
        </w:tc>
        <w:tc>
          <w:tcPr>
            <w:tcW w:w="1045" w:type="pct"/>
          </w:tcPr>
          <w:p w14:paraId="2B8E3329" w14:textId="77777777" w:rsidR="00810B8E" w:rsidRDefault="00810B8E" w:rsidP="00B273E3">
            <w:pPr>
              <w:spacing w:line="360" w:lineRule="auto"/>
              <w:jc w:val="both"/>
            </w:pPr>
            <w:r>
              <w:t>4</w:t>
            </w:r>
          </w:p>
        </w:tc>
        <w:tc>
          <w:tcPr>
            <w:tcW w:w="976" w:type="pct"/>
          </w:tcPr>
          <w:p w14:paraId="094D7B19" w14:textId="77777777" w:rsidR="00810B8E" w:rsidRDefault="00810B8E" w:rsidP="00B273E3">
            <w:pPr>
              <w:spacing w:line="360" w:lineRule="auto"/>
              <w:jc w:val="both"/>
            </w:pPr>
            <w:r>
              <w:t>7</w:t>
            </w:r>
          </w:p>
        </w:tc>
      </w:tr>
      <w:tr w:rsidR="00810B8E" w:rsidRPr="00E46844" w14:paraId="4ACB3B8E" w14:textId="77777777" w:rsidTr="00B273E3">
        <w:tc>
          <w:tcPr>
            <w:tcW w:w="5000" w:type="pct"/>
            <w:gridSpan w:val="4"/>
            <w:shd w:val="clear" w:color="auto" w:fill="365F91" w:themeFill="accent1" w:themeFillShade="BF"/>
          </w:tcPr>
          <w:p w14:paraId="27A39D03" w14:textId="77777777" w:rsidR="00810B8E" w:rsidRPr="00CE2BE1" w:rsidRDefault="00810B8E" w:rsidP="00B273E3">
            <w:pPr>
              <w:spacing w:line="360" w:lineRule="auto"/>
              <w:jc w:val="both"/>
              <w:rPr>
                <w:b/>
                <w:color w:val="FFFFFF" w:themeColor="background1"/>
              </w:rPr>
            </w:pPr>
            <w:r w:rsidRPr="00CE2BE1">
              <w:rPr>
                <w:b/>
                <w:color w:val="FFFFFF" w:themeColor="background1"/>
              </w:rPr>
              <w:t>2. Funktionalitäten</w:t>
            </w:r>
          </w:p>
        </w:tc>
      </w:tr>
      <w:tr w:rsidR="00810B8E" w:rsidRPr="00E46844" w14:paraId="2623B52A" w14:textId="77777777" w:rsidTr="00B273E3">
        <w:tc>
          <w:tcPr>
            <w:tcW w:w="1605" w:type="pct"/>
          </w:tcPr>
          <w:p w14:paraId="71B88AA7" w14:textId="77777777" w:rsidR="00810B8E" w:rsidRPr="00E46844" w:rsidRDefault="00810B8E" w:rsidP="00B273E3">
            <w:pPr>
              <w:spacing w:line="360" w:lineRule="auto"/>
              <w:jc w:val="both"/>
            </w:pPr>
            <w:r>
              <w:t>2.1 Erinnerung bei Knappheit</w:t>
            </w:r>
          </w:p>
        </w:tc>
        <w:tc>
          <w:tcPr>
            <w:tcW w:w="1374" w:type="pct"/>
          </w:tcPr>
          <w:p w14:paraId="4FAC213A" w14:textId="77777777" w:rsidR="00810B8E" w:rsidRPr="00E46844" w:rsidRDefault="00810B8E" w:rsidP="00B273E3">
            <w:pPr>
              <w:spacing w:line="360" w:lineRule="auto"/>
              <w:jc w:val="both"/>
            </w:pPr>
            <w:r w:rsidRPr="00C0669C">
              <w:t>Ja</w:t>
            </w:r>
          </w:p>
        </w:tc>
        <w:tc>
          <w:tcPr>
            <w:tcW w:w="1045" w:type="pct"/>
          </w:tcPr>
          <w:p w14:paraId="198391F4" w14:textId="77777777" w:rsidR="00810B8E" w:rsidRPr="00E46844" w:rsidRDefault="00810B8E" w:rsidP="00B273E3">
            <w:pPr>
              <w:spacing w:line="360" w:lineRule="auto"/>
              <w:jc w:val="both"/>
            </w:pPr>
            <w:r>
              <w:t>Ja</w:t>
            </w:r>
          </w:p>
        </w:tc>
        <w:tc>
          <w:tcPr>
            <w:tcW w:w="976" w:type="pct"/>
          </w:tcPr>
          <w:p w14:paraId="6782F5FC" w14:textId="77777777" w:rsidR="00810B8E" w:rsidRPr="009F64A8" w:rsidRDefault="00810B8E" w:rsidP="00B273E3">
            <w:pPr>
              <w:spacing w:line="360" w:lineRule="auto"/>
              <w:jc w:val="both"/>
            </w:pPr>
            <w:r>
              <w:rPr>
                <w:color w:val="FF0000"/>
              </w:rPr>
              <w:t xml:space="preserve"> </w:t>
            </w:r>
            <w:r w:rsidRPr="009F64A8">
              <w:t>Nein</w:t>
            </w:r>
          </w:p>
        </w:tc>
      </w:tr>
      <w:tr w:rsidR="00810B8E" w:rsidRPr="00E46844" w14:paraId="185FBE38" w14:textId="77777777" w:rsidTr="00B273E3">
        <w:tc>
          <w:tcPr>
            <w:tcW w:w="1605" w:type="pct"/>
          </w:tcPr>
          <w:p w14:paraId="42E9E652" w14:textId="77777777" w:rsidR="00810B8E" w:rsidRDefault="00810B8E" w:rsidP="00B273E3">
            <w:pPr>
              <w:spacing w:line="360" w:lineRule="auto"/>
              <w:jc w:val="both"/>
            </w:pPr>
            <w:r>
              <w:t>2.2 Visuelle Erinnerung</w:t>
            </w:r>
          </w:p>
        </w:tc>
        <w:tc>
          <w:tcPr>
            <w:tcW w:w="1374" w:type="pct"/>
          </w:tcPr>
          <w:p w14:paraId="2235BE5E" w14:textId="77777777" w:rsidR="00810B8E" w:rsidRPr="00E46844" w:rsidRDefault="00810B8E" w:rsidP="00B273E3">
            <w:pPr>
              <w:spacing w:line="360" w:lineRule="auto"/>
              <w:jc w:val="both"/>
            </w:pPr>
            <w:r>
              <w:t>Ja</w:t>
            </w:r>
          </w:p>
        </w:tc>
        <w:tc>
          <w:tcPr>
            <w:tcW w:w="1045" w:type="pct"/>
          </w:tcPr>
          <w:p w14:paraId="02D4E92E" w14:textId="77777777" w:rsidR="00810B8E" w:rsidRPr="00E46844" w:rsidRDefault="00810B8E" w:rsidP="00B273E3">
            <w:pPr>
              <w:spacing w:line="360" w:lineRule="auto"/>
              <w:jc w:val="both"/>
            </w:pPr>
            <w:r>
              <w:t>Ja</w:t>
            </w:r>
          </w:p>
        </w:tc>
        <w:tc>
          <w:tcPr>
            <w:tcW w:w="976" w:type="pct"/>
          </w:tcPr>
          <w:p w14:paraId="3D0232B2" w14:textId="77777777" w:rsidR="00810B8E" w:rsidRPr="00E46844" w:rsidRDefault="00810B8E" w:rsidP="00B273E3">
            <w:pPr>
              <w:spacing w:line="360" w:lineRule="auto"/>
              <w:jc w:val="both"/>
            </w:pPr>
            <w:r>
              <w:t>Nein</w:t>
            </w:r>
          </w:p>
        </w:tc>
      </w:tr>
      <w:tr w:rsidR="00810B8E" w:rsidRPr="00E46844" w14:paraId="203B3298" w14:textId="77777777" w:rsidTr="00B273E3">
        <w:tc>
          <w:tcPr>
            <w:tcW w:w="1605" w:type="pct"/>
          </w:tcPr>
          <w:p w14:paraId="2C1135DF" w14:textId="77777777" w:rsidR="00810B8E" w:rsidRDefault="00810B8E" w:rsidP="00B273E3">
            <w:pPr>
              <w:spacing w:line="360" w:lineRule="auto"/>
              <w:jc w:val="both"/>
            </w:pPr>
            <w:r>
              <w:t>2.3 Akustische Erinnerung</w:t>
            </w:r>
          </w:p>
        </w:tc>
        <w:tc>
          <w:tcPr>
            <w:tcW w:w="1374" w:type="pct"/>
          </w:tcPr>
          <w:p w14:paraId="2B4C8973" w14:textId="77777777" w:rsidR="00810B8E" w:rsidRPr="00E46844" w:rsidRDefault="00810B8E" w:rsidP="00B273E3">
            <w:pPr>
              <w:spacing w:line="360" w:lineRule="auto"/>
              <w:jc w:val="both"/>
            </w:pPr>
            <w:r>
              <w:t>Ja</w:t>
            </w:r>
          </w:p>
        </w:tc>
        <w:tc>
          <w:tcPr>
            <w:tcW w:w="1045" w:type="pct"/>
          </w:tcPr>
          <w:p w14:paraId="3241C7A9" w14:textId="77777777" w:rsidR="00810B8E" w:rsidRPr="00E46844" w:rsidRDefault="00810B8E" w:rsidP="00B273E3">
            <w:pPr>
              <w:spacing w:line="360" w:lineRule="auto"/>
              <w:jc w:val="both"/>
            </w:pPr>
            <w:r>
              <w:t>Ja</w:t>
            </w:r>
          </w:p>
        </w:tc>
        <w:tc>
          <w:tcPr>
            <w:tcW w:w="976" w:type="pct"/>
          </w:tcPr>
          <w:p w14:paraId="209571CB" w14:textId="77777777" w:rsidR="00810B8E" w:rsidRPr="00E46844" w:rsidRDefault="00810B8E" w:rsidP="00B273E3">
            <w:pPr>
              <w:spacing w:line="360" w:lineRule="auto"/>
              <w:jc w:val="both"/>
            </w:pPr>
            <w:r>
              <w:t>Nein</w:t>
            </w:r>
          </w:p>
        </w:tc>
      </w:tr>
      <w:tr w:rsidR="00810B8E" w:rsidRPr="00E46844" w14:paraId="3A4FF8D3" w14:textId="77777777" w:rsidTr="00B273E3">
        <w:tc>
          <w:tcPr>
            <w:tcW w:w="1605" w:type="pct"/>
          </w:tcPr>
          <w:p w14:paraId="1A10AD64" w14:textId="77777777" w:rsidR="00810B8E" w:rsidRDefault="00810B8E" w:rsidP="00B273E3">
            <w:pPr>
              <w:spacing w:line="360" w:lineRule="auto"/>
              <w:jc w:val="both"/>
            </w:pPr>
            <w:r>
              <w:t xml:space="preserve">2.4 Erinnerung durch zusätzliche Geräte (Handy, </w:t>
            </w:r>
            <w:proofErr w:type="spellStart"/>
            <w:r>
              <w:t>SmartWatch</w:t>
            </w:r>
            <w:proofErr w:type="spellEnd"/>
            <w:r>
              <w:t>)</w:t>
            </w:r>
          </w:p>
        </w:tc>
        <w:tc>
          <w:tcPr>
            <w:tcW w:w="1374" w:type="pct"/>
          </w:tcPr>
          <w:p w14:paraId="0CD88356" w14:textId="77777777" w:rsidR="00810B8E" w:rsidRPr="00E46844" w:rsidRDefault="00810B8E" w:rsidP="00B273E3">
            <w:pPr>
              <w:spacing w:line="360" w:lineRule="auto"/>
              <w:jc w:val="both"/>
            </w:pPr>
            <w:r>
              <w:t>Ja</w:t>
            </w:r>
          </w:p>
        </w:tc>
        <w:tc>
          <w:tcPr>
            <w:tcW w:w="1045" w:type="pct"/>
          </w:tcPr>
          <w:p w14:paraId="693341F2" w14:textId="77777777" w:rsidR="00810B8E" w:rsidRDefault="00810B8E" w:rsidP="00B273E3">
            <w:pPr>
              <w:spacing w:line="360" w:lineRule="auto"/>
              <w:jc w:val="both"/>
            </w:pPr>
            <w:r>
              <w:t>Ja</w:t>
            </w:r>
          </w:p>
        </w:tc>
        <w:tc>
          <w:tcPr>
            <w:tcW w:w="976" w:type="pct"/>
          </w:tcPr>
          <w:p w14:paraId="6E75DA98" w14:textId="77777777" w:rsidR="00810B8E" w:rsidRPr="00E46844" w:rsidRDefault="00810B8E" w:rsidP="00B273E3">
            <w:pPr>
              <w:spacing w:line="360" w:lineRule="auto"/>
              <w:jc w:val="both"/>
            </w:pPr>
            <w:r>
              <w:t>Ja</w:t>
            </w:r>
          </w:p>
        </w:tc>
      </w:tr>
      <w:tr w:rsidR="00810B8E" w:rsidRPr="00E46844" w14:paraId="6B27AF6A" w14:textId="77777777" w:rsidTr="00B273E3">
        <w:tc>
          <w:tcPr>
            <w:tcW w:w="5000" w:type="pct"/>
            <w:gridSpan w:val="4"/>
            <w:shd w:val="clear" w:color="auto" w:fill="365F91" w:themeFill="accent1" w:themeFillShade="BF"/>
          </w:tcPr>
          <w:p w14:paraId="29097704"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66A20A20" w14:textId="77777777" w:rsidTr="00B273E3">
        <w:tc>
          <w:tcPr>
            <w:tcW w:w="1605" w:type="pct"/>
          </w:tcPr>
          <w:p w14:paraId="6C8162FA" w14:textId="77777777" w:rsidR="00810B8E" w:rsidRDefault="00810B8E" w:rsidP="00B273E3">
            <w:pPr>
              <w:spacing w:line="360" w:lineRule="auto"/>
              <w:jc w:val="both"/>
            </w:pPr>
            <w:r>
              <w:t>3.1 Sicherheit vor falscher Einnahme</w:t>
            </w:r>
          </w:p>
        </w:tc>
        <w:tc>
          <w:tcPr>
            <w:tcW w:w="1374" w:type="pct"/>
          </w:tcPr>
          <w:p w14:paraId="3ABEF932" w14:textId="77777777" w:rsidR="00810B8E" w:rsidRDefault="00810B8E" w:rsidP="00B273E3">
            <w:pPr>
              <w:spacing w:line="360" w:lineRule="auto"/>
              <w:jc w:val="both"/>
            </w:pPr>
            <w:r>
              <w:t>Ja</w:t>
            </w:r>
          </w:p>
        </w:tc>
        <w:tc>
          <w:tcPr>
            <w:tcW w:w="1045" w:type="pct"/>
          </w:tcPr>
          <w:p w14:paraId="4B6ACE0D" w14:textId="77777777" w:rsidR="00810B8E" w:rsidRDefault="00810B8E" w:rsidP="00B273E3">
            <w:pPr>
              <w:spacing w:line="360" w:lineRule="auto"/>
              <w:jc w:val="both"/>
            </w:pPr>
            <w:r>
              <w:t>Nein</w:t>
            </w:r>
          </w:p>
        </w:tc>
        <w:tc>
          <w:tcPr>
            <w:tcW w:w="976" w:type="pct"/>
          </w:tcPr>
          <w:p w14:paraId="5B6FAF39" w14:textId="77777777" w:rsidR="00810B8E" w:rsidRPr="001F62B1" w:rsidRDefault="00810B8E" w:rsidP="00B273E3">
            <w:pPr>
              <w:spacing w:line="360" w:lineRule="auto"/>
              <w:jc w:val="both"/>
              <w:rPr>
                <w:vertAlign w:val="superscript"/>
              </w:rPr>
            </w:pPr>
            <w:r>
              <w:t>Nein</w:t>
            </w:r>
          </w:p>
        </w:tc>
      </w:tr>
      <w:tr w:rsidR="00810B8E" w:rsidRPr="00E46844" w14:paraId="31982C4E" w14:textId="77777777" w:rsidTr="00B273E3">
        <w:tc>
          <w:tcPr>
            <w:tcW w:w="1605" w:type="pct"/>
          </w:tcPr>
          <w:p w14:paraId="716B6775" w14:textId="77777777" w:rsidR="00810B8E" w:rsidRDefault="00810B8E" w:rsidP="00B273E3">
            <w:pPr>
              <w:spacing w:line="360" w:lineRule="auto"/>
              <w:jc w:val="both"/>
            </w:pPr>
            <w:r>
              <w:t>3.2 Kindersicherheit</w:t>
            </w:r>
          </w:p>
        </w:tc>
        <w:tc>
          <w:tcPr>
            <w:tcW w:w="1374" w:type="pct"/>
          </w:tcPr>
          <w:p w14:paraId="406CDAAE" w14:textId="77777777" w:rsidR="00810B8E" w:rsidRDefault="00810B8E" w:rsidP="00B273E3">
            <w:pPr>
              <w:spacing w:line="360" w:lineRule="auto"/>
              <w:jc w:val="both"/>
            </w:pPr>
            <w:r>
              <w:t>Nein</w:t>
            </w:r>
          </w:p>
        </w:tc>
        <w:tc>
          <w:tcPr>
            <w:tcW w:w="1045" w:type="pct"/>
          </w:tcPr>
          <w:p w14:paraId="2B0E23B2" w14:textId="77777777" w:rsidR="00810B8E" w:rsidRDefault="00810B8E" w:rsidP="00B273E3">
            <w:pPr>
              <w:spacing w:line="360" w:lineRule="auto"/>
              <w:jc w:val="both"/>
            </w:pPr>
            <w:r>
              <w:t>Nein</w:t>
            </w:r>
          </w:p>
        </w:tc>
        <w:tc>
          <w:tcPr>
            <w:tcW w:w="976" w:type="pct"/>
          </w:tcPr>
          <w:p w14:paraId="587C3F60" w14:textId="77777777" w:rsidR="00810B8E" w:rsidRDefault="00810B8E" w:rsidP="00B273E3">
            <w:pPr>
              <w:spacing w:line="360" w:lineRule="auto"/>
              <w:jc w:val="both"/>
            </w:pPr>
            <w:r>
              <w:t>Nein</w:t>
            </w:r>
          </w:p>
        </w:tc>
      </w:tr>
      <w:tr w:rsidR="00810B8E" w:rsidRPr="00E46844" w14:paraId="306E0C31" w14:textId="77777777" w:rsidTr="00B273E3">
        <w:tc>
          <w:tcPr>
            <w:tcW w:w="5000" w:type="pct"/>
            <w:gridSpan w:val="4"/>
            <w:shd w:val="clear" w:color="auto" w:fill="365F91" w:themeFill="accent1" w:themeFillShade="BF"/>
          </w:tcPr>
          <w:p w14:paraId="35E86B6D" w14:textId="77777777" w:rsidR="00810B8E" w:rsidRPr="00927D1D" w:rsidRDefault="00810B8E" w:rsidP="00B273E3">
            <w:pPr>
              <w:spacing w:line="360" w:lineRule="auto"/>
              <w:jc w:val="both"/>
              <w:rPr>
                <w:b/>
                <w:color w:val="FFFFFF" w:themeColor="background1"/>
              </w:rPr>
            </w:pPr>
            <w:r w:rsidRPr="00927D1D">
              <w:rPr>
                <w:b/>
                <w:color w:val="FFFFFF" w:themeColor="background1"/>
              </w:rPr>
              <w:t>4. Benutzbarkeit</w:t>
            </w:r>
          </w:p>
        </w:tc>
      </w:tr>
      <w:tr w:rsidR="00810B8E" w:rsidRPr="00E46844" w14:paraId="2595A8E7" w14:textId="77777777" w:rsidTr="00B273E3">
        <w:tc>
          <w:tcPr>
            <w:tcW w:w="1605" w:type="pct"/>
          </w:tcPr>
          <w:p w14:paraId="08D6743E" w14:textId="77777777" w:rsidR="00810B8E" w:rsidRPr="00E46844" w:rsidRDefault="00810B8E" w:rsidP="00B273E3">
            <w:pPr>
              <w:spacing w:line="360" w:lineRule="auto"/>
              <w:jc w:val="both"/>
            </w:pPr>
            <w:r>
              <w:t>4.1 Portabilität</w:t>
            </w:r>
          </w:p>
        </w:tc>
        <w:tc>
          <w:tcPr>
            <w:tcW w:w="1374" w:type="pct"/>
          </w:tcPr>
          <w:p w14:paraId="26362A18" w14:textId="77777777" w:rsidR="00810B8E" w:rsidRPr="00E46844" w:rsidRDefault="00810B8E" w:rsidP="00B273E3">
            <w:pPr>
              <w:spacing w:line="360" w:lineRule="auto"/>
              <w:jc w:val="both"/>
            </w:pPr>
            <w:r>
              <w:t>Bedingt.  die einzelnen Fächer können abgenommen werden</w:t>
            </w:r>
          </w:p>
        </w:tc>
        <w:tc>
          <w:tcPr>
            <w:tcW w:w="1045" w:type="pct"/>
          </w:tcPr>
          <w:p w14:paraId="06F99DB5" w14:textId="77777777" w:rsidR="00810B8E" w:rsidRDefault="00810B8E" w:rsidP="00B273E3">
            <w:pPr>
              <w:pStyle w:val="Listenabsatz"/>
              <w:numPr>
                <w:ilvl w:val="0"/>
                <w:numId w:val="18"/>
              </w:numPr>
              <w:spacing w:line="360" w:lineRule="auto"/>
              <w:jc w:val="both"/>
            </w:pPr>
            <w:r>
              <w:t>Eingebaute Batterie</w:t>
            </w:r>
          </w:p>
          <w:p w14:paraId="3123EB11" w14:textId="77777777" w:rsidR="00810B8E" w:rsidRPr="00E46844" w:rsidRDefault="00810B8E" w:rsidP="00B273E3">
            <w:pPr>
              <w:pStyle w:val="Listenabsatz"/>
              <w:numPr>
                <w:ilvl w:val="0"/>
                <w:numId w:val="18"/>
              </w:numPr>
              <w:spacing w:line="360" w:lineRule="auto"/>
              <w:jc w:val="both"/>
            </w:pPr>
            <w:r>
              <w:t>Handliches Design</w:t>
            </w:r>
          </w:p>
        </w:tc>
        <w:tc>
          <w:tcPr>
            <w:tcW w:w="976" w:type="pct"/>
          </w:tcPr>
          <w:p w14:paraId="49FDBB80" w14:textId="77777777" w:rsidR="00810B8E" w:rsidRDefault="00810B8E" w:rsidP="00B273E3">
            <w:pPr>
              <w:pStyle w:val="Listenabsatz"/>
              <w:numPr>
                <w:ilvl w:val="0"/>
                <w:numId w:val="18"/>
              </w:numPr>
              <w:spacing w:line="360" w:lineRule="auto"/>
              <w:jc w:val="both"/>
            </w:pPr>
            <w:r>
              <w:t>Eingebaute Batterie. (Laufzeit 1 Jahr)</w:t>
            </w:r>
          </w:p>
          <w:p w14:paraId="260EEC8D" w14:textId="77777777" w:rsidR="00810B8E" w:rsidRPr="00E46844" w:rsidRDefault="00810B8E" w:rsidP="00B273E3">
            <w:pPr>
              <w:pStyle w:val="Listenabsatz"/>
              <w:numPr>
                <w:ilvl w:val="0"/>
                <w:numId w:val="18"/>
              </w:numPr>
              <w:spacing w:line="360" w:lineRule="auto"/>
              <w:jc w:val="both"/>
            </w:pPr>
            <w:r>
              <w:t>Handliches Design</w:t>
            </w:r>
          </w:p>
        </w:tc>
      </w:tr>
      <w:tr w:rsidR="00810B8E" w:rsidRPr="00E46844" w14:paraId="24C6C980" w14:textId="77777777" w:rsidTr="00B273E3">
        <w:tc>
          <w:tcPr>
            <w:tcW w:w="1605" w:type="pct"/>
          </w:tcPr>
          <w:p w14:paraId="797D6AEC" w14:textId="77777777" w:rsidR="00810B8E" w:rsidRDefault="00810B8E" w:rsidP="00B273E3">
            <w:pPr>
              <w:spacing w:line="360" w:lineRule="auto"/>
              <w:jc w:val="both"/>
            </w:pPr>
            <w:r>
              <w:t>4.2 Behindertengerecht</w:t>
            </w:r>
          </w:p>
        </w:tc>
        <w:tc>
          <w:tcPr>
            <w:tcW w:w="1374" w:type="pct"/>
          </w:tcPr>
          <w:p w14:paraId="5B7BEB1A" w14:textId="77777777" w:rsidR="00810B8E" w:rsidRDefault="00810B8E" w:rsidP="00B273E3">
            <w:pPr>
              <w:spacing w:line="360" w:lineRule="auto"/>
              <w:jc w:val="both"/>
            </w:pPr>
            <w:r w:rsidRPr="00892327">
              <w:rPr>
                <w:color w:val="FF0000"/>
              </w:rPr>
              <w:t>Unbekannt</w:t>
            </w:r>
          </w:p>
        </w:tc>
        <w:tc>
          <w:tcPr>
            <w:tcW w:w="1045" w:type="pct"/>
          </w:tcPr>
          <w:p w14:paraId="3BF71897" w14:textId="77777777" w:rsidR="00810B8E" w:rsidRDefault="00810B8E" w:rsidP="00B273E3">
            <w:pPr>
              <w:spacing w:line="360" w:lineRule="auto"/>
              <w:jc w:val="both"/>
            </w:pPr>
            <w:r>
              <w:t xml:space="preserve">Bietet </w:t>
            </w:r>
            <w:proofErr w:type="spellStart"/>
            <w:r>
              <w:t>Brailnumber</w:t>
            </w:r>
            <w:proofErr w:type="spellEnd"/>
          </w:p>
        </w:tc>
        <w:tc>
          <w:tcPr>
            <w:tcW w:w="976" w:type="pct"/>
          </w:tcPr>
          <w:p w14:paraId="11773206" w14:textId="77777777" w:rsidR="00810B8E" w:rsidRDefault="00810B8E" w:rsidP="00B273E3">
            <w:pPr>
              <w:spacing w:line="360" w:lineRule="auto"/>
              <w:jc w:val="both"/>
            </w:pPr>
            <w:r>
              <w:t>Nein</w:t>
            </w:r>
          </w:p>
        </w:tc>
      </w:tr>
    </w:tbl>
    <w:p w14:paraId="1ECA7CE1" w14:textId="31C21AE8" w:rsidR="0083042F" w:rsidRDefault="0083042F" w:rsidP="002A52EF">
      <w:pPr>
        <w:spacing w:line="360" w:lineRule="auto"/>
        <w:jc w:val="both"/>
      </w:pPr>
    </w:p>
    <w:p w14:paraId="0AB683BD" w14:textId="0A176DBC" w:rsidR="00443851" w:rsidRDefault="00443851" w:rsidP="00443851">
      <w:pPr>
        <w:pStyle w:val="berschrift2"/>
        <w:numPr>
          <w:ilvl w:val="2"/>
          <w:numId w:val="2"/>
        </w:numPr>
        <w:spacing w:line="320" w:lineRule="exact"/>
        <w:rPr>
          <w:rFonts w:ascii="Times New Roman" w:hAnsi="Times New Roman" w:cs="Times New Roman"/>
        </w:rPr>
      </w:pPr>
      <w:bookmarkStart w:id="191" w:name="_Toc476262615"/>
      <w:r w:rsidRPr="00443851">
        <w:rPr>
          <w:rFonts w:ascii="Times New Roman" w:hAnsi="Times New Roman" w:cs="Times New Roman"/>
        </w:rPr>
        <w:t>Smarte Aufsätze</w:t>
      </w:r>
      <w:bookmarkEnd w:id="191"/>
    </w:p>
    <w:p w14:paraId="3FD96BE3" w14:textId="77777777" w:rsidR="00443851" w:rsidRPr="00443851" w:rsidRDefault="00443851" w:rsidP="00443851"/>
    <w:p w14:paraId="5BEEB053" w14:textId="3855B2ED" w:rsidR="0083042F" w:rsidRDefault="00443851" w:rsidP="00443851">
      <w:pPr>
        <w:spacing w:line="360" w:lineRule="auto"/>
        <w:jc w:val="both"/>
      </w:pPr>
      <w: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83042F" w:rsidRDefault="0083042F" w:rsidP="00D75B6C">
      <w:pPr>
        <w:pStyle w:val="berschrift2"/>
        <w:numPr>
          <w:ilvl w:val="3"/>
          <w:numId w:val="2"/>
        </w:numPr>
        <w:spacing w:line="320" w:lineRule="exact"/>
        <w:rPr>
          <w:rFonts w:ascii="Times New Roman" w:hAnsi="Times New Roman" w:cs="Times New Roman"/>
        </w:rPr>
      </w:pPr>
      <w:bookmarkStart w:id="192" w:name="_Toc476262616"/>
      <w:r w:rsidRPr="0083042F">
        <w:rPr>
          <w:rFonts w:ascii="Times New Roman" w:hAnsi="Times New Roman" w:cs="Times New Roman"/>
        </w:rPr>
        <w:lastRenderedPageBreak/>
        <w:t>Produkte auf dem Markt</w:t>
      </w:r>
      <w:bookmarkEnd w:id="192"/>
    </w:p>
    <w:p w14:paraId="22BFDE10" w14:textId="77777777" w:rsidR="0083042F" w:rsidRDefault="0083042F" w:rsidP="0083042F">
      <w:pPr>
        <w:spacing w:line="360" w:lineRule="auto"/>
        <w:jc w:val="both"/>
      </w:pPr>
    </w:p>
    <w:p w14:paraId="0AC55B31" w14:textId="63668049" w:rsidR="0083042F" w:rsidRPr="00CE325A" w:rsidRDefault="0083042F" w:rsidP="0083042F">
      <w:pPr>
        <w:spacing w:line="360" w:lineRule="auto"/>
        <w:jc w:val="both"/>
        <w:rPr>
          <w:b/>
        </w:rPr>
      </w:pPr>
      <w:proofErr w:type="spellStart"/>
      <w:r w:rsidRPr="00CE325A">
        <w:rPr>
          <w:b/>
        </w:rPr>
        <w:t>iRemember</w:t>
      </w:r>
      <w:proofErr w:type="spellEnd"/>
    </w:p>
    <w:p w14:paraId="46885638" w14:textId="77777777" w:rsidR="0083042F" w:rsidRPr="00C23810" w:rsidRDefault="0083042F" w:rsidP="0083042F"/>
    <w:p w14:paraId="77608B17" w14:textId="62524592" w:rsidR="0083042F" w:rsidRDefault="0083042F" w:rsidP="0083042F">
      <w:pPr>
        <w:spacing w:line="360" w:lineRule="auto"/>
        <w:jc w:val="both"/>
      </w:pPr>
      <w:r w:rsidRPr="00C23810">
        <w:t xml:space="preserve">Der smarte Medikamentendeckel </w:t>
      </w:r>
      <w:proofErr w:type="spellStart"/>
      <w:r w:rsidRPr="00C23810">
        <w:t>iRemember</w:t>
      </w:r>
      <w:proofErr w:type="spellEnd"/>
      <w:r w:rsidRPr="00C23810">
        <w:t xml:space="preserve"> </w:t>
      </w:r>
      <w:r>
        <w:t>ist ein</w:t>
      </w:r>
      <w:r w:rsidRPr="00C23810">
        <w:t xml:space="preserve"> smarte</w:t>
      </w:r>
      <w:r>
        <w:t>r</w:t>
      </w:r>
      <w:r w:rsidRPr="00C23810">
        <w:t xml:space="preserve"> Deckel, der auf </w:t>
      </w:r>
      <w:r>
        <w:t xml:space="preserve">bereits bestehende Medikamentendosen angebracht werden kann und bei Amazon für 35 Dollar erhältlich ist. Der Deckel benötigt keine App oder Homepage zum Einrichten der Medikamente, sondern kann direkt </w:t>
      </w:r>
      <w:r w:rsidR="008F2B40" w:rsidRPr="008F2B40">
        <w:t>am</w:t>
      </w:r>
      <w:r>
        <w:t xml:space="preserve"> Deckel konfiguriert werden. Die Erinnerung kann über eine akustische Durchsage oder das Aufleuchten von den </w:t>
      </w:r>
      <w:r w:rsidR="008F2B40" w:rsidRPr="008F2B40">
        <w:t xml:space="preserve">am </w:t>
      </w:r>
      <w:r>
        <w:t xml:space="preserve">Deckel angebrachten LEDs erfolgen. Weiterhin, wenn man nicht sicher ist ob man seine Medikamente bereits eingenommen hat, so kann der </w:t>
      </w:r>
      <w:r w:rsidR="008F2B40" w:rsidRPr="008F2B40">
        <w:t>am</w:t>
      </w:r>
      <w:r w:rsidRPr="008F2B40">
        <w:t xml:space="preserve"> </w:t>
      </w:r>
      <w:r>
        <w:t xml:space="preserve">Deckel angebrachte Knopf betätigt werden, woraufhin eine Durchsage bzw. ein Statusaufleuchten erfolgt. </w:t>
      </w:r>
      <w:r>
        <w:fldChar w:fldCharType="begin"/>
      </w:r>
      <w: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fldChar w:fldCharType="separate"/>
      </w:r>
      <w:bookmarkStart w:id="193" w:name="_CTVP001dc022ffeaa114ff5aa301c12e54c2d39"/>
      <w:r>
        <w:t>(Vgl. WEALTHTAXI o. J.)</w:t>
      </w:r>
      <w:bookmarkEnd w:id="193"/>
      <w:r>
        <w:fldChar w:fldCharType="end"/>
      </w:r>
    </w:p>
    <w:p w14:paraId="4DC4EF02" w14:textId="77777777" w:rsidR="0083042F" w:rsidRDefault="0083042F" w:rsidP="0083042F">
      <w:pPr>
        <w:spacing w:line="360" w:lineRule="auto"/>
        <w:jc w:val="both"/>
      </w:pPr>
    </w:p>
    <w:p w14:paraId="17121119" w14:textId="77777777" w:rsidR="0083042F" w:rsidRDefault="0083042F" w:rsidP="0083042F">
      <w:pPr>
        <w:keepNext/>
        <w:spacing w:line="360" w:lineRule="auto"/>
        <w:jc w:val="center"/>
      </w:pPr>
      <w:r w:rsidRPr="00681B8F">
        <w:rPr>
          <w:noProof/>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22113" cy="1666585"/>
                    </a:xfrm>
                    <a:prstGeom prst="rect">
                      <a:avLst/>
                    </a:prstGeom>
                  </pic:spPr>
                </pic:pic>
              </a:graphicData>
            </a:graphic>
          </wp:inline>
        </w:drawing>
      </w:r>
    </w:p>
    <w:p w14:paraId="16C30471" w14:textId="0E47B6C0" w:rsidR="00D53656" w:rsidRPr="004F7C3B" w:rsidRDefault="0083042F" w:rsidP="0083042F">
      <w:pPr>
        <w:pStyle w:val="Beschriftung"/>
        <w:jc w:val="center"/>
        <w:rPr>
          <w:b w:val="0"/>
        </w:rPr>
      </w:pPr>
      <w:bookmarkStart w:id="194" w:name="_Toc476262664"/>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16</w:t>
      </w:r>
      <w:r w:rsidRPr="004F7C3B">
        <w:rPr>
          <w:b w:val="0"/>
          <w:noProof/>
        </w:rPr>
        <w:fldChar w:fldCharType="end"/>
      </w:r>
      <w:r w:rsidRPr="004F7C3B">
        <w:rPr>
          <w:b w:val="0"/>
        </w:rPr>
        <w:t xml:space="preserve">: </w:t>
      </w:r>
      <w:proofErr w:type="spellStart"/>
      <w:r w:rsidRPr="004F7C3B">
        <w:rPr>
          <w:b w:val="0"/>
        </w:rPr>
        <w:t>iRemember</w:t>
      </w:r>
      <w:proofErr w:type="spellEnd"/>
      <w:r w:rsidRPr="004F7C3B">
        <w:rPr>
          <w:b w:val="0"/>
        </w:rPr>
        <w:t xml:space="preserve"> Aufsatz</w:t>
      </w:r>
      <w:bookmarkEnd w:id="194"/>
      <w:r w:rsidRPr="004F7C3B">
        <w:rPr>
          <w:b w:val="0"/>
        </w:rPr>
        <w:t xml:space="preserve"> </w:t>
      </w:r>
    </w:p>
    <w:p w14:paraId="31404BC5" w14:textId="6780594D" w:rsidR="00CE325A" w:rsidRDefault="0083042F" w:rsidP="00D53656">
      <w:pPr>
        <w:pStyle w:val="Beschriftung"/>
        <w:jc w:val="center"/>
        <w:rPr>
          <w:b w:val="0"/>
        </w:rPr>
      </w:pPr>
      <w:r w:rsidRPr="004F7C3B">
        <w:rPr>
          <w:b w:val="0"/>
        </w:rPr>
        <w:fldChar w:fldCharType="begin"/>
      </w:r>
      <w:r w:rsidRPr="004F7C3B">
        <w:rPr>
          <w:b w:val="0"/>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4F7C3B">
        <w:rPr>
          <w:b w:val="0"/>
        </w:rPr>
        <w:fldChar w:fldCharType="separate"/>
      </w:r>
      <w:bookmarkStart w:id="195" w:name="_CTVP001b67bbd75d88c4edbaffb9e5c8a9d92e1"/>
      <w:r w:rsidRPr="004F7C3B">
        <w:rPr>
          <w:b w:val="0"/>
        </w:rPr>
        <w:t>(Quelle: WEALTHTAXI o. J.)</w:t>
      </w:r>
      <w:bookmarkEnd w:id="195"/>
      <w:r w:rsidRPr="004F7C3B">
        <w:rPr>
          <w:b w:val="0"/>
        </w:rPr>
        <w:fldChar w:fldCharType="end"/>
      </w:r>
    </w:p>
    <w:p w14:paraId="41EEC939" w14:textId="67787BCB" w:rsidR="009A358F" w:rsidRDefault="009A358F" w:rsidP="009A358F"/>
    <w:p w14:paraId="14320440" w14:textId="5DD1C281" w:rsidR="009A358F" w:rsidRDefault="009A358F" w:rsidP="009A358F"/>
    <w:p w14:paraId="531FC147" w14:textId="14E62B51" w:rsidR="009A358F" w:rsidRDefault="009A358F" w:rsidP="009A358F"/>
    <w:p w14:paraId="5D189080" w14:textId="607BF53A" w:rsidR="009A358F" w:rsidRDefault="009A358F" w:rsidP="009A358F"/>
    <w:p w14:paraId="0E7B97AD" w14:textId="1DD797E3" w:rsidR="009A358F" w:rsidRDefault="009A358F" w:rsidP="009A358F"/>
    <w:p w14:paraId="72EAA36C" w14:textId="4A5481D2" w:rsidR="009A358F" w:rsidRDefault="009A358F" w:rsidP="009A358F"/>
    <w:p w14:paraId="27053ECA" w14:textId="0B972615" w:rsidR="009A358F" w:rsidRDefault="009A358F" w:rsidP="009A358F"/>
    <w:p w14:paraId="409C9951" w14:textId="182C799B" w:rsidR="009A358F" w:rsidRDefault="009A358F" w:rsidP="009A358F"/>
    <w:p w14:paraId="7D41FD75" w14:textId="18BCE2EE" w:rsidR="009A358F" w:rsidRDefault="009A358F" w:rsidP="009A358F"/>
    <w:p w14:paraId="215A7FF5" w14:textId="1CAD289F" w:rsidR="009A358F" w:rsidRDefault="009A358F" w:rsidP="009A358F"/>
    <w:p w14:paraId="39FC2BF0" w14:textId="3B3D75BA" w:rsidR="009A358F" w:rsidRDefault="009A358F" w:rsidP="009A358F"/>
    <w:p w14:paraId="3FDA2A73" w14:textId="399DA4DB" w:rsidR="009A358F" w:rsidRDefault="009A358F" w:rsidP="009A358F"/>
    <w:p w14:paraId="6FCA489C" w14:textId="0A362FA5" w:rsidR="009A358F" w:rsidRDefault="009A358F" w:rsidP="009A358F"/>
    <w:p w14:paraId="5BCE898F" w14:textId="2B48590C" w:rsidR="009A358F" w:rsidRDefault="009A358F" w:rsidP="009A358F"/>
    <w:p w14:paraId="118CE65F" w14:textId="10E1F829" w:rsidR="009A358F" w:rsidRDefault="009A358F" w:rsidP="009A358F"/>
    <w:p w14:paraId="47F9E7FA" w14:textId="0AA6324A" w:rsidR="009A358F" w:rsidRDefault="009A358F" w:rsidP="009A358F"/>
    <w:p w14:paraId="24E3EED1" w14:textId="77777777" w:rsidR="009A358F" w:rsidRPr="009A358F" w:rsidRDefault="009A358F" w:rsidP="009A358F"/>
    <w:p w14:paraId="5882A55F" w14:textId="77777777" w:rsidR="0083042F" w:rsidRDefault="0083042F" w:rsidP="0083042F">
      <w:pPr>
        <w:rPr>
          <w:b/>
        </w:rPr>
      </w:pPr>
    </w:p>
    <w:p w14:paraId="5E9DC319" w14:textId="1FC4B5E4" w:rsidR="0083042F" w:rsidRDefault="0083042F" w:rsidP="0083042F">
      <w:pPr>
        <w:rPr>
          <w:b/>
        </w:rPr>
      </w:pPr>
      <w:proofErr w:type="spellStart"/>
      <w:r>
        <w:rPr>
          <w:b/>
        </w:rPr>
        <w:lastRenderedPageBreak/>
        <w:t>GlowCap</w:t>
      </w:r>
      <w:proofErr w:type="spellEnd"/>
    </w:p>
    <w:p w14:paraId="29CD5266" w14:textId="77777777" w:rsidR="0083042F" w:rsidRPr="00495CDA" w:rsidRDefault="0083042F" w:rsidP="0083042F">
      <w:pPr>
        <w:rPr>
          <w:b/>
        </w:rPr>
      </w:pPr>
    </w:p>
    <w:p w14:paraId="65528EF1" w14:textId="77777777" w:rsidR="0083042F" w:rsidRDefault="0083042F" w:rsidP="0083042F">
      <w:pPr>
        <w:spacing w:line="360" w:lineRule="auto"/>
        <w:jc w:val="both"/>
      </w:pPr>
      <w:r>
        <w:t xml:space="preserve">Ein weiterer smarter Aufsatz, neben </w:t>
      </w:r>
      <w:proofErr w:type="spellStart"/>
      <w:r>
        <w:t>iRemember</w:t>
      </w:r>
      <w:proofErr w:type="spellEnd"/>
      <w:r>
        <w:t xml:space="preserve">, ist </w:t>
      </w:r>
      <w:proofErr w:type="spellStart"/>
      <w:r>
        <w:t>GlowCap</w:t>
      </w:r>
      <w:proofErr w:type="spellEnd"/>
      <w:r>
        <w:t xml:space="preserve">. Die Erinnerungsbenachrichtigungen von </w:t>
      </w:r>
      <w:proofErr w:type="spellStart"/>
      <w:r>
        <w:t>GlowCap</w:t>
      </w:r>
      <w:proofErr w:type="spellEnd"/>
      <w:r>
        <w:t xml:space="preserve">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Default="0083042F" w:rsidP="0083042F">
      <w:pPr>
        <w:spacing w:line="360" w:lineRule="auto"/>
        <w:jc w:val="both"/>
      </w:pPr>
    </w:p>
    <w:p w14:paraId="36956034" w14:textId="77777777" w:rsidR="0083042F" w:rsidRDefault="0083042F" w:rsidP="0083042F">
      <w:pPr>
        <w:keepNext/>
        <w:spacing w:line="360" w:lineRule="auto"/>
        <w:jc w:val="center"/>
      </w:pPr>
      <w:r w:rsidRPr="00E571C7">
        <w:rPr>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04945" cy="954890"/>
                    </a:xfrm>
                    <a:prstGeom prst="rect">
                      <a:avLst/>
                    </a:prstGeom>
                  </pic:spPr>
                </pic:pic>
              </a:graphicData>
            </a:graphic>
          </wp:inline>
        </w:drawing>
      </w:r>
    </w:p>
    <w:p w14:paraId="14F2AEB0" w14:textId="350DA5C0" w:rsidR="00D53656" w:rsidRPr="004F7C3B" w:rsidRDefault="0083042F" w:rsidP="0083042F">
      <w:pPr>
        <w:pStyle w:val="Beschriftung"/>
        <w:jc w:val="center"/>
        <w:rPr>
          <w:b w:val="0"/>
        </w:rPr>
      </w:pPr>
      <w:bookmarkStart w:id="196" w:name="_Toc476262665"/>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F46094">
        <w:rPr>
          <w:b w:val="0"/>
          <w:noProof/>
        </w:rPr>
        <w:t>17</w:t>
      </w:r>
      <w:r w:rsidRPr="004F7C3B">
        <w:rPr>
          <w:b w:val="0"/>
          <w:noProof/>
        </w:rPr>
        <w:fldChar w:fldCharType="end"/>
      </w:r>
      <w:r w:rsidRPr="004F7C3B">
        <w:rPr>
          <w:b w:val="0"/>
        </w:rPr>
        <w:t xml:space="preserve">: </w:t>
      </w:r>
      <w:proofErr w:type="spellStart"/>
      <w:r w:rsidRPr="004F7C3B">
        <w:rPr>
          <w:b w:val="0"/>
        </w:rPr>
        <w:t>GlowCap</w:t>
      </w:r>
      <w:proofErr w:type="spellEnd"/>
      <w:r w:rsidRPr="004F7C3B">
        <w:rPr>
          <w:b w:val="0"/>
        </w:rPr>
        <w:t xml:space="preserve"> Aufsatz</w:t>
      </w:r>
      <w:bookmarkEnd w:id="196"/>
      <w:r w:rsidRPr="004F7C3B">
        <w:rPr>
          <w:b w:val="0"/>
        </w:rPr>
        <w:t xml:space="preserve"> </w:t>
      </w:r>
    </w:p>
    <w:p w14:paraId="19FAFBCC" w14:textId="22D41137" w:rsidR="00D75B6C" w:rsidRPr="009A358F" w:rsidRDefault="0083042F" w:rsidP="009A358F">
      <w:pPr>
        <w:pStyle w:val="Beschriftung"/>
        <w:jc w:val="center"/>
        <w:rPr>
          <w:b w:val="0"/>
        </w:rPr>
      </w:pPr>
      <w:r w:rsidRPr="004F7C3B">
        <w:rPr>
          <w:b w:val="0"/>
        </w:rPr>
        <w:t>(Quelle: glowcaps.com 2016)</w:t>
      </w:r>
    </w:p>
    <w:p w14:paraId="43CA1B62" w14:textId="77777777" w:rsidR="0083042F" w:rsidRPr="00722B45" w:rsidRDefault="0083042F" w:rsidP="0083042F"/>
    <w:p w14:paraId="3B895C0A" w14:textId="7799B622" w:rsidR="0083042F" w:rsidRDefault="0083042F" w:rsidP="0083042F">
      <w:pPr>
        <w:pStyle w:val="Beschriftung"/>
        <w:keepNext/>
      </w:pPr>
      <w:bookmarkStart w:id="197" w:name="_Toc476262687"/>
      <w:r>
        <w:t xml:space="preserve">Tabelle </w:t>
      </w:r>
      <w:fldSimple w:instr=" SEQ Tabelle \* ARABIC ">
        <w:r w:rsidR="00F46094">
          <w:rPr>
            <w:noProof/>
          </w:rPr>
          <w:t>4</w:t>
        </w:r>
      </w:fldSimple>
      <w:r>
        <w:t>: Vergleich der smarten Aufsätze</w:t>
      </w:r>
      <w:bookmarkEnd w:id="197"/>
    </w:p>
    <w:tbl>
      <w:tblPr>
        <w:tblStyle w:val="Tabellenraster"/>
        <w:tblW w:w="5155" w:type="pct"/>
        <w:tblLook w:val="04A0" w:firstRow="1" w:lastRow="0" w:firstColumn="1" w:lastColumn="0" w:noHBand="0" w:noVBand="1"/>
      </w:tblPr>
      <w:tblGrid>
        <w:gridCol w:w="2874"/>
        <w:gridCol w:w="2667"/>
        <w:gridCol w:w="1902"/>
        <w:gridCol w:w="2191"/>
      </w:tblGrid>
      <w:tr w:rsidR="0083042F" w:rsidRPr="00E46844" w14:paraId="39705D21" w14:textId="77777777" w:rsidTr="00B273E3">
        <w:tc>
          <w:tcPr>
            <w:tcW w:w="1492" w:type="pct"/>
            <w:shd w:val="clear" w:color="auto" w:fill="31849B" w:themeFill="accent5" w:themeFillShade="BF"/>
          </w:tcPr>
          <w:p w14:paraId="1F9CB284" w14:textId="77777777" w:rsidR="0083042F" w:rsidRPr="0012563D" w:rsidRDefault="0083042F" w:rsidP="00B273E3">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59794559" w14:textId="77777777" w:rsidR="0083042F" w:rsidRPr="0012563D" w:rsidRDefault="0083042F" w:rsidP="00B273E3">
            <w:pPr>
              <w:rPr>
                <w:b/>
                <w:color w:val="FFFFFF" w:themeColor="background1"/>
              </w:rPr>
            </w:pPr>
            <w:proofErr w:type="spellStart"/>
            <w:r w:rsidRPr="0012563D">
              <w:rPr>
                <w:b/>
                <w:color w:val="FFFFFF" w:themeColor="background1"/>
              </w:rPr>
              <w:t>iRemember</w:t>
            </w:r>
            <w:proofErr w:type="spellEnd"/>
          </w:p>
        </w:tc>
        <w:tc>
          <w:tcPr>
            <w:tcW w:w="987" w:type="pct"/>
            <w:shd w:val="clear" w:color="auto" w:fill="31849B" w:themeFill="accent5" w:themeFillShade="BF"/>
          </w:tcPr>
          <w:p w14:paraId="1C66478B" w14:textId="77777777" w:rsidR="0083042F" w:rsidRPr="0012563D" w:rsidRDefault="0083042F" w:rsidP="00B273E3">
            <w:pPr>
              <w:rPr>
                <w:b/>
                <w:color w:val="FFFFFF" w:themeColor="background1"/>
              </w:rPr>
            </w:pPr>
            <w:bookmarkStart w:id="198" w:name="_Toc462229585"/>
            <w:proofErr w:type="spellStart"/>
            <w:r w:rsidRPr="0012563D">
              <w:rPr>
                <w:b/>
                <w:color w:val="FFFFFF" w:themeColor="background1"/>
              </w:rPr>
              <w:t>GlowCap</w:t>
            </w:r>
            <w:bookmarkEnd w:id="198"/>
            <w:proofErr w:type="spellEnd"/>
          </w:p>
        </w:tc>
        <w:tc>
          <w:tcPr>
            <w:tcW w:w="1137" w:type="pct"/>
            <w:shd w:val="clear" w:color="auto" w:fill="31849B" w:themeFill="accent5" w:themeFillShade="BF"/>
          </w:tcPr>
          <w:p w14:paraId="1AD35BAB" w14:textId="77777777" w:rsidR="0083042F" w:rsidRPr="0012563D" w:rsidRDefault="0083042F" w:rsidP="00B273E3">
            <w:pPr>
              <w:spacing w:line="360" w:lineRule="auto"/>
              <w:jc w:val="both"/>
              <w:rPr>
                <w:b/>
                <w:color w:val="FFFFFF" w:themeColor="background1"/>
              </w:rPr>
            </w:pPr>
          </w:p>
        </w:tc>
      </w:tr>
      <w:tr w:rsidR="0083042F" w:rsidRPr="00E46844" w14:paraId="02EFB9FD" w14:textId="77777777" w:rsidTr="00B273E3">
        <w:tc>
          <w:tcPr>
            <w:tcW w:w="5000" w:type="pct"/>
            <w:gridSpan w:val="4"/>
            <w:shd w:val="clear" w:color="auto" w:fill="365F91" w:themeFill="accent1" w:themeFillShade="BF"/>
          </w:tcPr>
          <w:p w14:paraId="26B182B2" w14:textId="77777777" w:rsidR="0083042F" w:rsidRPr="0012563D" w:rsidRDefault="0083042F" w:rsidP="00B273E3">
            <w:pPr>
              <w:rPr>
                <w:b/>
                <w:color w:val="FFFFFF" w:themeColor="background1"/>
              </w:rPr>
            </w:pPr>
            <w:r w:rsidRPr="0012563D">
              <w:rPr>
                <w:b/>
                <w:color w:val="FFFFFF" w:themeColor="background1"/>
              </w:rPr>
              <w:t>1. Produkt</w:t>
            </w:r>
          </w:p>
        </w:tc>
      </w:tr>
      <w:tr w:rsidR="0083042F" w:rsidRPr="00E46844" w14:paraId="630E2800" w14:textId="77777777" w:rsidTr="00B273E3">
        <w:tc>
          <w:tcPr>
            <w:tcW w:w="1492" w:type="pct"/>
          </w:tcPr>
          <w:p w14:paraId="41BED1C9" w14:textId="77777777" w:rsidR="0083042F" w:rsidRPr="00E46844" w:rsidRDefault="0083042F" w:rsidP="00B273E3">
            <w:pPr>
              <w:spacing w:line="360" w:lineRule="auto"/>
              <w:jc w:val="both"/>
            </w:pPr>
            <w:r>
              <w:t>1.1 Preis</w:t>
            </w:r>
          </w:p>
        </w:tc>
        <w:tc>
          <w:tcPr>
            <w:tcW w:w="1384" w:type="pct"/>
          </w:tcPr>
          <w:p w14:paraId="5082F2AC" w14:textId="77777777" w:rsidR="0083042F" w:rsidRPr="00E46844" w:rsidRDefault="0083042F" w:rsidP="00B273E3">
            <w:pPr>
              <w:spacing w:line="360" w:lineRule="auto"/>
              <w:jc w:val="both"/>
            </w:pPr>
            <w:r>
              <w:t>35 $</w:t>
            </w:r>
          </w:p>
        </w:tc>
        <w:tc>
          <w:tcPr>
            <w:tcW w:w="987" w:type="pct"/>
          </w:tcPr>
          <w:p w14:paraId="4AA49B7B" w14:textId="77777777" w:rsidR="0083042F" w:rsidRPr="00E46844" w:rsidRDefault="0083042F" w:rsidP="00B273E3">
            <w:pPr>
              <w:spacing w:line="360" w:lineRule="auto"/>
              <w:jc w:val="both"/>
            </w:pPr>
            <w:r>
              <w:t>80 $ einmalig, danach 15 $ jeden Monat</w:t>
            </w:r>
          </w:p>
        </w:tc>
        <w:tc>
          <w:tcPr>
            <w:tcW w:w="1137" w:type="pct"/>
          </w:tcPr>
          <w:p w14:paraId="27EDA636" w14:textId="77777777" w:rsidR="0083042F" w:rsidRPr="00E46844" w:rsidRDefault="0083042F" w:rsidP="00B273E3">
            <w:pPr>
              <w:spacing w:line="360" w:lineRule="auto"/>
              <w:jc w:val="both"/>
            </w:pPr>
          </w:p>
        </w:tc>
      </w:tr>
      <w:tr w:rsidR="0083042F" w:rsidRPr="00E46844" w14:paraId="59A7B279" w14:textId="77777777" w:rsidTr="00B273E3">
        <w:tc>
          <w:tcPr>
            <w:tcW w:w="1492" w:type="pct"/>
          </w:tcPr>
          <w:p w14:paraId="312185A8" w14:textId="77777777" w:rsidR="0083042F" w:rsidRDefault="0083042F" w:rsidP="00B273E3">
            <w:pPr>
              <w:spacing w:line="360" w:lineRule="auto"/>
              <w:jc w:val="both"/>
            </w:pPr>
            <w:r>
              <w:t>1.2 Batteriedauer</w:t>
            </w:r>
          </w:p>
        </w:tc>
        <w:tc>
          <w:tcPr>
            <w:tcW w:w="1384" w:type="pct"/>
          </w:tcPr>
          <w:p w14:paraId="6E1148F5" w14:textId="77777777" w:rsidR="0083042F" w:rsidRDefault="0083042F" w:rsidP="00B273E3">
            <w:pPr>
              <w:spacing w:line="360" w:lineRule="auto"/>
              <w:jc w:val="both"/>
            </w:pPr>
            <w:r>
              <w:t>1 Monat</w:t>
            </w:r>
          </w:p>
        </w:tc>
        <w:tc>
          <w:tcPr>
            <w:tcW w:w="987" w:type="pct"/>
          </w:tcPr>
          <w:p w14:paraId="2828D16C" w14:textId="77777777" w:rsidR="0083042F" w:rsidRDefault="0083042F" w:rsidP="00B273E3">
            <w:pPr>
              <w:spacing w:line="360" w:lineRule="auto"/>
              <w:jc w:val="both"/>
            </w:pPr>
          </w:p>
        </w:tc>
        <w:tc>
          <w:tcPr>
            <w:tcW w:w="1137" w:type="pct"/>
          </w:tcPr>
          <w:p w14:paraId="40F6DDCC" w14:textId="77777777" w:rsidR="0083042F" w:rsidRPr="00E46844" w:rsidRDefault="0083042F" w:rsidP="00B273E3">
            <w:pPr>
              <w:spacing w:line="360" w:lineRule="auto"/>
              <w:jc w:val="both"/>
            </w:pPr>
          </w:p>
        </w:tc>
      </w:tr>
      <w:tr w:rsidR="0083042F" w:rsidRPr="00E46844" w14:paraId="14526047" w14:textId="77777777" w:rsidTr="00B273E3">
        <w:tc>
          <w:tcPr>
            <w:tcW w:w="5000" w:type="pct"/>
            <w:gridSpan w:val="4"/>
            <w:shd w:val="clear" w:color="auto" w:fill="365F91" w:themeFill="accent1" w:themeFillShade="BF"/>
          </w:tcPr>
          <w:p w14:paraId="1176C438" w14:textId="77777777" w:rsidR="0083042F" w:rsidRPr="00CE2BE1" w:rsidRDefault="0083042F" w:rsidP="00B273E3">
            <w:pPr>
              <w:spacing w:line="360" w:lineRule="auto"/>
              <w:jc w:val="both"/>
              <w:rPr>
                <w:b/>
                <w:color w:val="FFFFFF" w:themeColor="background1"/>
              </w:rPr>
            </w:pPr>
            <w:r>
              <w:rPr>
                <w:b/>
                <w:color w:val="FFFFFF" w:themeColor="background1"/>
              </w:rPr>
              <w:t>2. Funktionalitäten</w:t>
            </w:r>
          </w:p>
        </w:tc>
      </w:tr>
      <w:tr w:rsidR="0083042F" w:rsidRPr="00E46844" w14:paraId="2D03B7E1" w14:textId="77777777" w:rsidTr="00B273E3">
        <w:tc>
          <w:tcPr>
            <w:tcW w:w="1492" w:type="pct"/>
          </w:tcPr>
          <w:p w14:paraId="374445A8" w14:textId="77777777" w:rsidR="0083042F" w:rsidRPr="00E46844" w:rsidRDefault="0083042F" w:rsidP="00B273E3">
            <w:pPr>
              <w:spacing w:line="360" w:lineRule="auto"/>
              <w:jc w:val="both"/>
            </w:pPr>
            <w:r>
              <w:t>2.1 Erinnerung bei Knappheit</w:t>
            </w:r>
          </w:p>
        </w:tc>
        <w:tc>
          <w:tcPr>
            <w:tcW w:w="1384" w:type="pct"/>
          </w:tcPr>
          <w:p w14:paraId="51310AE8" w14:textId="77777777" w:rsidR="0083042F" w:rsidRPr="00E46844" w:rsidRDefault="0083042F" w:rsidP="00B273E3">
            <w:pPr>
              <w:spacing w:line="360" w:lineRule="auto"/>
              <w:jc w:val="both"/>
            </w:pPr>
            <w:r>
              <w:t>Unbekannt</w:t>
            </w:r>
          </w:p>
        </w:tc>
        <w:tc>
          <w:tcPr>
            <w:tcW w:w="987" w:type="pct"/>
          </w:tcPr>
          <w:p w14:paraId="617C4E0E" w14:textId="77777777" w:rsidR="0083042F" w:rsidRPr="00E46844" w:rsidRDefault="0083042F" w:rsidP="00B273E3">
            <w:pPr>
              <w:spacing w:line="360" w:lineRule="auto"/>
              <w:jc w:val="both"/>
            </w:pPr>
            <w:r>
              <w:t>Ja</w:t>
            </w:r>
          </w:p>
        </w:tc>
        <w:tc>
          <w:tcPr>
            <w:tcW w:w="1137" w:type="pct"/>
          </w:tcPr>
          <w:p w14:paraId="78CB5EE0" w14:textId="77777777" w:rsidR="0083042F" w:rsidRPr="00E46844" w:rsidRDefault="0083042F" w:rsidP="00B273E3">
            <w:pPr>
              <w:spacing w:line="360" w:lineRule="auto"/>
              <w:jc w:val="both"/>
            </w:pPr>
          </w:p>
        </w:tc>
      </w:tr>
      <w:tr w:rsidR="0083042F" w:rsidRPr="00E46844" w14:paraId="4AE1BAD7" w14:textId="77777777" w:rsidTr="00B273E3">
        <w:tc>
          <w:tcPr>
            <w:tcW w:w="1492" w:type="pct"/>
          </w:tcPr>
          <w:p w14:paraId="02B1FA00" w14:textId="77777777" w:rsidR="0083042F" w:rsidRDefault="0083042F" w:rsidP="00B273E3">
            <w:pPr>
              <w:spacing w:line="360" w:lineRule="auto"/>
              <w:jc w:val="both"/>
            </w:pPr>
            <w:r>
              <w:t>2.2 Visuelle Erinnerung</w:t>
            </w:r>
          </w:p>
        </w:tc>
        <w:tc>
          <w:tcPr>
            <w:tcW w:w="1384" w:type="pct"/>
          </w:tcPr>
          <w:p w14:paraId="00D07B84" w14:textId="77777777" w:rsidR="0083042F" w:rsidRPr="00E46844" w:rsidRDefault="0083042F" w:rsidP="00B273E3">
            <w:pPr>
              <w:spacing w:line="360" w:lineRule="auto"/>
              <w:jc w:val="both"/>
            </w:pPr>
            <w:r>
              <w:t>Ja</w:t>
            </w:r>
          </w:p>
        </w:tc>
        <w:tc>
          <w:tcPr>
            <w:tcW w:w="987" w:type="pct"/>
          </w:tcPr>
          <w:p w14:paraId="591F1C32" w14:textId="77777777" w:rsidR="0083042F" w:rsidRPr="00E46844" w:rsidRDefault="0083042F" w:rsidP="00B273E3">
            <w:pPr>
              <w:spacing w:line="360" w:lineRule="auto"/>
              <w:jc w:val="both"/>
            </w:pPr>
            <w:r>
              <w:t>Ja</w:t>
            </w:r>
          </w:p>
        </w:tc>
        <w:tc>
          <w:tcPr>
            <w:tcW w:w="1137" w:type="pct"/>
          </w:tcPr>
          <w:p w14:paraId="19897F34" w14:textId="77777777" w:rsidR="0083042F" w:rsidRPr="00E46844" w:rsidRDefault="0083042F" w:rsidP="00B273E3">
            <w:pPr>
              <w:spacing w:line="360" w:lineRule="auto"/>
              <w:jc w:val="both"/>
            </w:pPr>
          </w:p>
        </w:tc>
      </w:tr>
      <w:tr w:rsidR="0083042F" w:rsidRPr="00E46844" w14:paraId="16743D39" w14:textId="77777777" w:rsidTr="00B273E3">
        <w:tc>
          <w:tcPr>
            <w:tcW w:w="1492" w:type="pct"/>
          </w:tcPr>
          <w:p w14:paraId="50C9B8D9" w14:textId="77777777" w:rsidR="0083042F" w:rsidRDefault="0083042F" w:rsidP="00B273E3">
            <w:pPr>
              <w:spacing w:line="360" w:lineRule="auto"/>
              <w:jc w:val="both"/>
            </w:pPr>
            <w:r>
              <w:t>2.3 Akustische Erinnerung</w:t>
            </w:r>
          </w:p>
        </w:tc>
        <w:tc>
          <w:tcPr>
            <w:tcW w:w="1384" w:type="pct"/>
          </w:tcPr>
          <w:p w14:paraId="65C54881" w14:textId="77777777" w:rsidR="0083042F" w:rsidRPr="00E46844" w:rsidRDefault="0083042F" w:rsidP="00B273E3">
            <w:pPr>
              <w:spacing w:line="360" w:lineRule="auto"/>
              <w:jc w:val="both"/>
            </w:pPr>
            <w:r>
              <w:t>Ja</w:t>
            </w:r>
          </w:p>
        </w:tc>
        <w:tc>
          <w:tcPr>
            <w:tcW w:w="987" w:type="pct"/>
          </w:tcPr>
          <w:p w14:paraId="5C7B5760" w14:textId="77777777" w:rsidR="0083042F" w:rsidRPr="00E46844" w:rsidRDefault="0083042F" w:rsidP="00B273E3">
            <w:pPr>
              <w:spacing w:line="360" w:lineRule="auto"/>
              <w:jc w:val="both"/>
            </w:pPr>
            <w:r>
              <w:t>Ja</w:t>
            </w:r>
          </w:p>
        </w:tc>
        <w:tc>
          <w:tcPr>
            <w:tcW w:w="1137" w:type="pct"/>
          </w:tcPr>
          <w:p w14:paraId="02D3E7E7" w14:textId="77777777" w:rsidR="0083042F" w:rsidRPr="00E46844" w:rsidRDefault="0083042F" w:rsidP="00B273E3">
            <w:pPr>
              <w:spacing w:line="360" w:lineRule="auto"/>
              <w:jc w:val="both"/>
            </w:pPr>
          </w:p>
        </w:tc>
      </w:tr>
      <w:tr w:rsidR="0083042F" w:rsidRPr="00E46844" w14:paraId="45E118BB" w14:textId="77777777" w:rsidTr="00B273E3">
        <w:tc>
          <w:tcPr>
            <w:tcW w:w="1492" w:type="pct"/>
          </w:tcPr>
          <w:p w14:paraId="045D5EF2" w14:textId="77777777" w:rsidR="0083042F" w:rsidRDefault="0083042F" w:rsidP="00B273E3">
            <w:pPr>
              <w:spacing w:line="360" w:lineRule="auto"/>
              <w:jc w:val="both"/>
            </w:pPr>
            <w:r>
              <w:t xml:space="preserve">2.4 Erinnerung durch zusätzliche Geräte (Handy, </w:t>
            </w:r>
            <w:proofErr w:type="spellStart"/>
            <w:r>
              <w:t>SmartWatch</w:t>
            </w:r>
            <w:proofErr w:type="spellEnd"/>
            <w:r>
              <w:t>)</w:t>
            </w:r>
          </w:p>
        </w:tc>
        <w:tc>
          <w:tcPr>
            <w:tcW w:w="1384" w:type="pct"/>
          </w:tcPr>
          <w:p w14:paraId="0D102CFA" w14:textId="77777777" w:rsidR="0083042F" w:rsidRDefault="0083042F" w:rsidP="00B273E3">
            <w:pPr>
              <w:spacing w:line="360" w:lineRule="auto"/>
              <w:jc w:val="both"/>
            </w:pPr>
            <w:r>
              <w:t>Ja</w:t>
            </w:r>
          </w:p>
        </w:tc>
        <w:tc>
          <w:tcPr>
            <w:tcW w:w="987" w:type="pct"/>
          </w:tcPr>
          <w:p w14:paraId="409A3C1A" w14:textId="77777777" w:rsidR="0083042F" w:rsidRDefault="0083042F" w:rsidP="00B273E3">
            <w:pPr>
              <w:spacing w:line="360" w:lineRule="auto"/>
              <w:jc w:val="both"/>
            </w:pPr>
            <w:r>
              <w:t>Ja</w:t>
            </w:r>
          </w:p>
        </w:tc>
        <w:tc>
          <w:tcPr>
            <w:tcW w:w="1137" w:type="pct"/>
          </w:tcPr>
          <w:p w14:paraId="78007DA5" w14:textId="77777777" w:rsidR="0083042F" w:rsidRPr="00E46844" w:rsidRDefault="0083042F" w:rsidP="00B273E3">
            <w:pPr>
              <w:spacing w:line="360" w:lineRule="auto"/>
              <w:jc w:val="both"/>
            </w:pPr>
          </w:p>
        </w:tc>
      </w:tr>
      <w:tr w:rsidR="0083042F" w:rsidRPr="00E46844" w14:paraId="7BEAF71E" w14:textId="77777777" w:rsidTr="00B273E3">
        <w:tc>
          <w:tcPr>
            <w:tcW w:w="5000" w:type="pct"/>
            <w:gridSpan w:val="4"/>
            <w:shd w:val="clear" w:color="auto" w:fill="365F91" w:themeFill="accent1" w:themeFillShade="BF"/>
          </w:tcPr>
          <w:p w14:paraId="677E8616" w14:textId="77777777" w:rsidR="0083042F" w:rsidRPr="009B66F6" w:rsidRDefault="0083042F" w:rsidP="00B273E3">
            <w:pPr>
              <w:spacing w:line="360" w:lineRule="auto"/>
              <w:jc w:val="both"/>
              <w:rPr>
                <w:b/>
                <w:color w:val="FFFFFF" w:themeColor="background1"/>
              </w:rPr>
            </w:pPr>
            <w:r w:rsidRPr="009B66F6">
              <w:rPr>
                <w:b/>
                <w:color w:val="FFFFFF" w:themeColor="background1"/>
              </w:rPr>
              <w:t>3. Sicherheit</w:t>
            </w:r>
          </w:p>
        </w:tc>
      </w:tr>
      <w:tr w:rsidR="0083042F" w:rsidRPr="00E46844" w14:paraId="5295C6BE" w14:textId="77777777" w:rsidTr="00B273E3">
        <w:tc>
          <w:tcPr>
            <w:tcW w:w="1492" w:type="pct"/>
          </w:tcPr>
          <w:p w14:paraId="00174724" w14:textId="77777777" w:rsidR="0083042F" w:rsidRDefault="0083042F" w:rsidP="00B273E3">
            <w:pPr>
              <w:spacing w:line="360" w:lineRule="auto"/>
              <w:jc w:val="both"/>
            </w:pPr>
            <w:r>
              <w:t>3.1 Sicherheit vor falscher Einnahme</w:t>
            </w:r>
          </w:p>
        </w:tc>
        <w:tc>
          <w:tcPr>
            <w:tcW w:w="1384" w:type="pct"/>
          </w:tcPr>
          <w:p w14:paraId="1810F2B1" w14:textId="77777777" w:rsidR="0083042F" w:rsidRDefault="0083042F" w:rsidP="00B273E3">
            <w:pPr>
              <w:spacing w:line="360" w:lineRule="auto"/>
              <w:jc w:val="both"/>
            </w:pPr>
            <w:r>
              <w:t>Nein</w:t>
            </w:r>
          </w:p>
        </w:tc>
        <w:tc>
          <w:tcPr>
            <w:tcW w:w="987" w:type="pct"/>
          </w:tcPr>
          <w:p w14:paraId="5D3B3622" w14:textId="77777777" w:rsidR="0083042F" w:rsidRDefault="0083042F" w:rsidP="00B273E3">
            <w:pPr>
              <w:spacing w:line="360" w:lineRule="auto"/>
              <w:jc w:val="both"/>
            </w:pPr>
            <w:r>
              <w:t>Nein</w:t>
            </w:r>
          </w:p>
        </w:tc>
        <w:tc>
          <w:tcPr>
            <w:tcW w:w="1137" w:type="pct"/>
          </w:tcPr>
          <w:p w14:paraId="4398A8F0" w14:textId="77777777" w:rsidR="0083042F" w:rsidRPr="001F62B1" w:rsidRDefault="0083042F" w:rsidP="00B273E3">
            <w:pPr>
              <w:spacing w:line="360" w:lineRule="auto"/>
              <w:jc w:val="both"/>
              <w:rPr>
                <w:vertAlign w:val="superscript"/>
              </w:rPr>
            </w:pPr>
          </w:p>
        </w:tc>
      </w:tr>
      <w:tr w:rsidR="0083042F" w:rsidRPr="00E46844" w14:paraId="25C13F51" w14:textId="77777777" w:rsidTr="00B273E3">
        <w:tc>
          <w:tcPr>
            <w:tcW w:w="1492" w:type="pct"/>
          </w:tcPr>
          <w:p w14:paraId="56F652C5" w14:textId="77777777" w:rsidR="0083042F" w:rsidRDefault="0083042F" w:rsidP="00B273E3">
            <w:pPr>
              <w:spacing w:line="360" w:lineRule="auto"/>
              <w:jc w:val="both"/>
            </w:pPr>
            <w:r>
              <w:t>3.2 Kindersicherheit</w:t>
            </w:r>
          </w:p>
        </w:tc>
        <w:tc>
          <w:tcPr>
            <w:tcW w:w="1384" w:type="pct"/>
          </w:tcPr>
          <w:p w14:paraId="42D2310C" w14:textId="77777777" w:rsidR="0083042F" w:rsidRDefault="0083042F" w:rsidP="00B273E3">
            <w:pPr>
              <w:spacing w:line="360" w:lineRule="auto"/>
              <w:jc w:val="both"/>
            </w:pPr>
            <w:r>
              <w:t>Ja</w:t>
            </w:r>
          </w:p>
        </w:tc>
        <w:tc>
          <w:tcPr>
            <w:tcW w:w="987" w:type="pct"/>
          </w:tcPr>
          <w:p w14:paraId="14B07F44" w14:textId="77777777" w:rsidR="0083042F" w:rsidRDefault="0083042F" w:rsidP="00B273E3">
            <w:pPr>
              <w:spacing w:line="360" w:lineRule="auto"/>
              <w:jc w:val="both"/>
            </w:pPr>
            <w:r>
              <w:t>Ja</w:t>
            </w:r>
          </w:p>
        </w:tc>
        <w:tc>
          <w:tcPr>
            <w:tcW w:w="1137" w:type="pct"/>
          </w:tcPr>
          <w:p w14:paraId="520F0860" w14:textId="77777777" w:rsidR="0083042F" w:rsidRDefault="0083042F" w:rsidP="00B273E3">
            <w:pPr>
              <w:spacing w:line="360" w:lineRule="auto"/>
              <w:jc w:val="both"/>
            </w:pPr>
          </w:p>
        </w:tc>
      </w:tr>
    </w:tbl>
    <w:p w14:paraId="1201C6C3" w14:textId="6119BDA7" w:rsidR="0034552E" w:rsidRDefault="00736855" w:rsidP="0034552E">
      <w:pPr>
        <w:pStyle w:val="berschrift2"/>
        <w:numPr>
          <w:ilvl w:val="1"/>
          <w:numId w:val="2"/>
        </w:numPr>
        <w:rPr>
          <w:rFonts w:ascii="Times New Roman" w:hAnsi="Times New Roman" w:cs="Times New Roman"/>
        </w:rPr>
      </w:pPr>
      <w:bookmarkStart w:id="199" w:name="_Toc476262617"/>
      <w:r>
        <w:rPr>
          <w:rFonts w:ascii="Times New Roman" w:hAnsi="Times New Roman" w:cs="Times New Roman"/>
        </w:rPr>
        <w:lastRenderedPageBreak/>
        <w:t xml:space="preserve">Bewertung der </w:t>
      </w:r>
      <w:r w:rsidR="00070A6E">
        <w:rPr>
          <w:rFonts w:ascii="Times New Roman" w:hAnsi="Times New Roman" w:cs="Times New Roman"/>
        </w:rPr>
        <w:t>Kategorien</w:t>
      </w:r>
      <w:r>
        <w:rPr>
          <w:rFonts w:ascii="Times New Roman" w:hAnsi="Times New Roman" w:cs="Times New Roman"/>
        </w:rPr>
        <w:t xml:space="preserve"> nach Einsatzpotenzial</w:t>
      </w:r>
      <w:bookmarkEnd w:id="199"/>
    </w:p>
    <w:p w14:paraId="7E40761A" w14:textId="77777777" w:rsidR="00736855" w:rsidRPr="00736855" w:rsidRDefault="00736855" w:rsidP="00736855"/>
    <w:p w14:paraId="4D23D46D" w14:textId="77777777" w:rsidR="00443851" w:rsidRPr="00BD7DA2" w:rsidRDefault="00443851" w:rsidP="00443851">
      <w:pPr>
        <w:spacing w:line="360" w:lineRule="auto"/>
        <w:jc w:val="both"/>
      </w:pPr>
      <w: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w:t>
      </w:r>
      <w:proofErr w:type="spellStart"/>
      <w:r>
        <w:t>Medikamentendosierer</w:t>
      </w:r>
      <w:proofErr w:type="spellEnd"/>
      <w:r>
        <w:t xml:space="preserve">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w:t>
      </w:r>
      <w:proofErr w:type="spellStart"/>
      <w:r>
        <w:t>Medikamentendosierer</w:t>
      </w:r>
      <w:proofErr w:type="spellEnd"/>
      <w:r>
        <w:t xml:space="preserve">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Abbildung 16 entnommen werden. </w:t>
      </w:r>
    </w:p>
    <w:p w14:paraId="7299457E" w14:textId="77777777" w:rsidR="00443851" w:rsidRDefault="00443851" w:rsidP="00443851"/>
    <w:p w14:paraId="7D0BE230" w14:textId="77777777" w:rsidR="00443851" w:rsidRDefault="00443851" w:rsidP="00443851">
      <w:pPr>
        <w:keepNext/>
        <w:jc w:val="center"/>
      </w:pPr>
      <w:r>
        <w:rPr>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BF14F89" w14:textId="5D4AEB2A" w:rsidR="00443851" w:rsidRPr="004F7C3B" w:rsidRDefault="00443851" w:rsidP="00443851">
      <w:pPr>
        <w:pStyle w:val="Beschriftung"/>
        <w:jc w:val="center"/>
        <w:rPr>
          <w:b w:val="0"/>
        </w:rPr>
      </w:pPr>
      <w:bookmarkStart w:id="200" w:name="_Toc476262666"/>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F46094">
        <w:rPr>
          <w:b w:val="0"/>
          <w:noProof/>
        </w:rPr>
        <w:t>18</w:t>
      </w:r>
      <w:r w:rsidR="00EC7782" w:rsidRPr="004F7C3B">
        <w:rPr>
          <w:b w:val="0"/>
          <w:noProof/>
        </w:rPr>
        <w:fldChar w:fldCharType="end"/>
      </w:r>
      <w:r w:rsidRPr="004F7C3B">
        <w:rPr>
          <w:b w:val="0"/>
        </w:rPr>
        <w:t xml:space="preserve">: Rangliste der </w:t>
      </w:r>
      <w:r w:rsidR="00CF7111" w:rsidRPr="004F7C3B">
        <w:rPr>
          <w:b w:val="0"/>
        </w:rPr>
        <w:t>Arten</w:t>
      </w:r>
      <w:bookmarkEnd w:id="200"/>
    </w:p>
    <w:p w14:paraId="5FA34E06" w14:textId="52580596" w:rsidR="00D53656" w:rsidRPr="004F7C3B" w:rsidRDefault="00D53656" w:rsidP="00D53656">
      <w:r w:rsidRPr="004F7C3B">
        <w:t>(Quelle: Befragungen von Pflegern und Pflegedienstleiter von stationären Pflegeeinrichtungen)</w:t>
      </w:r>
    </w:p>
    <w:p w14:paraId="1EAED64B" w14:textId="0D3B8459" w:rsidR="0087650C" w:rsidRDefault="0087650C" w:rsidP="0087650C"/>
    <w:p w14:paraId="3F51090C" w14:textId="7A74446D" w:rsidR="00CE325A" w:rsidRDefault="00CE325A" w:rsidP="0087650C"/>
    <w:p w14:paraId="59720647" w14:textId="56ECC2CD" w:rsidR="00CE325A" w:rsidRDefault="00CE325A" w:rsidP="0087650C"/>
    <w:p w14:paraId="53FA25B6" w14:textId="77777777" w:rsidR="00CE325A" w:rsidRPr="0087650C" w:rsidRDefault="00CE325A" w:rsidP="0087650C"/>
    <w:p w14:paraId="4EAB25C3" w14:textId="405E087E" w:rsidR="0083042F" w:rsidRDefault="0083042F" w:rsidP="0029433C">
      <w:pPr>
        <w:rPr>
          <w:b/>
        </w:rPr>
      </w:pPr>
    </w:p>
    <w:p w14:paraId="72789DC4" w14:textId="77777777" w:rsidR="0083042F" w:rsidRDefault="0083042F" w:rsidP="0029433C">
      <w:pPr>
        <w:rPr>
          <w:b/>
        </w:rPr>
      </w:pPr>
    </w:p>
    <w:p w14:paraId="7D65DDA8" w14:textId="240F9E95" w:rsidR="00857CE4" w:rsidRPr="0069534D" w:rsidRDefault="00857CE4" w:rsidP="00857CE4">
      <w:pPr>
        <w:pStyle w:val="berschrift1"/>
        <w:numPr>
          <w:ilvl w:val="0"/>
          <w:numId w:val="2"/>
        </w:numPr>
        <w:spacing w:line="320" w:lineRule="exact"/>
        <w:rPr>
          <w:rFonts w:ascii="Arial" w:hAnsi="Arial" w:cs="Arial"/>
        </w:rPr>
      </w:pPr>
      <w:bookmarkStart w:id="201" w:name="_Toc476262618"/>
      <w:r>
        <w:rPr>
          <w:rFonts w:ascii="Arial" w:hAnsi="Arial" w:cs="Arial"/>
        </w:rPr>
        <w:lastRenderedPageBreak/>
        <w:t>Konzeption und Entwicklung des smarten Medikamentenverwaltungssystems</w:t>
      </w:r>
      <w:bookmarkEnd w:id="201"/>
    </w:p>
    <w:p w14:paraId="743DB68C" w14:textId="4952A406" w:rsidR="0069534D" w:rsidRDefault="0069534D" w:rsidP="0069534D">
      <w:pPr>
        <w:pStyle w:val="berschrift2"/>
        <w:numPr>
          <w:ilvl w:val="1"/>
          <w:numId w:val="2"/>
        </w:numPr>
        <w:rPr>
          <w:rFonts w:ascii="Times New Roman" w:hAnsi="Times New Roman" w:cs="Times New Roman"/>
        </w:rPr>
      </w:pPr>
      <w:bookmarkStart w:id="202" w:name="_Toc476262619"/>
      <w:r w:rsidRPr="0069534D">
        <w:rPr>
          <w:rFonts w:ascii="Times New Roman" w:hAnsi="Times New Roman" w:cs="Times New Roman"/>
        </w:rPr>
        <w:t>Entwicklungsprozess</w:t>
      </w:r>
      <w:bookmarkEnd w:id="202"/>
      <w:r w:rsidRPr="0069534D">
        <w:rPr>
          <w:rFonts w:ascii="Times New Roman" w:hAnsi="Times New Roman" w:cs="Times New Roman"/>
        </w:rPr>
        <w:t xml:space="preserve"> </w:t>
      </w:r>
    </w:p>
    <w:p w14:paraId="026B6302" w14:textId="77777777" w:rsidR="0069534D" w:rsidRPr="0069534D" w:rsidRDefault="0069534D" w:rsidP="0069534D"/>
    <w:p w14:paraId="33F05B9D" w14:textId="590D7954" w:rsidR="006F1AFC" w:rsidRDefault="0043029C" w:rsidP="006E3088">
      <w:pPr>
        <w:spacing w:line="360" w:lineRule="auto"/>
        <w:jc w:val="both"/>
      </w:pPr>
      <w:r>
        <w:t>Die Konzeption</w:t>
      </w:r>
      <w:r w:rsidR="006F1AFC">
        <w:t xml:space="preserve"> und Entwickl</w:t>
      </w:r>
      <w:r w:rsidR="00273CB5">
        <w:t xml:space="preserve">ung </w:t>
      </w:r>
      <w:r w:rsidR="006F1AFC">
        <w:t xml:space="preserve">des smarten Medikamentenspenders </w:t>
      </w:r>
      <w:r>
        <w:t>gliedert</w:t>
      </w:r>
      <w:r w:rsidR="006F1AFC">
        <w:t xml:space="preserve"> sich in </w:t>
      </w:r>
      <w:r w:rsidR="00720CAC">
        <w:t>fünf</w:t>
      </w:r>
      <w:r w:rsidR="00273CB5">
        <w:t xml:space="preserve"> sequentielle Phasen</w:t>
      </w:r>
      <w:r w:rsidR="00F46094">
        <w:t xml:space="preserve"> (siehe </w:t>
      </w:r>
      <w:r w:rsidR="00F46094" w:rsidRPr="00F46094">
        <w:rPr>
          <w:b/>
        </w:rPr>
        <w:fldChar w:fldCharType="begin"/>
      </w:r>
      <w:r w:rsidR="00F46094" w:rsidRPr="00F46094">
        <w:rPr>
          <w:b/>
        </w:rPr>
        <w:instrText xml:space="preserve"> REF _Ref476421345 \h </w:instrText>
      </w:r>
      <w:r w:rsidR="00F46094" w:rsidRPr="00F46094">
        <w:rPr>
          <w:b/>
        </w:rPr>
      </w:r>
      <w:r w:rsidR="00F46094">
        <w:rPr>
          <w:b/>
        </w:rPr>
        <w:instrText xml:space="preserve"> \* MERGEFORMAT </w:instrText>
      </w:r>
      <w:r w:rsidR="00F46094" w:rsidRPr="00F46094">
        <w:rPr>
          <w:b/>
        </w:rPr>
        <w:fldChar w:fldCharType="separate"/>
      </w:r>
      <w:r w:rsidR="00F46094" w:rsidRPr="00F46094">
        <w:rPr>
          <w:b/>
        </w:rPr>
        <w:t xml:space="preserve">Abbildung </w:t>
      </w:r>
      <w:r w:rsidR="00F46094" w:rsidRPr="00F46094">
        <w:rPr>
          <w:b/>
          <w:noProof/>
        </w:rPr>
        <w:t>19</w:t>
      </w:r>
      <w:r w:rsidR="00F46094" w:rsidRPr="00F46094">
        <w:rPr>
          <w:b/>
        </w:rPr>
        <w:fldChar w:fldCharType="end"/>
      </w:r>
      <w:r w:rsidR="007A52C9">
        <w:t xml:space="preserve">), die in Anlehnung an den Produktentwicklungsprozess von </w:t>
      </w:r>
      <w:proofErr w:type="spellStart"/>
      <w:r w:rsidR="007A52C9">
        <w:t>Verworn</w:t>
      </w:r>
      <w:proofErr w:type="spellEnd"/>
      <w:r w:rsidR="007A52C9">
        <w:t xml:space="preserve"> und </w:t>
      </w:r>
      <w:proofErr w:type="spellStart"/>
      <w:r w:rsidR="007A52C9">
        <w:t>Herstatt</w:t>
      </w:r>
      <w:proofErr w:type="spellEnd"/>
      <w:r w:rsidR="007A52C9">
        <w:t xml:space="preserve"> entstanden sind. </w:t>
      </w:r>
    </w:p>
    <w:p w14:paraId="697D75BE" w14:textId="77777777" w:rsidR="00044940" w:rsidRDefault="00044940" w:rsidP="006E3088">
      <w:pPr>
        <w:spacing w:line="360" w:lineRule="auto"/>
        <w:jc w:val="both"/>
      </w:pPr>
    </w:p>
    <w:p w14:paraId="4255CDAF" w14:textId="1223D452" w:rsidR="00F671F9" w:rsidRDefault="00A67235" w:rsidP="006E3088">
      <w:pPr>
        <w:spacing w:line="360" w:lineRule="auto"/>
        <w:jc w:val="both"/>
      </w:pPr>
      <w:r>
        <w:rPr>
          <w:noProof/>
        </w:rPr>
        <mc:AlternateContent>
          <mc:Choice Requires="wpg">
            <w:drawing>
              <wp:inline distT="0" distB="0" distL="0" distR="0" wp14:anchorId="199FFC3F" wp14:editId="0F19D4D5">
                <wp:extent cx="5831456" cy="482868"/>
                <wp:effectExtent l="0" t="0" r="17145" b="12700"/>
                <wp:docPr id="66" name="Gruppieren 66"/>
                <wp:cNvGraphicFramePr/>
                <a:graphic xmlns:a="http://schemas.openxmlformats.org/drawingml/2006/main">
                  <a:graphicData uri="http://schemas.microsoft.com/office/word/2010/wordprocessingGroup">
                    <wpg:wgp>
                      <wpg:cNvGrpSpPr/>
                      <wpg:grpSpPr>
                        <a:xfrm>
                          <a:off x="0" y="0"/>
                          <a:ext cx="5831456"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A40A74" w:rsidRPr="00DD332C" w:rsidRDefault="00A40A74" w:rsidP="00A67235">
                              <w:pPr>
                                <w:jc w:val="center"/>
                                <w:rPr>
                                  <w:sz w:val="22"/>
                                  <w:szCs w:val="22"/>
                                </w:rPr>
                              </w:pPr>
                              <w:r w:rsidRPr="00DD332C">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A40A74" w:rsidRPr="00DD332C" w:rsidRDefault="00A40A74" w:rsidP="00A67235">
                              <w:pPr>
                                <w:jc w:val="center"/>
                                <w:rPr>
                                  <w:sz w:val="22"/>
                                  <w:szCs w:val="22"/>
                                </w:rPr>
                              </w:pPr>
                              <w:r w:rsidRPr="00DD332C">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A40A74" w:rsidRPr="00DD332C" w:rsidRDefault="00A40A74" w:rsidP="00A67235">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A40A74" w:rsidRPr="00DD332C" w:rsidRDefault="00A40A74" w:rsidP="00A67235">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A40A74" w:rsidRPr="00DD332C" w:rsidRDefault="00A40A74" w:rsidP="00A67235">
                              <w:pPr>
                                <w:jc w:val="center"/>
                                <w:rPr>
                                  <w:sz w:val="22"/>
                                  <w:szCs w:val="22"/>
                                </w:rPr>
                              </w:pPr>
                              <w:r w:rsidRPr="00DD332C">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59.1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A40A74" w:rsidRPr="00DD332C" w:rsidRDefault="00A40A74" w:rsidP="00A67235">
                        <w:pPr>
                          <w:jc w:val="center"/>
                          <w:rPr>
                            <w:sz w:val="22"/>
                            <w:szCs w:val="22"/>
                          </w:rPr>
                        </w:pPr>
                        <w:r w:rsidRPr="00DD332C">
                          <w:rPr>
                            <w:sz w:val="22"/>
                            <w:szCs w:val="22"/>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A40A74" w:rsidRPr="00DD332C" w:rsidRDefault="00A40A74" w:rsidP="00A67235">
                        <w:pPr>
                          <w:jc w:val="center"/>
                          <w:rPr>
                            <w:sz w:val="22"/>
                            <w:szCs w:val="22"/>
                          </w:rPr>
                        </w:pPr>
                        <w:r w:rsidRPr="00DD332C">
                          <w:rPr>
                            <w:sz w:val="22"/>
                            <w:szCs w:val="22"/>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A40A74" w:rsidRPr="00DD332C" w:rsidRDefault="00A40A74" w:rsidP="00A67235">
                        <w:pPr>
                          <w:jc w:val="center"/>
                          <w:rPr>
                            <w:sz w:val="22"/>
                            <w:szCs w:val="22"/>
                          </w:rPr>
                        </w:pPr>
                        <w:r>
                          <w:t xml:space="preserve">   </w:t>
                        </w:r>
                        <w:r w:rsidRPr="00DD332C">
                          <w:rPr>
                            <w:sz w:val="22"/>
                            <w:szCs w:val="22"/>
                          </w:rPr>
                          <w:t>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A40A74" w:rsidRPr="00DD332C" w:rsidRDefault="00A40A74" w:rsidP="00A67235">
                        <w:pPr>
                          <w:jc w:val="center"/>
                          <w:rPr>
                            <w:sz w:val="22"/>
                            <w:szCs w:val="22"/>
                          </w:rPr>
                        </w:pPr>
                        <w:r>
                          <w:t xml:space="preserve">    </w:t>
                        </w:r>
                        <w:r w:rsidRPr="00DD332C">
                          <w:rPr>
                            <w:sz w:val="22"/>
                            <w:szCs w:val="22"/>
                          </w:rPr>
                          <w:t>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A40A74" w:rsidRPr="00DD332C" w:rsidRDefault="00A40A74" w:rsidP="00A67235">
                        <w:pPr>
                          <w:jc w:val="center"/>
                          <w:rPr>
                            <w:sz w:val="22"/>
                            <w:szCs w:val="22"/>
                          </w:rPr>
                        </w:pPr>
                        <w:r w:rsidRPr="00DD332C">
                          <w:rPr>
                            <w:sz w:val="22"/>
                            <w:szCs w:val="22"/>
                          </w:rPr>
                          <w:t xml:space="preserve">   1. Analyse</w:t>
                        </w:r>
                      </w:p>
                    </w:txbxContent>
                  </v:textbox>
                </v:shape>
                <w10:anchorlock/>
              </v:group>
            </w:pict>
          </mc:Fallback>
        </mc:AlternateContent>
      </w:r>
    </w:p>
    <w:p w14:paraId="369AE0FF" w14:textId="00FAA91B" w:rsidR="007A52C9" w:rsidRDefault="007A52C9" w:rsidP="006E3088">
      <w:pPr>
        <w:spacing w:line="360" w:lineRule="auto"/>
        <w:jc w:val="both"/>
      </w:pPr>
      <w:r>
        <w:rPr>
          <w:noProof/>
        </w:rPr>
        <mc:AlternateContent>
          <mc:Choice Requires="wps">
            <w:drawing>
              <wp:anchor distT="0" distB="0" distL="114300" distR="114300" simplePos="0" relativeHeight="251654144" behindDoc="0" locked="0" layoutInCell="1" allowOverlap="1" wp14:anchorId="54618BA8" wp14:editId="72E37148">
                <wp:simplePos x="0" y="0"/>
                <wp:positionH relativeFrom="margin">
                  <wp:posOffset>-1833</wp:posOffset>
                </wp:positionH>
                <wp:positionV relativeFrom="paragraph">
                  <wp:posOffset>20200</wp:posOffset>
                </wp:positionV>
                <wp:extent cx="5943600" cy="371475"/>
                <wp:effectExtent l="0" t="0" r="0" b="9525"/>
                <wp:wrapNone/>
                <wp:docPr id="44" name="Textfeld 44"/>
                <wp:cNvGraphicFramePr/>
                <a:graphic xmlns:a="http://schemas.openxmlformats.org/drawingml/2006/main">
                  <a:graphicData uri="http://schemas.microsoft.com/office/word/2010/wordprocessingShape">
                    <wps:wsp>
                      <wps:cNvSpPr txBox="1"/>
                      <wps:spPr>
                        <a:xfrm>
                          <a:off x="0" y="0"/>
                          <a:ext cx="5943600" cy="371475"/>
                        </a:xfrm>
                        <a:prstGeom prst="rect">
                          <a:avLst/>
                        </a:prstGeom>
                        <a:solidFill>
                          <a:prstClr val="white"/>
                        </a:solidFill>
                        <a:ln>
                          <a:noFill/>
                        </a:ln>
                      </wps:spPr>
                      <wps:txbx>
                        <w:txbxContent>
                          <w:p w14:paraId="3EA13244" w14:textId="7E5E5070" w:rsidR="00A40A74" w:rsidRDefault="00A40A74" w:rsidP="007A52C9">
                            <w:pPr>
                              <w:pStyle w:val="Beschriftung"/>
                              <w:jc w:val="center"/>
                            </w:pPr>
                            <w:bookmarkStart w:id="203" w:name="_Toc476262667"/>
                            <w:bookmarkStart w:id="204" w:name="_Ref476421345"/>
                            <w:r>
                              <w:t xml:space="preserve">Abbildung </w:t>
                            </w:r>
                            <w:fldSimple w:instr=" SEQ Abbildung \* ARABIC ">
                              <w:r w:rsidR="00F46094">
                                <w:rPr>
                                  <w:noProof/>
                                </w:rPr>
                                <w:t>19</w:t>
                              </w:r>
                            </w:fldSimple>
                            <w:bookmarkEnd w:id="204"/>
                            <w:r>
                              <w:t>: Produktentwicklungsphasen</w:t>
                            </w:r>
                            <w:bookmarkEnd w:id="203"/>
                            <w:r>
                              <w:t xml:space="preserve">  </w:t>
                            </w:r>
                          </w:p>
                          <w:p w14:paraId="4B291942" w14:textId="53B69308" w:rsidR="00A40A74" w:rsidRPr="003E1674" w:rsidRDefault="00A40A74"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05" w:name="_CTVP0016fbeb996544047a9a053afc80c8c2de9"/>
                            <w:r>
                              <w:t>(Quelle: Eigene Darstellung in Anlehnung an Herstatt und Verworn 2007, S. 3–19)</w:t>
                            </w:r>
                            <w:bookmarkEnd w:id="20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15pt;margin-top:1.6pt;width:468pt;height:29.2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" stroked="f">
                <v:textbox style="mso-fit-shape-to-text:t" inset="0,0,0,0">
                  <w:txbxContent>
                    <w:p w14:paraId="3EA13244" w14:textId="7E5E5070" w:rsidR="00A40A74" w:rsidRDefault="00A40A74" w:rsidP="007A52C9">
                      <w:pPr>
                        <w:pStyle w:val="Beschriftung"/>
                        <w:jc w:val="center"/>
                      </w:pPr>
                      <w:bookmarkStart w:id="206" w:name="_Toc476262667"/>
                      <w:bookmarkStart w:id="207" w:name="_Ref476421345"/>
                      <w:r>
                        <w:t xml:space="preserve">Abbildung </w:t>
                      </w:r>
                      <w:fldSimple w:instr=" SEQ Abbildung \* ARABIC ">
                        <w:r w:rsidR="00F46094">
                          <w:rPr>
                            <w:noProof/>
                          </w:rPr>
                          <w:t>19</w:t>
                        </w:r>
                      </w:fldSimple>
                      <w:bookmarkEnd w:id="207"/>
                      <w:r>
                        <w:t>: Produktentwicklungsphasen</w:t>
                      </w:r>
                      <w:bookmarkEnd w:id="206"/>
                      <w:r>
                        <w:t xml:space="preserve">  </w:t>
                      </w:r>
                    </w:p>
                    <w:p w14:paraId="4B291942" w14:textId="53B69308" w:rsidR="00A40A74" w:rsidRPr="003E1674" w:rsidRDefault="00A40A74"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08" w:name="_CTVP0016fbeb996544047a9a053afc80c8c2de9"/>
                      <w:r>
                        <w:t>(Quelle: Eigene Darstellung in Anlehnung an Herstatt und Verworn 2007, S. 3–19)</w:t>
                      </w:r>
                      <w:bookmarkEnd w:id="208"/>
                      <w:r>
                        <w:fldChar w:fldCharType="end"/>
                      </w:r>
                    </w:p>
                  </w:txbxContent>
                </v:textbox>
                <w10:wrap anchorx="margin"/>
              </v:shape>
            </w:pict>
          </mc:Fallback>
        </mc:AlternateContent>
      </w:r>
    </w:p>
    <w:p w14:paraId="40FDAE75" w14:textId="17C7C686" w:rsidR="00044940" w:rsidRDefault="00044940" w:rsidP="006E3088">
      <w:pPr>
        <w:spacing w:line="360" w:lineRule="auto"/>
        <w:jc w:val="both"/>
      </w:pPr>
    </w:p>
    <w:p w14:paraId="134C682C" w14:textId="77777777" w:rsidR="00967109" w:rsidRDefault="00967109" w:rsidP="00835923">
      <w:pPr>
        <w:spacing w:line="360" w:lineRule="auto"/>
        <w:jc w:val="both"/>
      </w:pPr>
    </w:p>
    <w:p w14:paraId="2133FBF5" w14:textId="475A76BA" w:rsidR="00044940" w:rsidRPr="00044940" w:rsidRDefault="00967109" w:rsidP="00835923">
      <w:pPr>
        <w:spacing w:line="360" w:lineRule="auto"/>
        <w:jc w:val="both"/>
      </w:pPr>
      <w:r>
        <w:t>Diese fünf Phasen</w:t>
      </w:r>
      <w:r w:rsidR="00835923">
        <w:t xml:space="preserve"> gliedern sich wiederum </w:t>
      </w:r>
      <w:r w:rsidR="00795E90">
        <w:t>in</w:t>
      </w:r>
      <w:r w:rsidR="009E4B27">
        <w:t xml:space="preserve"> die folgenden Unterphasen</w:t>
      </w:r>
      <w:r>
        <w:t>:</w:t>
      </w:r>
      <w:r w:rsidR="00044940">
        <w:t xml:space="preserve"> </w:t>
      </w:r>
    </w:p>
    <w:p w14:paraId="1BAF3A6B" w14:textId="77777777" w:rsidR="00967109" w:rsidRDefault="00967109" w:rsidP="00835923">
      <w:pPr>
        <w:spacing w:line="360" w:lineRule="auto"/>
        <w:jc w:val="both"/>
        <w:rPr>
          <w:b/>
        </w:rPr>
      </w:pPr>
    </w:p>
    <w:p w14:paraId="47821ED4" w14:textId="473B231E" w:rsidR="00044940" w:rsidRDefault="00851E61" w:rsidP="00835923">
      <w:pPr>
        <w:spacing w:line="360" w:lineRule="auto"/>
        <w:jc w:val="both"/>
        <w:rPr>
          <w:b/>
        </w:rPr>
      </w:pPr>
      <w:r w:rsidRPr="00851E61">
        <w:rPr>
          <w:b/>
        </w:rPr>
        <w:t>Analysephase</w:t>
      </w:r>
    </w:p>
    <w:p w14:paraId="42BF0A7E" w14:textId="77777777" w:rsidR="00967109" w:rsidRDefault="00967109" w:rsidP="00835923">
      <w:pPr>
        <w:spacing w:line="360" w:lineRule="auto"/>
        <w:jc w:val="both"/>
        <w:rPr>
          <w:b/>
        </w:rPr>
      </w:pPr>
    </w:p>
    <w:p w14:paraId="226E1A0E" w14:textId="77777777" w:rsidR="00044940" w:rsidRDefault="00044940" w:rsidP="00044940">
      <w:pPr>
        <w:keepNext/>
        <w:spacing w:line="360" w:lineRule="auto"/>
        <w:jc w:val="center"/>
      </w:pPr>
      <w:r>
        <w:rPr>
          <w:b/>
          <w:noProof/>
        </w:rPr>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A40A74" w:rsidRPr="001D63A3" w:rsidRDefault="00A40A74" w:rsidP="00044940">
                                <w:pPr>
                                  <w:jc w:val="center"/>
                                  <w:rPr>
                                    <w:sz w:val="22"/>
                                    <w:szCs w:val="22"/>
                                  </w:rPr>
                                </w:pPr>
                                <w:r w:rsidRPr="001D63A3">
                                  <w:rPr>
                                    <w:sz w:val="22"/>
                                    <w:szCs w:val="22"/>
                                  </w:rPr>
                                  <w:t>1.3 Auswertung der Anforderungsanalyse</w:t>
                                </w:r>
                              </w:p>
                              <w:p w14:paraId="4608BB9D" w14:textId="77777777" w:rsidR="00A40A74" w:rsidRDefault="00A40A74"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A40A74" w:rsidRPr="001D63A3" w:rsidRDefault="00A40A74"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A40A74" w:rsidRPr="001D63A3" w:rsidRDefault="00A40A74"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A40A74" w:rsidRPr="00DD332C" w:rsidRDefault="00A40A74"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A40A74" w:rsidRPr="00DD332C" w:rsidRDefault="00A40A74"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A40A74" w:rsidRPr="00DD332C" w:rsidRDefault="00A40A74"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A40A74" w:rsidRPr="00DD332C" w:rsidRDefault="00A40A74"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A40A74" w:rsidRPr="00DD332C" w:rsidRDefault="00A40A74"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A40A74" w:rsidRPr="001D63A3" w:rsidRDefault="00A40A74" w:rsidP="00044940">
                          <w:pPr>
                            <w:jc w:val="center"/>
                            <w:rPr>
                              <w:sz w:val="22"/>
                              <w:szCs w:val="22"/>
                            </w:rPr>
                          </w:pPr>
                          <w:r w:rsidRPr="001D63A3">
                            <w:rPr>
                              <w:sz w:val="22"/>
                              <w:szCs w:val="22"/>
                            </w:rPr>
                            <w:t>1.3 Auswertung der Anforderungsanalyse</w:t>
                          </w:r>
                        </w:p>
                        <w:p w14:paraId="4608BB9D" w14:textId="77777777" w:rsidR="00A40A74" w:rsidRDefault="00A40A74"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A40A74" w:rsidRPr="001D63A3" w:rsidRDefault="00A40A74"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A40A74" w:rsidRPr="001D63A3" w:rsidRDefault="00A40A74"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A40A74" w:rsidRPr="00DD332C" w:rsidRDefault="00A40A74"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A40A74" w:rsidRPr="00DD332C" w:rsidRDefault="00A40A74"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A40A74" w:rsidRPr="00DD332C" w:rsidRDefault="00A40A74"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A40A74" w:rsidRPr="00DD332C" w:rsidRDefault="00A40A74"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A40A74" w:rsidRPr="00DD332C" w:rsidRDefault="00A40A74"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7AD67CD0" w14:textId="2F100D31" w:rsidR="00FB4E55" w:rsidRDefault="00044940" w:rsidP="00F46094">
      <w:pPr>
        <w:pStyle w:val="Beschriftung"/>
        <w:jc w:val="center"/>
      </w:pPr>
      <w:bookmarkStart w:id="209" w:name="_Toc476262668"/>
      <w:r>
        <w:t xml:space="preserve">Abbildung </w:t>
      </w:r>
      <w:fldSimple w:instr=" SEQ Abbildung \* ARABIC ">
        <w:r w:rsidR="00F46094">
          <w:rPr>
            <w:noProof/>
          </w:rPr>
          <w:t>20</w:t>
        </w:r>
      </w:fldSimple>
      <w:r>
        <w:t>: Unterphasen von Analysephase</w:t>
      </w:r>
      <w:bookmarkEnd w:id="209"/>
      <w:r w:rsidR="00F46094">
        <w:tab/>
      </w:r>
    </w:p>
    <w:p w14:paraId="15D6EC84" w14:textId="47369B27" w:rsidR="00F46094" w:rsidRDefault="00F46094" w:rsidP="00F46094"/>
    <w:p w14:paraId="14EB07FA" w14:textId="6DF7FC9D" w:rsidR="00F46094" w:rsidRDefault="00F46094" w:rsidP="00F46094"/>
    <w:p w14:paraId="5DA2FFC1" w14:textId="25FDC2EB" w:rsidR="00F46094" w:rsidRDefault="00F46094" w:rsidP="00F46094"/>
    <w:p w14:paraId="132B6EBE" w14:textId="70469196" w:rsidR="00F46094" w:rsidRDefault="00F46094" w:rsidP="00F46094"/>
    <w:p w14:paraId="5E4C1CD4" w14:textId="3AABDC69" w:rsidR="00F46094" w:rsidRDefault="00F46094" w:rsidP="00F46094"/>
    <w:p w14:paraId="6E336F2D" w14:textId="6733BD9B" w:rsidR="00F46094" w:rsidRDefault="00F46094" w:rsidP="00F46094"/>
    <w:p w14:paraId="46FDDA4B" w14:textId="3205423E" w:rsidR="00F46094" w:rsidRDefault="00F46094" w:rsidP="00F46094"/>
    <w:p w14:paraId="0ECB2376" w14:textId="7D364EB5" w:rsidR="00F46094" w:rsidRDefault="00F46094" w:rsidP="00F46094"/>
    <w:p w14:paraId="277661F4" w14:textId="1EE69457" w:rsidR="00F46094" w:rsidRDefault="00F46094" w:rsidP="00F46094"/>
    <w:p w14:paraId="0ED5971D" w14:textId="563CC3F4" w:rsidR="00F46094" w:rsidRDefault="00F46094" w:rsidP="00F46094"/>
    <w:p w14:paraId="74364AD8" w14:textId="128E8304" w:rsidR="00F46094" w:rsidRDefault="00F46094" w:rsidP="00F46094"/>
    <w:p w14:paraId="0044FE15" w14:textId="5325080C" w:rsidR="00F46094" w:rsidRDefault="00F46094" w:rsidP="00F46094"/>
    <w:p w14:paraId="4EB28D99" w14:textId="3E16F62F" w:rsidR="00F46094" w:rsidRDefault="00F46094" w:rsidP="00F46094"/>
    <w:p w14:paraId="11EF4A30" w14:textId="4F1281A0" w:rsidR="00F46094" w:rsidRDefault="00F46094" w:rsidP="00F46094"/>
    <w:p w14:paraId="1403C02D" w14:textId="77777777" w:rsidR="00F46094" w:rsidRPr="00F46094" w:rsidRDefault="00F46094" w:rsidP="00F46094"/>
    <w:p w14:paraId="4A62E283" w14:textId="1DBB6135" w:rsidR="00967109" w:rsidRDefault="00851E61" w:rsidP="00835923">
      <w:pPr>
        <w:spacing w:line="360" w:lineRule="auto"/>
        <w:jc w:val="both"/>
        <w:rPr>
          <w:b/>
        </w:rPr>
      </w:pPr>
      <w:r w:rsidRPr="00851E61">
        <w:rPr>
          <w:b/>
        </w:rPr>
        <w:lastRenderedPageBreak/>
        <w:t>Konzeptionsphase</w:t>
      </w:r>
    </w:p>
    <w:p w14:paraId="388CF523" w14:textId="77777777" w:rsidR="0043029C" w:rsidRDefault="0043029C" w:rsidP="00835923">
      <w:pPr>
        <w:spacing w:line="360" w:lineRule="auto"/>
        <w:jc w:val="both"/>
        <w:rPr>
          <w:b/>
        </w:rPr>
      </w:pPr>
    </w:p>
    <w:p w14:paraId="05DC1AA6" w14:textId="77777777" w:rsidR="00044940" w:rsidRDefault="00044940" w:rsidP="00044940">
      <w:pPr>
        <w:keepNext/>
        <w:spacing w:line="360" w:lineRule="auto"/>
        <w:jc w:val="center"/>
      </w:pPr>
      <w:r>
        <w:rPr>
          <w:b/>
          <w:noProof/>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A40A74" w:rsidRPr="001D63A3" w:rsidRDefault="00A40A74"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A40A74" w:rsidRDefault="00A40A74"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A40A74" w:rsidRPr="001D63A3" w:rsidRDefault="00A40A74"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A40A74" w:rsidRPr="001D63A3" w:rsidRDefault="00A40A74"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A40A74" w:rsidRPr="001D63A3" w:rsidRDefault="00A40A74"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A40A74" w:rsidRPr="001D63A3" w:rsidRDefault="00A40A74"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A40A74" w:rsidRPr="001D63A3" w:rsidRDefault="00A40A74"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A40A74" w:rsidRPr="001D63A3" w:rsidRDefault="00A40A74"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A40A74" w:rsidRPr="001D63A3" w:rsidRDefault="00A40A74"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A40A74" w:rsidRDefault="00A40A74"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A40A74" w:rsidRPr="001D63A3" w:rsidRDefault="00A40A74"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A40A74" w:rsidRPr="001D63A3" w:rsidRDefault="00A40A74"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A40A74" w:rsidRPr="001D63A3" w:rsidRDefault="00A40A74"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A40A74" w:rsidRPr="001D63A3" w:rsidRDefault="00A40A74"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A40A74" w:rsidRPr="001D63A3" w:rsidRDefault="00A40A74"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A40A74" w:rsidRPr="001D63A3" w:rsidRDefault="00A40A74"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6006162A" w14:textId="00F84E9A" w:rsidR="00044940" w:rsidRDefault="00044940" w:rsidP="00044940">
      <w:pPr>
        <w:pStyle w:val="Beschriftung"/>
        <w:jc w:val="center"/>
      </w:pPr>
      <w:bookmarkStart w:id="210" w:name="_Toc476262669"/>
      <w:r>
        <w:t xml:space="preserve">Abbildung </w:t>
      </w:r>
      <w:fldSimple w:instr=" SEQ Abbildung \* ARABIC ">
        <w:r w:rsidR="00F46094">
          <w:rPr>
            <w:noProof/>
          </w:rPr>
          <w:t>21</w:t>
        </w:r>
      </w:fldSimple>
      <w:r>
        <w:t xml:space="preserve">: Unterphasen von der </w:t>
      </w:r>
      <w:proofErr w:type="spellStart"/>
      <w:r>
        <w:t>Konzeptionsphae</w:t>
      </w:r>
      <w:bookmarkEnd w:id="210"/>
      <w:proofErr w:type="spellEnd"/>
    </w:p>
    <w:p w14:paraId="6E177D59" w14:textId="4524A4FA" w:rsidR="00A10646" w:rsidRPr="00044940" w:rsidRDefault="00A10646" w:rsidP="00F46094">
      <w:pPr>
        <w:pStyle w:val="Beschriftung"/>
      </w:pPr>
    </w:p>
    <w:p w14:paraId="321CD5D3" w14:textId="5714E6D3" w:rsidR="00A10646" w:rsidRDefault="00A10646" w:rsidP="00835923">
      <w:pPr>
        <w:spacing w:line="360" w:lineRule="auto"/>
        <w:jc w:val="both"/>
        <w:rPr>
          <w:b/>
        </w:rPr>
      </w:pPr>
    </w:p>
    <w:p w14:paraId="26A74B30" w14:textId="50C13462" w:rsidR="00851E61" w:rsidRDefault="007D1725" w:rsidP="00835923">
      <w:pPr>
        <w:spacing w:line="360" w:lineRule="auto"/>
        <w:jc w:val="both"/>
        <w:rPr>
          <w:b/>
        </w:rPr>
      </w:pPr>
      <w:r w:rsidRPr="007D1725">
        <w:rPr>
          <w:b/>
        </w:rPr>
        <w:t>Entwicklung der Hardware</w:t>
      </w:r>
    </w:p>
    <w:p w14:paraId="1F0365CD" w14:textId="77777777" w:rsidR="00044940" w:rsidRPr="007D1725" w:rsidRDefault="00044940" w:rsidP="00835923">
      <w:pPr>
        <w:spacing w:line="360" w:lineRule="auto"/>
        <w:jc w:val="both"/>
        <w:rPr>
          <w:b/>
        </w:rPr>
      </w:pPr>
    </w:p>
    <w:p w14:paraId="7D6BAAD7" w14:textId="78C430BB" w:rsidR="00A10646" w:rsidRDefault="00044940" w:rsidP="00044940">
      <w:pPr>
        <w:spacing w:line="360" w:lineRule="auto"/>
        <w:jc w:val="center"/>
      </w:pPr>
      <w:r>
        <w:rPr>
          <w:noProof/>
        </w:rPr>
        <mc:AlternateContent>
          <mc:Choice Requires="wpg">
            <w:drawing>
              <wp:inline distT="0" distB="0" distL="0" distR="0" wp14:anchorId="5FF46933" wp14:editId="32D02C3E">
                <wp:extent cx="5745192" cy="1405890"/>
                <wp:effectExtent l="0" t="0" r="27305" b="22860"/>
                <wp:docPr id="89" name="Gruppieren 89"/>
                <wp:cNvGraphicFramePr/>
                <a:graphic xmlns:a="http://schemas.openxmlformats.org/drawingml/2006/main">
                  <a:graphicData uri="http://schemas.microsoft.com/office/word/2010/wordprocessingGroup">
                    <wpg:wgp>
                      <wpg:cNvGrpSpPr/>
                      <wpg:grpSpPr>
                        <a:xfrm>
                          <a:off x="0" y="0"/>
                          <a:ext cx="5745192"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A40A74" w:rsidRPr="001D63A3" w:rsidRDefault="00A40A74"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A40A74" w:rsidRPr="001D63A3" w:rsidRDefault="00A40A74"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A40A74" w:rsidRPr="001D63A3" w:rsidRDefault="00A40A74" w:rsidP="007D1725">
                                <w:pPr>
                                  <w:jc w:val="center"/>
                                  <w:rPr>
                                    <w:sz w:val="22"/>
                                    <w:szCs w:val="22"/>
                                  </w:rPr>
                                </w:pPr>
                                <w:r w:rsidRPr="001D63A3">
                                  <w:rPr>
                                    <w:sz w:val="22"/>
                                    <w:szCs w:val="22"/>
                                  </w:rPr>
                                  <w:t xml:space="preserve">  3.1 </w:t>
                                </w:r>
                                <w:proofErr w:type="spellStart"/>
                                <w:r w:rsidRPr="001D63A3">
                                  <w:rPr>
                                    <w:sz w:val="22"/>
                                    <w:szCs w:val="22"/>
                                  </w:rPr>
                                  <w:t>Prototyp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A40A74" w:rsidRPr="001D63A3" w:rsidRDefault="00A40A74"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A40A74" w:rsidRPr="001D63A3" w:rsidRDefault="00A40A74"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A40A74" w:rsidRPr="001D63A3" w:rsidRDefault="00A40A74"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A40A74" w:rsidRPr="001D63A3" w:rsidRDefault="00A40A74"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A40A74" w:rsidRPr="001D63A3" w:rsidRDefault="00A40A74"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F46933" id="Gruppieren 89" o:spid="_x0000_s1057" style="width:452.4pt;height:110.7pt;mso-position-horizontal-relative:char;mso-position-vertical-relative:line"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A40A74" w:rsidRPr="001D63A3" w:rsidRDefault="00A40A74"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A40A74" w:rsidRPr="001D63A3" w:rsidRDefault="00A40A74"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A40A74" w:rsidRPr="001D63A3" w:rsidRDefault="00A40A74" w:rsidP="007D1725">
                          <w:pPr>
                            <w:jc w:val="center"/>
                            <w:rPr>
                              <w:sz w:val="22"/>
                              <w:szCs w:val="22"/>
                            </w:rPr>
                          </w:pPr>
                          <w:r w:rsidRPr="001D63A3">
                            <w:rPr>
                              <w:sz w:val="22"/>
                              <w:szCs w:val="22"/>
                            </w:rPr>
                            <w:t xml:space="preserve">  3.1 </w:t>
                          </w:r>
                          <w:proofErr w:type="spellStart"/>
                          <w:r w:rsidRPr="001D63A3">
                            <w:rPr>
                              <w:sz w:val="22"/>
                              <w:szCs w:val="22"/>
                            </w:rPr>
                            <w:t>Prototyping</w:t>
                          </w:r>
                          <w:proofErr w:type="spellEnd"/>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A40A74" w:rsidRPr="001D63A3" w:rsidRDefault="00A40A74"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A40A74" w:rsidRPr="001D63A3" w:rsidRDefault="00A40A74"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A40A74" w:rsidRPr="001D63A3" w:rsidRDefault="00A40A74"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A40A74" w:rsidRPr="001D63A3" w:rsidRDefault="00A40A74"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A40A74" w:rsidRPr="001D63A3" w:rsidRDefault="00A40A74"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r>
        <w:rPr>
          <w:noProof/>
        </w:rPr>
        <mc:AlternateContent>
          <mc:Choice Requires="wps">
            <w:drawing>
              <wp:anchor distT="0" distB="0" distL="114300" distR="114300" simplePos="0" relativeHeight="251696128" behindDoc="0" locked="0" layoutInCell="1" allowOverlap="1" wp14:anchorId="75EE7709" wp14:editId="198E7A69">
                <wp:simplePos x="0" y="0"/>
                <wp:positionH relativeFrom="column">
                  <wp:posOffset>-18415</wp:posOffset>
                </wp:positionH>
                <wp:positionV relativeFrom="paragraph">
                  <wp:posOffset>1593215</wp:posOffset>
                </wp:positionV>
                <wp:extent cx="6072505" cy="635"/>
                <wp:effectExtent l="0" t="0" r="4445" b="18415"/>
                <wp:wrapNone/>
                <wp:docPr id="99" name="Textfeld 99"/>
                <wp:cNvGraphicFramePr/>
                <a:graphic xmlns:a="http://schemas.openxmlformats.org/drawingml/2006/main">
                  <a:graphicData uri="http://schemas.microsoft.com/office/word/2010/wordprocessingShape">
                    <wps:wsp>
                      <wps:cNvSpPr txBox="1"/>
                      <wps:spPr>
                        <a:xfrm>
                          <a:off x="0" y="0"/>
                          <a:ext cx="6072505" cy="635"/>
                        </a:xfrm>
                        <a:prstGeom prst="rect">
                          <a:avLst/>
                        </a:prstGeom>
                        <a:solidFill>
                          <a:prstClr val="white"/>
                        </a:solidFill>
                        <a:ln>
                          <a:noFill/>
                        </a:ln>
                      </wps:spPr>
                      <wps:txbx>
                        <w:txbxContent>
                          <w:p w14:paraId="313FAC6F" w14:textId="4678BFF6" w:rsidR="00A40A74" w:rsidRPr="00F46094" w:rsidRDefault="00A40A74" w:rsidP="00F46094">
                            <w:pPr>
                              <w:pStyle w:val="Beschriftung"/>
                              <w:jc w:val="center"/>
                            </w:pPr>
                            <w:bookmarkStart w:id="211" w:name="_Toc476262670"/>
                            <w:r>
                              <w:t xml:space="preserve">Abbildung </w:t>
                            </w:r>
                            <w:fldSimple w:instr=" SEQ Abbildung \* ARABIC ">
                              <w:r w:rsidR="00F46094">
                                <w:rPr>
                                  <w:noProof/>
                                </w:rPr>
                                <w:t>22</w:t>
                              </w:r>
                            </w:fldSimple>
                            <w:r>
                              <w:t>: Unterphasen von Entwicklung der Hardware</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E7709" id="Textfeld 99" o:spid="_x0000_s1069" type="#_x0000_t202" style="position:absolute;left:0;text-align:left;margin-left:-1.45pt;margin-top:125.45pt;width:478.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YtMQIAAGcEAAAOAAAAZHJzL2Uyb0RvYy54bWysVFFv2yAQfp+0/4B4X+ykSr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" stroked="f">
                <v:textbox style="mso-fit-shape-to-text:t" inset="0,0,0,0">
                  <w:txbxContent>
                    <w:p w14:paraId="313FAC6F" w14:textId="4678BFF6" w:rsidR="00A40A74" w:rsidRPr="00F46094" w:rsidRDefault="00A40A74" w:rsidP="00F46094">
                      <w:pPr>
                        <w:pStyle w:val="Beschriftung"/>
                        <w:jc w:val="center"/>
                      </w:pPr>
                      <w:bookmarkStart w:id="212" w:name="_Toc476262670"/>
                      <w:r>
                        <w:t xml:space="preserve">Abbildung </w:t>
                      </w:r>
                      <w:fldSimple w:instr=" SEQ Abbildung \* ARABIC ">
                        <w:r w:rsidR="00F46094">
                          <w:rPr>
                            <w:noProof/>
                          </w:rPr>
                          <w:t>22</w:t>
                        </w:r>
                      </w:fldSimple>
                      <w:r>
                        <w:t>: Unterphasen von Entwicklung der Hardware</w:t>
                      </w:r>
                      <w:bookmarkEnd w:id="212"/>
                    </w:p>
                  </w:txbxContent>
                </v:textbox>
              </v:shape>
            </w:pict>
          </mc:Fallback>
        </mc:AlternateContent>
      </w:r>
    </w:p>
    <w:p w14:paraId="64213785" w14:textId="1BC47704" w:rsidR="00A10646" w:rsidRDefault="00A10646" w:rsidP="00835923">
      <w:pPr>
        <w:spacing w:line="360" w:lineRule="auto"/>
        <w:jc w:val="both"/>
      </w:pPr>
    </w:p>
    <w:p w14:paraId="5250D338" w14:textId="63731B07" w:rsidR="007D1725" w:rsidRDefault="007D1725" w:rsidP="00835923">
      <w:pPr>
        <w:spacing w:line="360" w:lineRule="auto"/>
        <w:jc w:val="both"/>
      </w:pPr>
    </w:p>
    <w:p w14:paraId="7045AC24" w14:textId="77777777" w:rsidR="00044940" w:rsidRDefault="00044940" w:rsidP="00835923">
      <w:pPr>
        <w:spacing w:line="360" w:lineRule="auto"/>
        <w:jc w:val="both"/>
        <w:rPr>
          <w:b/>
        </w:rPr>
      </w:pPr>
    </w:p>
    <w:p w14:paraId="442C963A" w14:textId="33564E34" w:rsidR="007D1725" w:rsidRDefault="007D1725" w:rsidP="00835923">
      <w:pPr>
        <w:spacing w:line="360" w:lineRule="auto"/>
        <w:jc w:val="both"/>
        <w:rPr>
          <w:b/>
        </w:rPr>
      </w:pPr>
      <w:r w:rsidRPr="007D1725">
        <w:rPr>
          <w:b/>
        </w:rPr>
        <w:t>Entwicklung der Software</w:t>
      </w:r>
    </w:p>
    <w:p w14:paraId="1102EF0B" w14:textId="77777777" w:rsidR="0043029C" w:rsidRPr="007D1725" w:rsidRDefault="0043029C" w:rsidP="00835923">
      <w:pPr>
        <w:spacing w:line="360" w:lineRule="auto"/>
        <w:jc w:val="both"/>
        <w:rPr>
          <w:b/>
        </w:rPr>
      </w:pPr>
    </w:p>
    <w:p w14:paraId="1E6077D0" w14:textId="7AD79731" w:rsidR="00DD332C" w:rsidRDefault="00044940" w:rsidP="00835923">
      <w:pPr>
        <w:spacing w:line="360" w:lineRule="auto"/>
        <w:jc w:val="both"/>
      </w:pPr>
      <w:r>
        <w:rPr>
          <w:noProof/>
        </w:rPr>
        <mc:AlternateContent>
          <mc:Choice Requires="wps">
            <w:drawing>
              <wp:anchor distT="0" distB="0" distL="114300" distR="114300" simplePos="0" relativeHeight="251698176" behindDoc="0" locked="0" layoutInCell="1" allowOverlap="1" wp14:anchorId="3BD02D4F" wp14:editId="1682E36A">
                <wp:simplePos x="0" y="0"/>
                <wp:positionH relativeFrom="column">
                  <wp:posOffset>0</wp:posOffset>
                </wp:positionH>
                <wp:positionV relativeFrom="paragraph">
                  <wp:posOffset>1551940</wp:posOffset>
                </wp:positionV>
                <wp:extent cx="5986145" cy="635"/>
                <wp:effectExtent l="0" t="0" r="0" b="18415"/>
                <wp:wrapNone/>
                <wp:docPr id="100" name="Textfeld 100"/>
                <wp:cNvGraphicFramePr/>
                <a:graphic xmlns:a="http://schemas.openxmlformats.org/drawingml/2006/main">
                  <a:graphicData uri="http://schemas.microsoft.com/office/word/2010/wordprocessingShape">
                    <wps:wsp>
                      <wps:cNvSpPr txBox="1"/>
                      <wps:spPr>
                        <a:xfrm>
                          <a:off x="0" y="0"/>
                          <a:ext cx="5986145" cy="635"/>
                        </a:xfrm>
                        <a:prstGeom prst="rect">
                          <a:avLst/>
                        </a:prstGeom>
                        <a:solidFill>
                          <a:prstClr val="white"/>
                        </a:solidFill>
                        <a:ln>
                          <a:noFill/>
                        </a:ln>
                      </wps:spPr>
                      <wps:txbx>
                        <w:txbxContent>
                          <w:p w14:paraId="7D534613" w14:textId="2A10DF3E" w:rsidR="00A40A74" w:rsidRPr="00044940" w:rsidRDefault="00A40A74" w:rsidP="00F46094">
                            <w:pPr>
                              <w:pStyle w:val="Beschriftung"/>
                              <w:jc w:val="center"/>
                            </w:pPr>
                            <w:bookmarkStart w:id="213" w:name="_Toc476262671"/>
                            <w:r>
                              <w:t xml:space="preserve">Abbildung </w:t>
                            </w:r>
                            <w:fldSimple w:instr=" SEQ Abbildung \* ARABIC ">
                              <w:r w:rsidR="00F46094">
                                <w:rPr>
                                  <w:noProof/>
                                </w:rPr>
                                <w:t>23</w:t>
                              </w:r>
                            </w:fldSimple>
                            <w:r>
                              <w:t>: Unterphasen von Entwicklung der Software</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02D4F" id="Textfeld 100" o:spid="_x0000_s1070" type="#_x0000_t202" style="position:absolute;left:0;text-align:left;margin-left:0;margin-top:122.2pt;width:471.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" stroked="f">
                <v:textbox style="mso-fit-shape-to-text:t" inset="0,0,0,0">
                  <w:txbxContent>
                    <w:p w14:paraId="7D534613" w14:textId="2A10DF3E" w:rsidR="00A40A74" w:rsidRPr="00044940" w:rsidRDefault="00A40A74" w:rsidP="00F46094">
                      <w:pPr>
                        <w:pStyle w:val="Beschriftung"/>
                        <w:jc w:val="center"/>
                      </w:pPr>
                      <w:bookmarkStart w:id="214" w:name="_Toc476262671"/>
                      <w:r>
                        <w:t xml:space="preserve">Abbildung </w:t>
                      </w:r>
                      <w:fldSimple w:instr=" SEQ Abbildung \* ARABIC ">
                        <w:r w:rsidR="00F46094">
                          <w:rPr>
                            <w:noProof/>
                          </w:rPr>
                          <w:t>23</w:t>
                        </w:r>
                      </w:fldSimple>
                      <w:r>
                        <w:t>: Unterphasen von Entwicklung der Software</w:t>
                      </w:r>
                      <w:bookmarkEnd w:id="214"/>
                    </w:p>
                  </w:txbxContent>
                </v:textbox>
              </v:shape>
            </w:pict>
          </mc:Fallback>
        </mc:AlternateContent>
      </w:r>
      <w:r w:rsidR="00DD332C">
        <w:rPr>
          <w:noProof/>
        </w:rPr>
        <mc:AlternateContent>
          <mc:Choice Requires="wpg">
            <w:drawing>
              <wp:inline distT="0" distB="0" distL="0" distR="0" wp14:anchorId="70D98076" wp14:editId="1B172300">
                <wp:extent cx="5719313" cy="1483743"/>
                <wp:effectExtent l="0" t="0" r="15240" b="21590"/>
                <wp:docPr id="97" name="Gruppieren 97"/>
                <wp:cNvGraphicFramePr/>
                <a:graphic xmlns:a="http://schemas.openxmlformats.org/drawingml/2006/main">
                  <a:graphicData uri="http://schemas.microsoft.com/office/word/2010/wordprocessingGroup">
                    <wpg:wgp>
                      <wpg:cNvGrpSpPr/>
                      <wpg:grpSpPr>
                        <a:xfrm>
                          <a:off x="0" y="0"/>
                          <a:ext cx="5719313" cy="1483743"/>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A40A74" w:rsidRPr="001D63A3" w:rsidRDefault="00A40A74"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A40A74" w:rsidRPr="001D63A3" w:rsidRDefault="00A40A74"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A40A74" w:rsidRPr="001D63A3" w:rsidRDefault="00A40A74"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A40A74" w:rsidRPr="001D63A3" w:rsidRDefault="00A40A74"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A40A74" w:rsidRPr="001D63A3" w:rsidRDefault="00A40A74"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A40A74" w:rsidRPr="001D63A3" w:rsidRDefault="00A40A74"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A40A74" w:rsidRPr="001D63A3" w:rsidRDefault="00A40A74"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AA4D426" w14:textId="77777777" w:rsidR="00A40A74" w:rsidRPr="001D63A3" w:rsidRDefault="00A40A74" w:rsidP="00DD332C">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0D98076" id="Gruppieren 97" o:spid="_x0000_s1071" style="width:450.35pt;height:116.85pt;mso-position-horizontal-relative:char;mso-position-vertical-relative:line"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A40A74" w:rsidRPr="001D63A3" w:rsidRDefault="00A40A74"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A40A74" w:rsidRPr="001D63A3" w:rsidRDefault="00A40A74"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A40A74" w:rsidRPr="001D63A3" w:rsidRDefault="00A40A74"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A40A74" w:rsidRPr="001D63A3" w:rsidRDefault="00A40A74"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A40A74" w:rsidRPr="001D63A3" w:rsidRDefault="00A40A74"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A40A74" w:rsidRPr="001D63A3" w:rsidRDefault="00A40A74"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A40A74" w:rsidRPr="001D63A3" w:rsidRDefault="00A40A74"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5AA4D426" w14:textId="77777777" w:rsidR="00A40A74" w:rsidRPr="001D63A3" w:rsidRDefault="00A40A74" w:rsidP="00DD332C">
                          <w:pPr>
                            <w:jc w:val="center"/>
                            <w:rPr>
                              <w:sz w:val="22"/>
                              <w:szCs w:val="22"/>
                            </w:rPr>
                          </w:pPr>
                          <w:r w:rsidRPr="001D63A3">
                            <w:rPr>
                              <w:sz w:val="22"/>
                              <w:szCs w:val="22"/>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anchorlock/>
              </v:group>
            </w:pict>
          </mc:Fallback>
        </mc:AlternateContent>
      </w:r>
    </w:p>
    <w:p w14:paraId="2137794A" w14:textId="426E699F" w:rsidR="00DD332C" w:rsidRDefault="00DD332C" w:rsidP="00835923">
      <w:pPr>
        <w:spacing w:line="360" w:lineRule="auto"/>
        <w:jc w:val="both"/>
      </w:pPr>
    </w:p>
    <w:p w14:paraId="11C445F7" w14:textId="3285594A" w:rsidR="00A10646" w:rsidRDefault="00A10646" w:rsidP="00A10646">
      <w:pPr>
        <w:spacing w:line="360" w:lineRule="auto"/>
        <w:jc w:val="both"/>
      </w:pPr>
    </w:p>
    <w:p w14:paraId="25C5BB53" w14:textId="599B9D50" w:rsidR="00044940" w:rsidRDefault="00044940" w:rsidP="00A10646">
      <w:pPr>
        <w:spacing w:line="360" w:lineRule="auto"/>
        <w:jc w:val="both"/>
      </w:pPr>
    </w:p>
    <w:p w14:paraId="024A1D93" w14:textId="77777777" w:rsidR="00F67782" w:rsidRDefault="00F67782" w:rsidP="00A10646">
      <w:pPr>
        <w:spacing w:line="360" w:lineRule="auto"/>
        <w:jc w:val="both"/>
      </w:pPr>
    </w:p>
    <w:p w14:paraId="40BF44F9" w14:textId="3E6D4DB0" w:rsidR="00A10646" w:rsidRPr="00A10646" w:rsidRDefault="00A10646" w:rsidP="00A10646">
      <w:pPr>
        <w:spacing w:line="360" w:lineRule="auto"/>
        <w:jc w:val="both"/>
      </w:pPr>
      <w:r>
        <w:lastRenderedPageBreak/>
        <w:t xml:space="preserve">Diese </w:t>
      </w:r>
      <w:r w:rsidR="00967109">
        <w:t>fünf</w:t>
      </w:r>
      <w:r>
        <w:t xml:space="preserve"> Phasen und die einzelnen Unterphasen werden in den nächsten Kapitel</w:t>
      </w:r>
      <w:r w:rsidR="00044940">
        <w:t>n</w:t>
      </w:r>
      <w:r>
        <w:t xml:space="preserve"> ausführlich erläutert</w:t>
      </w:r>
    </w:p>
    <w:p w14:paraId="0F6584AF" w14:textId="716CC233" w:rsidR="00857CE4" w:rsidRDefault="007D1725" w:rsidP="00857CE4">
      <w:pPr>
        <w:pStyle w:val="berschrift2"/>
        <w:numPr>
          <w:ilvl w:val="1"/>
          <w:numId w:val="2"/>
        </w:numPr>
        <w:rPr>
          <w:rFonts w:ascii="Times New Roman" w:hAnsi="Times New Roman" w:cs="Times New Roman"/>
        </w:rPr>
      </w:pPr>
      <w:bookmarkStart w:id="215" w:name="_Toc476262620"/>
      <w:r>
        <w:rPr>
          <w:rFonts w:ascii="Times New Roman" w:hAnsi="Times New Roman" w:cs="Times New Roman"/>
        </w:rPr>
        <w:t>Analysephase</w:t>
      </w:r>
      <w:bookmarkEnd w:id="215"/>
    </w:p>
    <w:p w14:paraId="467096EF" w14:textId="32722EFC" w:rsidR="007D1725" w:rsidRDefault="007D1725" w:rsidP="007D1725">
      <w:pPr>
        <w:pStyle w:val="berschrift2"/>
        <w:numPr>
          <w:ilvl w:val="2"/>
          <w:numId w:val="2"/>
        </w:numPr>
        <w:spacing w:line="320" w:lineRule="exact"/>
        <w:rPr>
          <w:rFonts w:ascii="Times New Roman" w:hAnsi="Times New Roman" w:cs="Times New Roman"/>
        </w:rPr>
      </w:pPr>
      <w:bookmarkStart w:id="216" w:name="_Toc476262621"/>
      <w:r>
        <w:t>Vorbereitung der Anforderungsanalyse</w:t>
      </w:r>
      <w:bookmarkEnd w:id="216"/>
    </w:p>
    <w:p w14:paraId="328A3FB0" w14:textId="5B371E30" w:rsidR="007D1725" w:rsidRDefault="007D1725" w:rsidP="007D1725"/>
    <w:p w14:paraId="68637131" w14:textId="46F20E09" w:rsidR="00D444EA" w:rsidRDefault="007D1725" w:rsidP="0069534D">
      <w:pPr>
        <w:spacing w:line="360" w:lineRule="auto"/>
        <w:jc w:val="both"/>
      </w:pPr>
      <w:r>
        <w:t xml:space="preserve">Bevor die Anforderungsanalyse stattgefunden hat, wurden Fragebögen zur Befragung von Altenpflegern erstellt, um herauszufinden, wie der stationäre Alltag der Pfleger sich </w:t>
      </w:r>
      <w:r w:rsidR="0069534D">
        <w:t>bei</w:t>
      </w:r>
      <w:r>
        <w:t xml:space="preserve"> der Verwaltu</w:t>
      </w:r>
      <w:r w:rsidR="0069534D">
        <w:t>ng und Ausgabe der Medikamente g</w:t>
      </w:r>
      <w:r>
        <w:t>estaltet und welchen Herausforderungen die Bewohner der Einrichtungen bei der Einnahme und Verwaltung der Medikamente</w:t>
      </w:r>
      <w:r w:rsidR="0069534D">
        <w:t xml:space="preserve"> ausgesetzt sind. </w:t>
      </w:r>
      <w:r w:rsidR="00603A25">
        <w:t>Die Fragebögen können aus dem Anhang XX Entnommen werden.</w:t>
      </w:r>
    </w:p>
    <w:p w14:paraId="73ED7691" w14:textId="77777777" w:rsidR="00D444EA" w:rsidRDefault="00D444EA" w:rsidP="0069534D">
      <w:pPr>
        <w:spacing w:line="360" w:lineRule="auto"/>
        <w:jc w:val="both"/>
      </w:pPr>
    </w:p>
    <w:p w14:paraId="3511E3A9" w14:textId="4D5B945D" w:rsidR="00D444EA" w:rsidRDefault="00D444EA" w:rsidP="00D444EA">
      <w:pPr>
        <w:pStyle w:val="berschrift2"/>
        <w:numPr>
          <w:ilvl w:val="2"/>
          <w:numId w:val="2"/>
        </w:numPr>
        <w:spacing w:line="320" w:lineRule="exact"/>
        <w:rPr>
          <w:rFonts w:ascii="Times New Roman" w:hAnsi="Times New Roman" w:cs="Times New Roman"/>
        </w:rPr>
      </w:pPr>
      <w:r>
        <w:t xml:space="preserve"> </w:t>
      </w:r>
      <w:bookmarkStart w:id="217" w:name="_Toc476262622"/>
      <w:r>
        <w:t>Durchführung der Anforderungsanalyse</w:t>
      </w:r>
      <w:bookmarkEnd w:id="217"/>
    </w:p>
    <w:p w14:paraId="2D4CDE07" w14:textId="77777777" w:rsidR="00D444EA" w:rsidRDefault="00D444EA" w:rsidP="0069534D">
      <w:pPr>
        <w:spacing w:line="360" w:lineRule="auto"/>
        <w:jc w:val="both"/>
      </w:pPr>
    </w:p>
    <w:p w14:paraId="1601CE1B" w14:textId="19C4EFE0" w:rsidR="0069534D" w:rsidRDefault="00603A25" w:rsidP="0069534D">
      <w:pPr>
        <w:spacing w:line="360" w:lineRule="auto"/>
        <w:jc w:val="both"/>
      </w:pPr>
      <w:r>
        <w:t xml:space="preserve">Die Befragungen wurden mit den Pflegedienstleitern und zum Teil auch mit examinierten Pflegefachkräften durchgeführt. Bei der Befragung mussten die Interview-Partner </w:t>
      </w:r>
      <w:r w:rsidR="0069534D">
        <w:t>unter anderem bereits festgelegte Anforderungen, wie zum Beispiel das Erhalten einer Benachrichtigungs-Email bei Vergessen von Medikamenten, na</w:t>
      </w:r>
      <w:r w:rsidR="00F46094">
        <w:t xml:space="preserve">ch dem Einsatzpotenzial </w:t>
      </w:r>
      <w:r w:rsidR="0069534D">
        <w:t xml:space="preserve">bewertet werden. Weiterhin wurde den Interviewpartnern die Möglichkeit gegeben selber offene Anforderungen an ein Medikamentenverwaltungssystem zu definierten. </w:t>
      </w:r>
    </w:p>
    <w:p w14:paraId="08119C66" w14:textId="77777777" w:rsidR="00342A3A" w:rsidRDefault="00342A3A" w:rsidP="0069534D">
      <w:pPr>
        <w:spacing w:line="360" w:lineRule="auto"/>
        <w:jc w:val="both"/>
      </w:pPr>
    </w:p>
    <w:p w14:paraId="46A9038E" w14:textId="60F46B5C" w:rsidR="007D1725" w:rsidRDefault="007D1725" w:rsidP="007D1725">
      <w:pPr>
        <w:pStyle w:val="berschrift2"/>
        <w:numPr>
          <w:ilvl w:val="2"/>
          <w:numId w:val="2"/>
        </w:numPr>
        <w:spacing w:line="320" w:lineRule="exact"/>
      </w:pPr>
      <w:bookmarkStart w:id="218" w:name="_Toc476262623"/>
      <w:r>
        <w:t>Auswertung der Anforderungsanalyse</w:t>
      </w:r>
      <w:bookmarkEnd w:id="218"/>
    </w:p>
    <w:p w14:paraId="1BC79EF6" w14:textId="55AA7049" w:rsidR="007D1725" w:rsidRDefault="007D1725" w:rsidP="007D1725"/>
    <w:p w14:paraId="3B379EC8" w14:textId="64698864" w:rsidR="00DA7CF6" w:rsidRDefault="004329AE" w:rsidP="0069534D">
      <w:pPr>
        <w:spacing w:line="360" w:lineRule="auto"/>
        <w:jc w:val="both"/>
      </w:pPr>
      <w:r>
        <w:t>Es</w:t>
      </w:r>
      <w:r w:rsidR="0069534D">
        <w:t xml:space="preserve"> stellte sich bei der Auswertung der Anforderungsanalyse heraus, dass akustische Benachrichtigu</w:t>
      </w:r>
      <w:r w:rsidR="009D3F69">
        <w:t xml:space="preserve">ngsfunktionen bevorzugt wurden. Ebenfalls, dass </w:t>
      </w:r>
      <w:r w:rsidR="0069534D">
        <w:t>Medikamente in d</w:t>
      </w:r>
      <w:r w:rsidR="00342A3A">
        <w:t>er r</w:t>
      </w:r>
      <w:r w:rsidR="0069534D">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Default="0069534D" w:rsidP="00DA7CF6"/>
    <w:p w14:paraId="559CE9DB" w14:textId="6CCECD17" w:rsidR="0069534D" w:rsidRPr="00DA7CF6" w:rsidRDefault="00DA7CF6" w:rsidP="00E92A41">
      <w:pPr>
        <w:spacing w:line="360" w:lineRule="auto"/>
        <w:jc w:val="both"/>
      </w:pPr>
      <w:r>
        <w:t xml:space="preserve">Die </w:t>
      </w:r>
      <w:r w:rsidR="009D3F69">
        <w:fldChar w:fldCharType="begin"/>
      </w:r>
      <w:r w:rsidR="009D3F69">
        <w:instrText xml:space="preserve"> REF _Ref476421592 \h </w:instrText>
      </w:r>
      <w:r w:rsidR="009D3F69">
        <w:fldChar w:fldCharType="separate"/>
      </w:r>
      <w:r w:rsidR="009D3F69">
        <w:t xml:space="preserve">Tabelle </w:t>
      </w:r>
      <w:r w:rsidR="009D3F69">
        <w:rPr>
          <w:noProof/>
        </w:rPr>
        <w:t>5</w:t>
      </w:r>
      <w:r w:rsidR="009D3F69">
        <w:fldChar w:fldCharType="end"/>
      </w:r>
      <w:r w:rsidR="009D3F69">
        <w:t xml:space="preserve"> </w:t>
      </w:r>
      <w:r w:rsidRPr="00964BFD">
        <w:t>beschreibt</w:t>
      </w:r>
      <w:r>
        <w:t xml:space="preserve"> alle Anforderungen, die im Rahmen der Befragungen </w:t>
      </w:r>
      <w:r w:rsidR="00E92A41">
        <w:t>mit den Pflegedienstleitern und Pflegern von stationären Pflegeeinrichtungen erhoben wurden.</w:t>
      </w:r>
      <w:r>
        <w:t xml:space="preserve"> </w:t>
      </w:r>
    </w:p>
    <w:p w14:paraId="04A819E4" w14:textId="4FF411EB" w:rsidR="001C0F68" w:rsidRDefault="001C0F68" w:rsidP="001C0F68"/>
    <w:p w14:paraId="61604687" w14:textId="462C6DD0" w:rsidR="00342A3A" w:rsidRDefault="00342A3A" w:rsidP="001C0F68"/>
    <w:p w14:paraId="317DA8AB" w14:textId="6605705F" w:rsidR="00342A3A" w:rsidRDefault="00342A3A" w:rsidP="001C0F68"/>
    <w:p w14:paraId="79B4D8C8" w14:textId="18B4F3A5" w:rsidR="00342A3A" w:rsidRDefault="00342A3A" w:rsidP="001C0F68"/>
    <w:p w14:paraId="70F3B1A4" w14:textId="77777777" w:rsidR="00342A3A" w:rsidRDefault="00342A3A" w:rsidP="001C0F68"/>
    <w:p w14:paraId="2756F5CA" w14:textId="0D8A22C3" w:rsidR="00E92A41" w:rsidRDefault="00DA7CF6" w:rsidP="00E92A41">
      <w:pPr>
        <w:pStyle w:val="Beschriftung"/>
        <w:keepNext/>
      </w:pPr>
      <w:bookmarkStart w:id="219" w:name="_Toc476262688"/>
      <w:bookmarkStart w:id="220" w:name="_Ref476421586"/>
      <w:bookmarkStart w:id="221" w:name="_Ref476421592"/>
      <w:r>
        <w:lastRenderedPageBreak/>
        <w:t xml:space="preserve">Tabelle </w:t>
      </w:r>
      <w:fldSimple w:instr=" SEQ Tabelle \* ARABIC ">
        <w:r w:rsidR="00F46094">
          <w:rPr>
            <w:noProof/>
          </w:rPr>
          <w:t>5</w:t>
        </w:r>
      </w:fldSimple>
      <w:bookmarkEnd w:id="221"/>
      <w:r>
        <w:t>: Anforderungen der Pflegeverantwortlichen an ein smarte</w:t>
      </w:r>
      <w:r w:rsidR="00E92A41">
        <w:t>s Medikamentenverwaltungssystem</w:t>
      </w:r>
      <w:bookmarkEnd w:id="219"/>
      <w:bookmarkEnd w:id="220"/>
    </w:p>
    <w:tbl>
      <w:tblPr>
        <w:tblStyle w:val="Tabellenraster"/>
        <w:tblW w:w="9238" w:type="dxa"/>
        <w:tblLook w:val="04A0" w:firstRow="1" w:lastRow="0" w:firstColumn="1" w:lastColumn="0" w:noHBand="0" w:noVBand="1"/>
      </w:tblPr>
      <w:tblGrid>
        <w:gridCol w:w="1183"/>
        <w:gridCol w:w="8047"/>
        <w:gridCol w:w="8"/>
      </w:tblGrid>
      <w:tr w:rsidR="00E92A41" w14:paraId="3F3696C3" w14:textId="77777777" w:rsidTr="00CD4849">
        <w:tc>
          <w:tcPr>
            <w:tcW w:w="9238" w:type="dxa"/>
            <w:gridSpan w:val="3"/>
            <w:shd w:val="clear" w:color="auto" w:fill="C6D9F1" w:themeFill="text2" w:themeFillTint="33"/>
          </w:tcPr>
          <w:p w14:paraId="4E2010F0" w14:textId="77777777" w:rsidR="00E92A41" w:rsidRPr="00DA7CF6" w:rsidRDefault="00E92A41" w:rsidP="00CD4849">
            <w:pPr>
              <w:jc w:val="center"/>
              <w:rPr>
                <w:b/>
              </w:rPr>
            </w:pPr>
            <w:r w:rsidRPr="00DA7CF6">
              <w:rPr>
                <w:b/>
              </w:rPr>
              <w:t>Anforderungen des Pflegepersonals</w:t>
            </w:r>
          </w:p>
        </w:tc>
      </w:tr>
      <w:tr w:rsidR="00E92A41" w14:paraId="08F9ECF6" w14:textId="77777777" w:rsidTr="00CD4849">
        <w:trPr>
          <w:gridAfter w:val="1"/>
          <w:wAfter w:w="8" w:type="dxa"/>
        </w:trPr>
        <w:tc>
          <w:tcPr>
            <w:tcW w:w="1183" w:type="dxa"/>
            <w:shd w:val="clear" w:color="auto" w:fill="DBE5F1" w:themeFill="accent1" w:themeFillTint="33"/>
          </w:tcPr>
          <w:p w14:paraId="2C428CEF" w14:textId="77777777" w:rsidR="00E92A41" w:rsidRPr="00DA7CF6" w:rsidRDefault="00E92A41" w:rsidP="00CD4849">
            <w:pPr>
              <w:jc w:val="center"/>
              <w:rPr>
                <w:b/>
              </w:rPr>
            </w:pPr>
            <w:r w:rsidRPr="00DA7CF6">
              <w:rPr>
                <w:b/>
              </w:rPr>
              <w:t>Anf. Nr.</w:t>
            </w:r>
          </w:p>
        </w:tc>
        <w:tc>
          <w:tcPr>
            <w:tcW w:w="8047" w:type="dxa"/>
            <w:shd w:val="clear" w:color="auto" w:fill="DBE5F1" w:themeFill="accent1" w:themeFillTint="33"/>
          </w:tcPr>
          <w:p w14:paraId="10257B5A" w14:textId="77777777" w:rsidR="00E92A41" w:rsidRPr="00DA7CF6" w:rsidRDefault="00E92A41" w:rsidP="00CD4849">
            <w:pPr>
              <w:jc w:val="center"/>
              <w:rPr>
                <w:b/>
              </w:rPr>
            </w:pPr>
            <w:r w:rsidRPr="00DA7CF6">
              <w:rPr>
                <w:b/>
              </w:rPr>
              <w:t>Anforderung</w:t>
            </w:r>
          </w:p>
        </w:tc>
      </w:tr>
      <w:tr w:rsidR="00E92A41" w14:paraId="19869CD9" w14:textId="77777777" w:rsidTr="00CD4849">
        <w:trPr>
          <w:gridAfter w:val="1"/>
          <w:wAfter w:w="8" w:type="dxa"/>
        </w:trPr>
        <w:tc>
          <w:tcPr>
            <w:tcW w:w="1183" w:type="dxa"/>
            <w:shd w:val="clear" w:color="auto" w:fill="DBE5F1" w:themeFill="accent1" w:themeFillTint="33"/>
          </w:tcPr>
          <w:p w14:paraId="770454DB" w14:textId="77777777" w:rsidR="00E92A41" w:rsidRDefault="00E92A41" w:rsidP="00CD4849">
            <w:pPr>
              <w:jc w:val="center"/>
            </w:pPr>
            <w:r>
              <w:t>F-01</w:t>
            </w:r>
          </w:p>
        </w:tc>
        <w:tc>
          <w:tcPr>
            <w:tcW w:w="8047" w:type="dxa"/>
          </w:tcPr>
          <w:p w14:paraId="7C385E4D" w14:textId="77777777" w:rsidR="00E92A41" w:rsidRDefault="00E92A41" w:rsidP="00CD4849">
            <w:r w:rsidRPr="00A051D3">
              <w:t>Medikament</w:t>
            </w:r>
            <w:r>
              <w:t>e nur zu den festgelegten Zeiten freigeben.</w:t>
            </w:r>
          </w:p>
        </w:tc>
      </w:tr>
      <w:tr w:rsidR="00E92A41" w14:paraId="7BE66A0D" w14:textId="77777777" w:rsidTr="00CD4849">
        <w:trPr>
          <w:gridAfter w:val="1"/>
          <w:wAfter w:w="8" w:type="dxa"/>
        </w:trPr>
        <w:tc>
          <w:tcPr>
            <w:tcW w:w="1183" w:type="dxa"/>
            <w:shd w:val="clear" w:color="auto" w:fill="DBE5F1" w:themeFill="accent1" w:themeFillTint="33"/>
          </w:tcPr>
          <w:p w14:paraId="5C3BE176" w14:textId="77777777" w:rsidR="00E92A41" w:rsidRDefault="00E92A41" w:rsidP="00CD4849">
            <w:pPr>
              <w:jc w:val="center"/>
            </w:pPr>
            <w:r>
              <w:t>F-02</w:t>
            </w:r>
          </w:p>
        </w:tc>
        <w:tc>
          <w:tcPr>
            <w:tcW w:w="8047" w:type="dxa"/>
          </w:tcPr>
          <w:p w14:paraId="0045414A" w14:textId="77777777" w:rsidR="00E92A41" w:rsidRPr="00A051D3" w:rsidRDefault="00E92A41" w:rsidP="00CD4849">
            <w:r>
              <w:t>Medikamente nur in der richtigen Dosierung freigeben.</w:t>
            </w:r>
          </w:p>
        </w:tc>
      </w:tr>
      <w:tr w:rsidR="00E92A41" w14:paraId="3C244EDE" w14:textId="77777777" w:rsidTr="00CD4849">
        <w:trPr>
          <w:gridAfter w:val="1"/>
          <w:wAfter w:w="8" w:type="dxa"/>
        </w:trPr>
        <w:tc>
          <w:tcPr>
            <w:tcW w:w="1183" w:type="dxa"/>
            <w:shd w:val="clear" w:color="auto" w:fill="DBE5F1" w:themeFill="accent1" w:themeFillTint="33"/>
          </w:tcPr>
          <w:p w14:paraId="517F8170" w14:textId="77777777" w:rsidR="00E92A41" w:rsidRDefault="00E92A41" w:rsidP="00CD4849">
            <w:pPr>
              <w:jc w:val="center"/>
            </w:pPr>
            <w:r>
              <w:t>F-03</w:t>
            </w:r>
          </w:p>
        </w:tc>
        <w:tc>
          <w:tcPr>
            <w:tcW w:w="8047" w:type="dxa"/>
          </w:tcPr>
          <w:p w14:paraId="2395928F" w14:textId="77777777" w:rsidR="00E92A41" w:rsidRDefault="00E92A41" w:rsidP="00CD4849">
            <w:r>
              <w:t>Benachrichtigungsfunktionen bei Knappheit.</w:t>
            </w:r>
          </w:p>
        </w:tc>
      </w:tr>
      <w:tr w:rsidR="00E92A41" w14:paraId="43A66CA3" w14:textId="77777777" w:rsidTr="00CD4849">
        <w:trPr>
          <w:gridAfter w:val="1"/>
          <w:wAfter w:w="8" w:type="dxa"/>
        </w:trPr>
        <w:tc>
          <w:tcPr>
            <w:tcW w:w="1183" w:type="dxa"/>
            <w:shd w:val="clear" w:color="auto" w:fill="DBE5F1" w:themeFill="accent1" w:themeFillTint="33"/>
          </w:tcPr>
          <w:p w14:paraId="57F26919" w14:textId="77777777" w:rsidR="00E92A41" w:rsidRDefault="00E92A41" w:rsidP="00CD4849">
            <w:pPr>
              <w:jc w:val="center"/>
            </w:pPr>
            <w:r>
              <w:t>F-04</w:t>
            </w:r>
          </w:p>
        </w:tc>
        <w:tc>
          <w:tcPr>
            <w:tcW w:w="8047" w:type="dxa"/>
          </w:tcPr>
          <w:p w14:paraId="09B6C4BE" w14:textId="77777777" w:rsidR="00E92A41" w:rsidRDefault="00E92A41" w:rsidP="00CD4849">
            <w:r>
              <w:t xml:space="preserve">Mobile Variante (z. B. dass man beim </w:t>
            </w:r>
            <w:proofErr w:type="spellStart"/>
            <w:r>
              <w:t>Medikamentendosierer</w:t>
            </w:r>
            <w:proofErr w:type="spellEnd"/>
            <w:r>
              <w:t xml:space="preserve"> die einzelnen Boxen für die Tage abnehmen kann).</w:t>
            </w:r>
          </w:p>
        </w:tc>
      </w:tr>
      <w:tr w:rsidR="00E92A41" w14:paraId="439BDEF3" w14:textId="77777777" w:rsidTr="00CD4849">
        <w:trPr>
          <w:gridAfter w:val="1"/>
          <w:wAfter w:w="8" w:type="dxa"/>
        </w:trPr>
        <w:tc>
          <w:tcPr>
            <w:tcW w:w="1183" w:type="dxa"/>
            <w:shd w:val="clear" w:color="auto" w:fill="DBE5F1" w:themeFill="accent1" w:themeFillTint="33"/>
          </w:tcPr>
          <w:p w14:paraId="62A28B38" w14:textId="77777777" w:rsidR="00E92A41" w:rsidRDefault="00E92A41" w:rsidP="00CD4849">
            <w:pPr>
              <w:jc w:val="center"/>
            </w:pPr>
            <w:r>
              <w:t>F-05</w:t>
            </w:r>
          </w:p>
        </w:tc>
        <w:tc>
          <w:tcPr>
            <w:tcW w:w="8047" w:type="dxa"/>
          </w:tcPr>
          <w:p w14:paraId="10C3D3AA" w14:textId="77777777" w:rsidR="00E92A41" w:rsidRDefault="00E92A41" w:rsidP="00CD4849">
            <w:r w:rsidRPr="000D7991">
              <w:t>E</w:t>
            </w:r>
            <w:r>
              <w:t>s müsste flexible sein. Wenn der</w:t>
            </w:r>
            <w:r w:rsidRPr="000D7991">
              <w:t xml:space="preserve"> Arzt etwas</w:t>
            </w:r>
            <w:r>
              <w:t xml:space="preserve"> verändert, dann muss es auch in dem System mitübernommen werden.</w:t>
            </w:r>
          </w:p>
        </w:tc>
      </w:tr>
      <w:tr w:rsidR="00E92A41" w14:paraId="7B1C0DC4" w14:textId="77777777" w:rsidTr="00CD4849">
        <w:trPr>
          <w:gridAfter w:val="1"/>
          <w:wAfter w:w="8" w:type="dxa"/>
        </w:trPr>
        <w:tc>
          <w:tcPr>
            <w:tcW w:w="1183" w:type="dxa"/>
            <w:shd w:val="clear" w:color="auto" w:fill="DBE5F1" w:themeFill="accent1" w:themeFillTint="33"/>
          </w:tcPr>
          <w:p w14:paraId="4DC4E0F9" w14:textId="77777777" w:rsidR="00E92A41" w:rsidRDefault="00E92A41" w:rsidP="00CD4849">
            <w:pPr>
              <w:jc w:val="center"/>
            </w:pPr>
            <w:r>
              <w:t>F-06</w:t>
            </w:r>
          </w:p>
        </w:tc>
        <w:tc>
          <w:tcPr>
            <w:tcW w:w="8047" w:type="dxa"/>
          </w:tcPr>
          <w:p w14:paraId="14F7A25A" w14:textId="77777777" w:rsidR="00E92A41" w:rsidRPr="000D7991" w:rsidRDefault="00E92A41" w:rsidP="00CD4849">
            <w:r>
              <w:t xml:space="preserve">Bezugspersonen werden Benachrichtigt, wenn eine wichtige Medikamenteneinnahme ausgelassen wurde.  </w:t>
            </w:r>
          </w:p>
        </w:tc>
      </w:tr>
      <w:tr w:rsidR="00E92A41" w14:paraId="36449802" w14:textId="77777777" w:rsidTr="00CD4849">
        <w:trPr>
          <w:gridAfter w:val="1"/>
          <w:wAfter w:w="8" w:type="dxa"/>
        </w:trPr>
        <w:tc>
          <w:tcPr>
            <w:tcW w:w="1183" w:type="dxa"/>
            <w:shd w:val="clear" w:color="auto" w:fill="DBE5F1" w:themeFill="accent1" w:themeFillTint="33"/>
          </w:tcPr>
          <w:p w14:paraId="7E490572" w14:textId="77777777" w:rsidR="00E92A41" w:rsidRDefault="00E92A41" w:rsidP="00CD4849">
            <w:pPr>
              <w:jc w:val="center"/>
            </w:pPr>
            <w:r>
              <w:t>F-07</w:t>
            </w:r>
          </w:p>
        </w:tc>
        <w:tc>
          <w:tcPr>
            <w:tcW w:w="8047" w:type="dxa"/>
          </w:tcPr>
          <w:p w14:paraId="5262E052" w14:textId="77777777" w:rsidR="00E92A41" w:rsidRPr="00B52D5F" w:rsidRDefault="00E92A41" w:rsidP="00CD4849">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E92A41" w14:paraId="7721CCE5" w14:textId="77777777" w:rsidTr="00CD4849">
        <w:trPr>
          <w:gridAfter w:val="1"/>
          <w:wAfter w:w="8" w:type="dxa"/>
        </w:trPr>
        <w:tc>
          <w:tcPr>
            <w:tcW w:w="1183" w:type="dxa"/>
            <w:shd w:val="clear" w:color="auto" w:fill="DBE5F1" w:themeFill="accent1" w:themeFillTint="33"/>
          </w:tcPr>
          <w:p w14:paraId="008865FD" w14:textId="77777777" w:rsidR="00E92A41" w:rsidRDefault="00E92A41" w:rsidP="00CD4849">
            <w:pPr>
              <w:jc w:val="center"/>
            </w:pPr>
            <w:r>
              <w:t>F-08</w:t>
            </w:r>
          </w:p>
        </w:tc>
        <w:tc>
          <w:tcPr>
            <w:tcW w:w="8047" w:type="dxa"/>
          </w:tcPr>
          <w:p w14:paraId="0BBD458C" w14:textId="77777777" w:rsidR="00E92A41" w:rsidRDefault="00E92A41" w:rsidP="00CD4849">
            <w:pPr>
              <w:rPr>
                <w:rFonts w:ascii="Calibri" w:hAnsi="Calibri" w:cs="Calibri"/>
                <w:color w:val="000000"/>
              </w:rPr>
            </w:pPr>
            <w:r>
              <w:t>Das System soll in der Lage sein automatisch Medikamente nachzubestellen, wenn ein bestimmter festgelegter eiserner Bestand erreicht wurde.</w:t>
            </w:r>
          </w:p>
        </w:tc>
      </w:tr>
      <w:tr w:rsidR="00E92A41" w14:paraId="3764AB01" w14:textId="77777777" w:rsidTr="00CD4849">
        <w:trPr>
          <w:gridAfter w:val="1"/>
          <w:wAfter w:w="8" w:type="dxa"/>
        </w:trPr>
        <w:tc>
          <w:tcPr>
            <w:tcW w:w="1183" w:type="dxa"/>
            <w:shd w:val="clear" w:color="auto" w:fill="DBE5F1" w:themeFill="accent1" w:themeFillTint="33"/>
          </w:tcPr>
          <w:p w14:paraId="66BE6C01" w14:textId="77777777" w:rsidR="00E92A41" w:rsidRDefault="00E92A41" w:rsidP="00CD4849">
            <w:pPr>
              <w:jc w:val="center"/>
            </w:pPr>
            <w:r>
              <w:t>F-09</w:t>
            </w:r>
          </w:p>
        </w:tc>
        <w:tc>
          <w:tcPr>
            <w:tcW w:w="8047" w:type="dxa"/>
          </w:tcPr>
          <w:p w14:paraId="32425FDF" w14:textId="77777777" w:rsidR="00E92A41" w:rsidRDefault="00E92A41" w:rsidP="00CD4849">
            <w:r>
              <w:t>Übersicht des Medikamenteneinnahmeplans.</w:t>
            </w:r>
          </w:p>
        </w:tc>
      </w:tr>
    </w:tbl>
    <w:p w14:paraId="2C0119A9" w14:textId="77777777" w:rsidR="00E92A41" w:rsidRDefault="00E92A41" w:rsidP="00E92A41">
      <w:r w:rsidRPr="002C3B91">
        <w:rPr>
          <w:b/>
        </w:rPr>
        <w:t>Legende</w:t>
      </w:r>
      <w:r>
        <w:t xml:space="preserve">: </w:t>
      </w:r>
      <w:r w:rsidRPr="002C3E4B">
        <w:rPr>
          <w:b/>
        </w:rPr>
        <w:t>F</w:t>
      </w:r>
      <w:r>
        <w:t xml:space="preserve"> = Funktionale Anforderungen, </w:t>
      </w:r>
      <w:r w:rsidRPr="002C3E4B">
        <w:rPr>
          <w:b/>
        </w:rPr>
        <w:t>NF</w:t>
      </w:r>
      <w:r>
        <w:t xml:space="preserve"> = Nichtfunktionale Anforderungen</w:t>
      </w:r>
    </w:p>
    <w:p w14:paraId="0690AFC3" w14:textId="13D08A35" w:rsidR="002F3F0C" w:rsidRPr="001C0F68" w:rsidRDefault="002F3F0C" w:rsidP="001C0F68"/>
    <w:p w14:paraId="432DA9B7" w14:textId="427E977A" w:rsidR="00420FBB" w:rsidRPr="00857CE4" w:rsidRDefault="00A63C7E" w:rsidP="00857CE4">
      <w:pPr>
        <w:pStyle w:val="berschrift2"/>
        <w:numPr>
          <w:ilvl w:val="1"/>
          <w:numId w:val="2"/>
        </w:numPr>
        <w:rPr>
          <w:rFonts w:ascii="Times New Roman" w:hAnsi="Times New Roman" w:cs="Times New Roman"/>
        </w:rPr>
      </w:pPr>
      <w:bookmarkStart w:id="222" w:name="_Toc476262624"/>
      <w:r w:rsidRPr="00857CE4">
        <w:rPr>
          <w:rFonts w:ascii="Times New Roman" w:hAnsi="Times New Roman" w:cs="Times New Roman"/>
        </w:rPr>
        <w:t>Konzeption</w:t>
      </w:r>
      <w:r w:rsidR="00FB4E55">
        <w:rPr>
          <w:rFonts w:ascii="Times New Roman" w:hAnsi="Times New Roman" w:cs="Times New Roman"/>
        </w:rPr>
        <w:t>sphase</w:t>
      </w:r>
      <w:bookmarkEnd w:id="222"/>
      <w:r w:rsidR="00067C56" w:rsidRPr="00857CE4">
        <w:rPr>
          <w:rFonts w:ascii="Times New Roman" w:hAnsi="Times New Roman" w:cs="Times New Roman"/>
        </w:rPr>
        <w:t xml:space="preserve"> </w:t>
      </w:r>
    </w:p>
    <w:p w14:paraId="2C0A4881" w14:textId="77777777" w:rsidR="00952886" w:rsidRPr="00952886" w:rsidRDefault="00952886" w:rsidP="00952886"/>
    <w:p w14:paraId="20D674D6" w14:textId="369400E9" w:rsidR="00443851" w:rsidRPr="000E32BE" w:rsidRDefault="00443851" w:rsidP="00443851">
      <w:pPr>
        <w:spacing w:line="360" w:lineRule="auto"/>
        <w:jc w:val="both"/>
      </w:pPr>
      <w:r w:rsidRPr="000E32BE">
        <w:t xml:space="preserve">Da die meisten Interviewpartner einen </w:t>
      </w:r>
      <w:proofErr w:type="spellStart"/>
      <w:r w:rsidRPr="000E32BE">
        <w:t>Medikamentendosierer</w:t>
      </w:r>
      <w:proofErr w:type="spellEnd"/>
      <w:r w:rsidRPr="000E32BE">
        <w:t xml:space="preserve"> bevorzugten, aber als Anforderung angaben, dass die Medikamente in der richtigen Dosierung und zu dem richtigen Zeitpunkt ausgegeben werden sollten - wozu nur der </w:t>
      </w:r>
      <w:proofErr w:type="spellStart"/>
      <w:r w:rsidRPr="000E32BE">
        <w:t>Medikamentendosierer</w:t>
      </w:r>
      <w:proofErr w:type="spellEnd"/>
      <w:r w:rsidRPr="000E32BE">
        <w:t xml:space="preserve"> in der Lage ist -, entstanden nicht kongruente und widersprüchliche Aussagen. Aufgrund dessen wurde anhand von den Bewertungen der Interviewpartner für den ersten Rang und den zweiten Rang ein Konzept erstellt (siehe </w:t>
      </w:r>
      <w:r w:rsidR="009D58D1" w:rsidRPr="00CA5664">
        <w:rPr>
          <w:b/>
        </w:rPr>
        <w:fldChar w:fldCharType="begin"/>
      </w:r>
      <w:r w:rsidR="009D58D1" w:rsidRPr="00CA5664">
        <w:rPr>
          <w:b/>
        </w:rPr>
        <w:instrText xml:space="preserve"> REF _Ref476421681 \r \h </w:instrText>
      </w:r>
      <w:r w:rsidR="009D58D1" w:rsidRPr="00CA5664">
        <w:rPr>
          <w:b/>
        </w:rPr>
      </w:r>
      <w:r w:rsidR="00CA5664" w:rsidRPr="00CA5664">
        <w:rPr>
          <w:b/>
        </w:rPr>
        <w:instrText xml:space="preserve"> \* MERGEFORMAT </w:instrText>
      </w:r>
      <w:r w:rsidR="009D58D1" w:rsidRPr="00CA5664">
        <w:rPr>
          <w:b/>
        </w:rPr>
        <w:fldChar w:fldCharType="separate"/>
      </w:r>
      <w:r w:rsidR="009D58D1" w:rsidRPr="00CA5664">
        <w:rPr>
          <w:b/>
        </w:rPr>
        <w:t>4.3.1</w:t>
      </w:r>
      <w:r w:rsidR="009D58D1" w:rsidRPr="00CA5664">
        <w:rPr>
          <w:b/>
        </w:rPr>
        <w:fldChar w:fldCharType="end"/>
      </w:r>
      <w:r w:rsidR="009D58D1">
        <w:t xml:space="preserve"> und</w:t>
      </w:r>
      <w:r w:rsidR="009D58D1" w:rsidRPr="00CA5664">
        <w:rPr>
          <w:b/>
        </w:rPr>
        <w:t xml:space="preserve"> </w:t>
      </w:r>
      <w:r w:rsidR="009D58D1" w:rsidRPr="00CA5664">
        <w:rPr>
          <w:b/>
        </w:rPr>
        <w:fldChar w:fldCharType="begin"/>
      </w:r>
      <w:r w:rsidR="009D58D1" w:rsidRPr="00CA5664">
        <w:rPr>
          <w:b/>
        </w:rPr>
        <w:instrText xml:space="preserve"> REF _Ref476421688 \r \h </w:instrText>
      </w:r>
      <w:r w:rsidR="009D58D1" w:rsidRPr="00CA5664">
        <w:rPr>
          <w:b/>
        </w:rPr>
      </w:r>
      <w:r w:rsidR="00CA5664">
        <w:rPr>
          <w:b/>
        </w:rPr>
        <w:instrText xml:space="preserve"> \* MERGEFORMAT </w:instrText>
      </w:r>
      <w:r w:rsidR="009D58D1" w:rsidRPr="00CA5664">
        <w:rPr>
          <w:b/>
        </w:rPr>
        <w:fldChar w:fldCharType="separate"/>
      </w:r>
      <w:r w:rsidR="009D58D1" w:rsidRPr="00CA5664">
        <w:rPr>
          <w:b/>
        </w:rPr>
        <w:t>4.3.2</w:t>
      </w:r>
      <w:r w:rsidR="009D58D1" w:rsidRPr="00CA5664">
        <w:rPr>
          <w:b/>
        </w:rPr>
        <w:fldChar w:fldCharType="end"/>
      </w:r>
      <w:r w:rsidRPr="000E32BE">
        <w:t xml:space="preserve">), dessen mögliche Funktionalitäten mit den herausgeleiteten Anforderungen aus den Befragungen verglichen wurden (siehe </w:t>
      </w:r>
      <w:r w:rsidR="001D215C" w:rsidRPr="00CA5664">
        <w:rPr>
          <w:b/>
        </w:rPr>
        <w:fldChar w:fldCharType="begin"/>
      </w:r>
      <w:r w:rsidR="001D215C" w:rsidRPr="00CA5664">
        <w:rPr>
          <w:b/>
        </w:rPr>
        <w:instrText xml:space="preserve"> REF _Ref476421721 \r \h </w:instrText>
      </w:r>
      <w:r w:rsidR="001D215C" w:rsidRPr="00CA5664">
        <w:rPr>
          <w:b/>
        </w:rPr>
      </w:r>
      <w:r w:rsidR="00CA5664">
        <w:rPr>
          <w:b/>
        </w:rPr>
        <w:instrText xml:space="preserve"> \* MERGEFORMAT </w:instrText>
      </w:r>
      <w:r w:rsidR="001D215C" w:rsidRPr="00CA5664">
        <w:rPr>
          <w:b/>
        </w:rPr>
        <w:fldChar w:fldCharType="separate"/>
      </w:r>
      <w:r w:rsidR="001D215C" w:rsidRPr="00CA5664">
        <w:rPr>
          <w:b/>
        </w:rPr>
        <w:t>4.3.3</w:t>
      </w:r>
      <w:r w:rsidR="001D215C" w:rsidRPr="00CA5664">
        <w:rPr>
          <w:b/>
        </w:rPr>
        <w:fldChar w:fldCharType="end"/>
      </w:r>
      <w:r w:rsidRPr="000E32BE">
        <w:t xml:space="preserve">). Durch diese Vorgehensweise soll gewährleistet werden, dass das richtige System mit den gewünschten Anforderungen erstellt wird. </w:t>
      </w:r>
    </w:p>
    <w:p w14:paraId="54902919" w14:textId="77777777" w:rsidR="00443851" w:rsidRPr="00443851" w:rsidRDefault="00443851" w:rsidP="00443851"/>
    <w:p w14:paraId="05F1BBB6" w14:textId="77777777" w:rsidR="002F3F0C" w:rsidRPr="00857CE4" w:rsidRDefault="002F3F0C" w:rsidP="00857CE4">
      <w:pPr>
        <w:pStyle w:val="berschrift2"/>
        <w:numPr>
          <w:ilvl w:val="2"/>
          <w:numId w:val="2"/>
        </w:numPr>
        <w:spacing w:line="320" w:lineRule="exact"/>
        <w:rPr>
          <w:rFonts w:ascii="Times New Roman" w:hAnsi="Times New Roman" w:cs="Times New Roman"/>
        </w:rPr>
      </w:pPr>
      <w:bookmarkStart w:id="223" w:name="_Toc476262625"/>
      <w:bookmarkStart w:id="224" w:name="_Ref476421681"/>
      <w:r w:rsidRPr="00857CE4">
        <w:rPr>
          <w:rFonts w:ascii="Times New Roman" w:hAnsi="Times New Roman" w:cs="Times New Roman"/>
        </w:rPr>
        <w:t>Konzept 1: Smarter Medikamentenspender</w:t>
      </w:r>
      <w:bookmarkEnd w:id="223"/>
      <w:bookmarkEnd w:id="224"/>
    </w:p>
    <w:p w14:paraId="7F74102C" w14:textId="77777777" w:rsidR="00B6689E" w:rsidRPr="00B6689E" w:rsidRDefault="00B6689E" w:rsidP="002F3F0C">
      <w:pPr>
        <w:rPr>
          <w:b/>
        </w:rPr>
      </w:pPr>
    </w:p>
    <w:p w14:paraId="138CFC0D" w14:textId="59FA473C" w:rsidR="006061BE" w:rsidRDefault="008C6A70" w:rsidP="008C6A70">
      <w:pPr>
        <w:spacing w:line="360" w:lineRule="auto"/>
        <w:jc w:val="both"/>
      </w:pPr>
      <w:r>
        <w:t>Das erste Konzept ist ein smarter Medikamentenspender</w:t>
      </w:r>
      <w:r w:rsidR="00B47885">
        <w:t>,</w:t>
      </w:r>
      <w:r w:rsidR="0083105B">
        <w:t xml:space="preserve"> bei dem die Medikamente mit der Hilfe von separaten Boxen verwaltet werden </w:t>
      </w:r>
      <w:r w:rsidR="003F53C1">
        <w:t xml:space="preserve">(siehe </w:t>
      </w:r>
      <w:r w:rsidR="003F53C1">
        <w:fldChar w:fldCharType="begin"/>
      </w:r>
      <w:r w:rsidR="003F53C1">
        <w:instrText xml:space="preserve"> REF _Ref476417794 \h </w:instrText>
      </w:r>
      <w:r w:rsidR="003F53C1">
        <w:fldChar w:fldCharType="separate"/>
      </w:r>
      <w:r w:rsidR="003F53C1">
        <w:fldChar w:fldCharType="end"/>
      </w:r>
      <w:r w:rsidR="003F53C1">
        <w:fldChar w:fldCharType="begin"/>
      </w:r>
      <w:r w:rsidR="003F53C1">
        <w:instrText xml:space="preserve"> REF _Ref476421790 \h </w:instrText>
      </w:r>
      <w:r w:rsidR="003F53C1">
        <w:fldChar w:fldCharType="separate"/>
      </w:r>
      <w:r w:rsidR="003F53C1" w:rsidRPr="004F7C3B">
        <w:rPr>
          <w:b/>
        </w:rPr>
        <w:t xml:space="preserve">Abbildung </w:t>
      </w:r>
      <w:r w:rsidR="003F53C1">
        <w:rPr>
          <w:b/>
          <w:noProof/>
        </w:rPr>
        <w:t>24</w:t>
      </w:r>
      <w:r w:rsidR="003F53C1">
        <w:fldChar w:fldCharType="end"/>
      </w:r>
      <w:r w:rsidR="00AC727D">
        <w:t>)</w:t>
      </w:r>
      <w:r>
        <w:t>.</w:t>
      </w:r>
      <w:r w:rsidR="00F6670C">
        <w:t xml:space="preserve"> </w:t>
      </w:r>
      <w:r w:rsidR="006061BE">
        <w:t>So erfolgt die Verwaltung nach den Medikamenten, die das System zu den jeweiligen Einnahmezeitpunkten automatisch in einer festgelegten Menge ausgibt.</w:t>
      </w:r>
      <w:r w:rsidR="00A76D6E">
        <w:t xml:space="preserve"> Dadurch kann gewährleistet werden, dass eine Über- bzw. Unterdosierung verhindert werden kann. </w:t>
      </w:r>
    </w:p>
    <w:p w14:paraId="0F320BF4" w14:textId="77777777" w:rsidR="00DE3047" w:rsidRDefault="006061BE" w:rsidP="00DE3047">
      <w:pPr>
        <w:keepNext/>
        <w:spacing w:line="360" w:lineRule="auto"/>
        <w:jc w:val="center"/>
      </w:pPr>
      <w:r>
        <w:rPr>
          <w:noProof/>
        </w:rPr>
        <w:lastRenderedPageBreak/>
        <w:drawing>
          <wp:inline distT="0" distB="0" distL="0" distR="0" wp14:anchorId="4BBD2004" wp14:editId="7E439259">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78B447AA" w14:textId="67882757" w:rsidR="00802CCD" w:rsidRDefault="00DE3047" w:rsidP="00445CDC">
      <w:pPr>
        <w:pStyle w:val="Beschriftung"/>
        <w:jc w:val="center"/>
      </w:pPr>
      <w:bookmarkStart w:id="225" w:name="_Toc476262672"/>
      <w:bookmarkStart w:id="226" w:name="_Ref476421790"/>
      <w:r w:rsidRPr="00445CDC">
        <w:t xml:space="preserve">Abbildung </w:t>
      </w:r>
      <w:fldSimple w:instr=" SEQ Abbildung \* ARABIC ">
        <w:r w:rsidR="00F46094" w:rsidRPr="00445CDC">
          <w:t>24</w:t>
        </w:r>
      </w:fldSimple>
      <w:bookmarkEnd w:id="226"/>
      <w:r w:rsidRPr="00445CDC">
        <w:t>: Smarter Medikamentenspender</w:t>
      </w:r>
      <w:bookmarkEnd w:id="225"/>
    </w:p>
    <w:p w14:paraId="2EE32725" w14:textId="6B26996A" w:rsidR="00802CCD" w:rsidRDefault="00802CCD" w:rsidP="00802CCD"/>
    <w:p w14:paraId="56EFD9E8" w14:textId="4E7E13F2" w:rsidR="00470DDE" w:rsidRPr="00470DDE" w:rsidRDefault="00470DDE" w:rsidP="00470DDE"/>
    <w:p w14:paraId="5B768CA7" w14:textId="25614AFB" w:rsidR="00A76D6E" w:rsidRDefault="00470DDE" w:rsidP="00FB72BD">
      <w:pPr>
        <w:spacing w:line="360" w:lineRule="auto"/>
        <w:jc w:val="both"/>
      </w:pPr>
      <w:r>
        <w:t>Der smarte Medikamentenspender besteht aus dem Medikamentenspender und den herausnehmbaren Medikamentenboxen. An dem Medikamentenspender ist an der oberen Seite ein 5 Zoll HDMI TFT Touch Screen</w:t>
      </w:r>
      <w:r w:rsidR="00E862CA">
        <w:t xml:space="preserve"> angebracht</w:t>
      </w:r>
      <w:r>
        <w:t>, auf der rechten Seite ein RFID Reader/Writer sowie ein Lautsprecher und unterhalb des Medikamentenspenders befindet sich ein Distanzsensor. Die genauen Beschreibungen der einzelnen B</w:t>
      </w:r>
      <w:r w:rsidR="006B0293">
        <w:t xml:space="preserve">estandteile können der </w:t>
      </w:r>
      <w:r w:rsidR="006B0293">
        <w:fldChar w:fldCharType="begin"/>
      </w:r>
      <w:r w:rsidR="006B0293">
        <w:instrText xml:space="preserve"> REF _Ref476421902 \h </w:instrText>
      </w:r>
      <w:r w:rsidR="006B0293">
        <w:fldChar w:fldCharType="separate"/>
      </w:r>
      <w:r w:rsidR="006B0293">
        <w:t xml:space="preserve">Tabelle </w:t>
      </w:r>
      <w:r w:rsidR="006B0293">
        <w:rPr>
          <w:noProof/>
        </w:rPr>
        <w:t>6</w:t>
      </w:r>
      <w:r w:rsidR="006B0293">
        <w:fldChar w:fldCharType="end"/>
      </w:r>
      <w:r>
        <w:t xml:space="preserve"> entnommen werden.</w:t>
      </w:r>
    </w:p>
    <w:p w14:paraId="3CE3A2AE" w14:textId="77777777" w:rsidR="000E32BE" w:rsidRPr="00A76D6E" w:rsidRDefault="000E32BE" w:rsidP="00FB72BD">
      <w:pPr>
        <w:spacing w:line="360" w:lineRule="auto"/>
        <w:jc w:val="both"/>
      </w:pPr>
    </w:p>
    <w:p w14:paraId="6BF1D84C" w14:textId="3B5DB57B" w:rsidR="00470DDE" w:rsidRDefault="00470DDE" w:rsidP="00470DDE">
      <w:pPr>
        <w:pStyle w:val="Beschriftung"/>
        <w:keepNext/>
      </w:pPr>
      <w:bookmarkStart w:id="227" w:name="_Toc476262689"/>
      <w:bookmarkStart w:id="228" w:name="_Ref476421902"/>
      <w:r>
        <w:t xml:space="preserve">Tabelle </w:t>
      </w:r>
      <w:fldSimple w:instr=" SEQ Tabelle \* ARABIC ">
        <w:r w:rsidR="00F46094">
          <w:rPr>
            <w:noProof/>
          </w:rPr>
          <w:t>6</w:t>
        </w:r>
      </w:fldSimple>
      <w:bookmarkEnd w:id="228"/>
      <w:r>
        <w:t>: Bestandteile des smarten Medikamentenspenders</w:t>
      </w:r>
      <w:bookmarkEnd w:id="227"/>
    </w:p>
    <w:tbl>
      <w:tblPr>
        <w:tblStyle w:val="Gitternetztabelle4Akzent1"/>
        <w:tblW w:w="0" w:type="auto"/>
        <w:tblLook w:val="04A0" w:firstRow="1" w:lastRow="0" w:firstColumn="1" w:lastColumn="0" w:noHBand="0" w:noVBand="1"/>
      </w:tblPr>
      <w:tblGrid>
        <w:gridCol w:w="9344"/>
      </w:tblGrid>
      <w:tr w:rsidR="00FC5358" w:rsidRPr="00FC5358"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C5358" w:rsidRDefault="00FC5358" w:rsidP="00FC5358">
            <w:pPr>
              <w:spacing w:line="360" w:lineRule="auto"/>
              <w:jc w:val="center"/>
            </w:pPr>
            <w:r w:rsidRPr="00FC5358">
              <w:t>Bestandteile des smarten Medikamentenspenders</w:t>
            </w:r>
          </w:p>
        </w:tc>
      </w:tr>
      <w:tr w:rsidR="00FC5358" w:rsidRPr="00FC5358"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C5358" w:rsidRDefault="00FC5358" w:rsidP="00FC5358">
            <w:pPr>
              <w:spacing w:line="360" w:lineRule="auto"/>
              <w:jc w:val="both"/>
              <w:rPr>
                <w:b w:val="0"/>
              </w:rPr>
            </w:pPr>
            <w:r w:rsidRPr="00FC5358">
              <w:t>RFID-Reader</w:t>
            </w:r>
          </w:p>
        </w:tc>
      </w:tr>
      <w:tr w:rsidR="00FC5358" w:rsidRPr="00FC5358"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C5358" w:rsidRDefault="00FC5358" w:rsidP="00FC5358">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C5358"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C5358" w:rsidRDefault="00FC5358" w:rsidP="00FC5358">
            <w:pPr>
              <w:spacing w:line="360" w:lineRule="auto"/>
              <w:jc w:val="both"/>
              <w:rPr>
                <w:b w:val="0"/>
              </w:rPr>
            </w:pPr>
            <w:r w:rsidRPr="00FC5358">
              <w:t>Distanzsensor</w:t>
            </w:r>
          </w:p>
        </w:tc>
      </w:tr>
      <w:tr w:rsidR="00FC5358" w:rsidRPr="00FC5358"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C5358" w:rsidRDefault="00FC5358" w:rsidP="00FC5358">
            <w:pPr>
              <w:spacing w:line="360" w:lineRule="auto"/>
              <w:jc w:val="both"/>
              <w:rPr>
                <w:b w:val="0"/>
              </w:rPr>
            </w:pPr>
            <w:r w:rsidRPr="00FC5358">
              <w:rPr>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C5358"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C5358" w:rsidRDefault="00FC5358" w:rsidP="00FC5358">
            <w:pPr>
              <w:spacing w:line="360" w:lineRule="auto"/>
              <w:jc w:val="both"/>
              <w:rPr>
                <w:b w:val="0"/>
              </w:rPr>
            </w:pPr>
            <w:r w:rsidRPr="00FC5358">
              <w:t>Lautsprecher</w:t>
            </w:r>
          </w:p>
        </w:tc>
      </w:tr>
      <w:tr w:rsidR="00FC5358" w:rsidRPr="00FC5358"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470DDE" w:rsidRDefault="00FC5358" w:rsidP="00FC5358">
            <w:pPr>
              <w:spacing w:line="360" w:lineRule="auto"/>
              <w:jc w:val="both"/>
              <w:rPr>
                <w:b w:val="0"/>
              </w:rPr>
            </w:pPr>
            <w:r w:rsidRPr="00470DDE">
              <w:rPr>
                <w:b w:val="0"/>
              </w:rPr>
              <w:lastRenderedPageBreak/>
              <w:t xml:space="preserve">Der integrierte Lautsprecher wird verwendet, um die Medikamenteninformationen (wie z. B. Einnahmearten) akustisch wederzugeben bzw. über ein akustisches Signal die Benutzer an die Medikamenteneinnahme zu erinnern. </w:t>
            </w:r>
          </w:p>
        </w:tc>
      </w:tr>
      <w:tr w:rsidR="00FC5358" w:rsidRPr="00FC5358"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C5358" w:rsidRDefault="00FC5358" w:rsidP="00FC5358">
            <w:pPr>
              <w:spacing w:line="360" w:lineRule="auto"/>
              <w:jc w:val="both"/>
              <w:rPr>
                <w:b w:val="0"/>
              </w:rPr>
            </w:pPr>
            <w:r w:rsidRPr="00FC5358">
              <w:t>5 Zoll HDMI TFT Touch Screen</w:t>
            </w:r>
          </w:p>
        </w:tc>
      </w:tr>
      <w:tr w:rsidR="00FC5358" w:rsidRPr="00FC5358"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470DDE" w:rsidRDefault="00FC5358" w:rsidP="00FC5358">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C5358"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C5358" w:rsidRDefault="00FC5358" w:rsidP="00FC5358">
            <w:pPr>
              <w:spacing w:line="360" w:lineRule="auto"/>
              <w:jc w:val="both"/>
              <w:rPr>
                <w:b w:val="0"/>
              </w:rPr>
            </w:pPr>
            <w:r w:rsidRPr="00FC5358">
              <w:t>Medikamentenboxen</w:t>
            </w:r>
          </w:p>
        </w:tc>
      </w:tr>
      <w:tr w:rsidR="00FC5358" w:rsidRPr="00FC5358"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FC5358" w:rsidRDefault="00FC5358" w:rsidP="00FC5358">
            <w:pPr>
              <w:spacing w:line="360" w:lineRule="auto"/>
              <w:jc w:val="both"/>
              <w:rPr>
                <w:b w:val="0"/>
              </w:rPr>
            </w:pPr>
            <w:r w:rsidRPr="00FC5358">
              <w:rPr>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w:t>
            </w:r>
            <w:proofErr w:type="spellStart"/>
            <w:r w:rsidRPr="00FC5358">
              <w:rPr>
                <w:b w:val="0"/>
              </w:rPr>
              <w:t>Servo</w:t>
            </w:r>
            <w:proofErr w:type="spellEnd"/>
            <w:r w:rsidRPr="00FC5358">
              <w:rPr>
                <w:b w:val="0"/>
              </w:rPr>
              <w:t xml:space="preserve">-Motor, der dafür zuständig ist die Medikamentenausgabeklappe der jeweiligen Box nur zu den Medikamenteneinnahmezeitpunkten zu öffnen.  </w:t>
            </w:r>
          </w:p>
        </w:tc>
      </w:tr>
    </w:tbl>
    <w:p w14:paraId="4896967B" w14:textId="77777777" w:rsidR="00982123" w:rsidRDefault="00982123" w:rsidP="00982123">
      <w:pPr>
        <w:pStyle w:val="berschrift2"/>
        <w:spacing w:line="320" w:lineRule="exact"/>
        <w:rPr>
          <w:rFonts w:ascii="Times New Roman" w:hAnsi="Times New Roman" w:cs="Times New Roman"/>
        </w:rPr>
      </w:pPr>
      <w:bookmarkStart w:id="229" w:name="_Toc476262626"/>
      <w:bookmarkStart w:id="230" w:name="_Ref476421688"/>
    </w:p>
    <w:p w14:paraId="62CB3CEC" w14:textId="63A19323" w:rsidR="002F3F0C" w:rsidRPr="00FA2D8B" w:rsidRDefault="002F3F0C" w:rsidP="00FA2D8B">
      <w:pPr>
        <w:pStyle w:val="berschrift2"/>
        <w:numPr>
          <w:ilvl w:val="2"/>
          <w:numId w:val="2"/>
        </w:numPr>
        <w:spacing w:line="320" w:lineRule="exact"/>
        <w:rPr>
          <w:rFonts w:ascii="Times New Roman" w:hAnsi="Times New Roman" w:cs="Times New Roman"/>
        </w:rPr>
      </w:pPr>
      <w:r w:rsidRPr="00FA2D8B">
        <w:rPr>
          <w:rFonts w:ascii="Times New Roman" w:hAnsi="Times New Roman" w:cs="Times New Roman"/>
        </w:rPr>
        <w:t xml:space="preserve">Konzept 2: Smarter </w:t>
      </w:r>
      <w:proofErr w:type="spellStart"/>
      <w:r w:rsidRPr="00FA2D8B">
        <w:rPr>
          <w:rFonts w:ascii="Times New Roman" w:hAnsi="Times New Roman" w:cs="Times New Roman"/>
        </w:rPr>
        <w:t>Medikamentendosierer</w:t>
      </w:r>
      <w:bookmarkEnd w:id="229"/>
      <w:bookmarkEnd w:id="230"/>
      <w:proofErr w:type="spellEnd"/>
    </w:p>
    <w:p w14:paraId="29DB0D6C" w14:textId="5729C92F" w:rsidR="00193FE1" w:rsidRDefault="00193FE1" w:rsidP="002F3F0C">
      <w:pPr>
        <w:ind w:firstLine="432"/>
      </w:pPr>
    </w:p>
    <w:p w14:paraId="237C32DB" w14:textId="052024CD" w:rsidR="002F3F0C" w:rsidRDefault="00AE30D9" w:rsidP="00AE30D9">
      <w:pPr>
        <w:spacing w:line="360" w:lineRule="auto"/>
        <w:jc w:val="both"/>
      </w:pPr>
      <w:r>
        <w:t>Das zweite Konzept ist ei</w:t>
      </w:r>
      <w:r w:rsidR="00E53B04">
        <w:t xml:space="preserve">n smarter </w:t>
      </w:r>
      <w:proofErr w:type="spellStart"/>
      <w:r w:rsidR="00E53B04">
        <w:t>Medikamentendosierer</w:t>
      </w:r>
      <w:proofErr w:type="spellEnd"/>
      <w:r w:rsidR="00E53B04">
        <w:t>, der</w:t>
      </w:r>
      <w:r>
        <w:t xml:space="preserve"> aus 7 einzelnen Kammern</w:t>
      </w:r>
      <w:r w:rsidR="00E53B04">
        <w:t xml:space="preserve"> besteht</w:t>
      </w:r>
      <w:r>
        <w:t>, in die die Medikamente für die jeweiligen Wochentage manuell dosiert werden müssen (siehe</w:t>
      </w:r>
      <w:r w:rsidR="007E58DE">
        <w:t xml:space="preserve"> </w:t>
      </w:r>
      <w:r w:rsidR="007E58DE">
        <w:fldChar w:fldCharType="begin"/>
      </w:r>
      <w:r w:rsidR="007E58DE">
        <w:instrText xml:space="preserve"> REF _Ref476421993 \h </w:instrText>
      </w:r>
      <w:r w:rsidR="007E58DE">
        <w:fldChar w:fldCharType="separate"/>
      </w:r>
      <w:r w:rsidR="007E58DE" w:rsidRPr="004F7C3B">
        <w:rPr>
          <w:b/>
        </w:rPr>
        <w:t xml:space="preserve">Abbildung </w:t>
      </w:r>
      <w:r w:rsidR="007E58DE">
        <w:rPr>
          <w:b/>
          <w:noProof/>
        </w:rPr>
        <w:t>25</w:t>
      </w:r>
      <w:r w:rsidR="007E58DE">
        <w:fldChar w:fldCharType="end"/>
      </w:r>
      <w:r>
        <w:t xml:space="preserve">). </w:t>
      </w:r>
      <w:r w:rsidR="003D63BC">
        <w:t xml:space="preserve"> So zeichnet</w:t>
      </w:r>
      <w:r w:rsidR="00AB55F2">
        <w:t xml:space="preserve"> der </w:t>
      </w:r>
      <w:proofErr w:type="spellStart"/>
      <w:r w:rsidR="00AB55F2">
        <w:t>Medikamentendosierer</w:t>
      </w:r>
      <w:proofErr w:type="spellEnd"/>
      <w:r w:rsidR="00AB55F2">
        <w:t xml:space="preserve"> dadurch aus, dass </w:t>
      </w:r>
      <w:r w:rsidR="003D63BC">
        <w:t xml:space="preserve">die Medikamentenverwaltung </w:t>
      </w:r>
      <w:r w:rsidR="00AB55F2">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Default="002F3F0C" w:rsidP="00AE30D9">
      <w:pPr>
        <w:keepNext/>
        <w:jc w:val="center"/>
      </w:pPr>
      <w:r>
        <w:rPr>
          <w:noProof/>
          <w:sz w:val="20"/>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AA7B393" w14:textId="7BFF10ED" w:rsidR="002F3F0C" w:rsidRPr="00F8515A" w:rsidRDefault="00AE30D9" w:rsidP="00F8515A">
      <w:pPr>
        <w:pStyle w:val="Beschriftung"/>
        <w:jc w:val="center"/>
      </w:pPr>
      <w:bookmarkStart w:id="231" w:name="_Toc476262673"/>
      <w:bookmarkStart w:id="232" w:name="_Ref476421993"/>
      <w:r w:rsidRPr="00F8515A">
        <w:t xml:space="preserve">Abbildung </w:t>
      </w:r>
      <w:fldSimple w:instr=" SEQ Abbildung \* ARABIC ">
        <w:r w:rsidR="00F46094" w:rsidRPr="00F8515A">
          <w:t>25</w:t>
        </w:r>
      </w:fldSimple>
      <w:bookmarkEnd w:id="232"/>
      <w:r w:rsidRPr="00F8515A">
        <w:t xml:space="preserve">: Konzept 2: Smarter </w:t>
      </w:r>
      <w:proofErr w:type="spellStart"/>
      <w:r w:rsidRPr="00F8515A">
        <w:t>Medikamentendosierer</w:t>
      </w:r>
      <w:bookmarkEnd w:id="231"/>
      <w:proofErr w:type="spellEnd"/>
    </w:p>
    <w:p w14:paraId="4BAA484E" w14:textId="1BA6CD5F" w:rsidR="0087438D" w:rsidRDefault="00E53B04" w:rsidP="0087438D">
      <w:pPr>
        <w:spacing w:line="360" w:lineRule="auto"/>
        <w:jc w:val="both"/>
      </w:pPr>
      <w:r>
        <w:rPr>
          <w:noProof/>
        </w:rPr>
        <w:lastRenderedPageBreak/>
        <w:t>Der Medikamentendosierer hat ebefalls</w:t>
      </w:r>
      <w:r w:rsidR="002C43DB">
        <w:rPr>
          <w:noProof/>
        </w:rPr>
        <w:t xml:space="preserve"> einen RFID Reader/Writer, einen</w:t>
      </w:r>
      <w:r>
        <w:rPr>
          <w:noProof/>
        </w:rPr>
        <w:t xml:space="preserve"> 5 Zoll HDMI TFT Touch Screen und einen Lautsprecher. Weiterhin ist in jeder Box ein Magnet-Sensor sowie Servo-Motor angebracht. </w:t>
      </w:r>
      <w:r w:rsidR="000B3782">
        <w:t xml:space="preserve">Die genauen Beschreibungen der einzelnen Bestandteile können der </w:t>
      </w:r>
      <w:r w:rsidR="003A2CEE">
        <w:t xml:space="preserve"> </w:t>
      </w:r>
      <w:r w:rsidR="003A2CEE">
        <w:fldChar w:fldCharType="begin"/>
      </w:r>
      <w:r w:rsidR="003A2CEE">
        <w:instrText xml:space="preserve"> REF _Ref476422060 \h </w:instrText>
      </w:r>
      <w:r w:rsidR="003A2CEE">
        <w:fldChar w:fldCharType="separate"/>
      </w:r>
      <w:r w:rsidR="003A2CEE">
        <w:t xml:space="preserve">Tabelle </w:t>
      </w:r>
      <w:r w:rsidR="003A2CEE">
        <w:rPr>
          <w:noProof/>
        </w:rPr>
        <w:t>7</w:t>
      </w:r>
      <w:r w:rsidR="003A2CEE">
        <w:fldChar w:fldCharType="end"/>
      </w:r>
      <w:r w:rsidR="003A2CEE">
        <w:t xml:space="preserve"> </w:t>
      </w:r>
      <w:r w:rsidR="000B3782">
        <w:t>entnommen werden.</w:t>
      </w:r>
    </w:p>
    <w:p w14:paraId="69217A12" w14:textId="77777777" w:rsidR="00177BB9" w:rsidRDefault="00177BB9" w:rsidP="0087438D">
      <w:pPr>
        <w:spacing w:line="360" w:lineRule="auto"/>
        <w:jc w:val="both"/>
      </w:pPr>
    </w:p>
    <w:p w14:paraId="2B6EC7C5" w14:textId="5175CEF8" w:rsidR="000B3782" w:rsidRDefault="000B3782" w:rsidP="000B3782">
      <w:pPr>
        <w:pStyle w:val="Beschriftung"/>
        <w:keepNext/>
      </w:pPr>
      <w:bookmarkStart w:id="233" w:name="_Toc476262690"/>
      <w:bookmarkStart w:id="234" w:name="_Ref476422060"/>
      <w:r>
        <w:t xml:space="preserve">Tabelle </w:t>
      </w:r>
      <w:fldSimple w:instr=" SEQ Tabelle \* ARABIC ">
        <w:r w:rsidR="00F46094">
          <w:rPr>
            <w:noProof/>
          </w:rPr>
          <w:t>7</w:t>
        </w:r>
      </w:fldSimple>
      <w:bookmarkEnd w:id="234"/>
      <w:r>
        <w:t xml:space="preserve">: Konzept 2: Bestandteile des Smarten </w:t>
      </w:r>
      <w:proofErr w:type="spellStart"/>
      <w:r>
        <w:t>Medikamentendosierers</w:t>
      </w:r>
      <w:bookmarkEnd w:id="233"/>
      <w:proofErr w:type="spellEnd"/>
    </w:p>
    <w:tbl>
      <w:tblPr>
        <w:tblStyle w:val="Gitternetztabelle4Akzent1"/>
        <w:tblW w:w="0" w:type="auto"/>
        <w:tblLook w:val="04A0" w:firstRow="1" w:lastRow="0" w:firstColumn="1" w:lastColumn="0" w:noHBand="0" w:noVBand="1"/>
      </w:tblPr>
      <w:tblGrid>
        <w:gridCol w:w="9344"/>
      </w:tblGrid>
      <w:tr w:rsidR="00E53B04" w:rsidRPr="00FC5358"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C5358" w:rsidRDefault="00E53B04" w:rsidP="00CD4849">
            <w:pPr>
              <w:spacing w:line="360" w:lineRule="auto"/>
              <w:jc w:val="center"/>
            </w:pPr>
            <w:r w:rsidRPr="00FC5358">
              <w:t xml:space="preserve">Bestandteile des smarten </w:t>
            </w:r>
            <w:proofErr w:type="spellStart"/>
            <w:r>
              <w:t>Medikamentendosieres</w:t>
            </w:r>
            <w:proofErr w:type="spellEnd"/>
          </w:p>
        </w:tc>
      </w:tr>
      <w:tr w:rsidR="00E53B04" w:rsidRPr="00FC5358"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C5358" w:rsidRDefault="00E53B04" w:rsidP="00CD4849">
            <w:pPr>
              <w:spacing w:line="360" w:lineRule="auto"/>
              <w:jc w:val="both"/>
              <w:rPr>
                <w:b w:val="0"/>
              </w:rPr>
            </w:pPr>
            <w:r w:rsidRPr="00FC5358">
              <w:t>RFID-Reader</w:t>
            </w:r>
          </w:p>
        </w:tc>
      </w:tr>
      <w:tr w:rsidR="00E53B04" w:rsidRPr="00FC5358"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C5358" w:rsidRDefault="00E53B04" w:rsidP="00CD4849">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C5358"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C5358" w:rsidRDefault="00E53B04" w:rsidP="00CD4849">
            <w:pPr>
              <w:spacing w:line="360" w:lineRule="auto"/>
              <w:jc w:val="both"/>
              <w:rPr>
                <w:b w:val="0"/>
              </w:rPr>
            </w:pPr>
            <w:r w:rsidRPr="00FC5358">
              <w:t>Lautsprecher</w:t>
            </w:r>
          </w:p>
        </w:tc>
      </w:tr>
      <w:tr w:rsidR="00E53B04" w:rsidRPr="00FC5358"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470DDE" w:rsidRDefault="00E53B04" w:rsidP="00CD4849">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C5358"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C5358" w:rsidRDefault="00E53B04" w:rsidP="00CD4849">
            <w:pPr>
              <w:spacing w:line="360" w:lineRule="auto"/>
              <w:jc w:val="both"/>
              <w:rPr>
                <w:b w:val="0"/>
              </w:rPr>
            </w:pPr>
            <w:r w:rsidRPr="00FC5358">
              <w:t>5 Zoll HDMI TFT Touch Screen</w:t>
            </w:r>
          </w:p>
        </w:tc>
      </w:tr>
      <w:tr w:rsidR="00E53B04" w:rsidRPr="00FC5358"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470DDE" w:rsidRDefault="00E53B04" w:rsidP="00CD4849">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C5358"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C5358" w:rsidRDefault="00E53B04" w:rsidP="00CD4849">
            <w:pPr>
              <w:spacing w:line="360" w:lineRule="auto"/>
              <w:jc w:val="both"/>
              <w:rPr>
                <w:b w:val="0"/>
              </w:rPr>
            </w:pPr>
            <w:r w:rsidRPr="00FC5358">
              <w:t>Medikamenten</w:t>
            </w:r>
            <w:r>
              <w:t>kammer</w:t>
            </w:r>
          </w:p>
        </w:tc>
      </w:tr>
      <w:tr w:rsidR="00E53B04" w:rsidRPr="00FC5358"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C5358" w:rsidRDefault="00E53B04" w:rsidP="00CD4849">
            <w:pPr>
              <w:spacing w:line="360" w:lineRule="auto"/>
              <w:jc w:val="both"/>
              <w:rPr>
                <w:b w:val="0"/>
              </w:rPr>
            </w:pPr>
            <w:r>
              <w:rPr>
                <w:b w:val="0"/>
              </w:rPr>
              <w:t xml:space="preserve">In den einzelnen Medikamentenkammern sind </w:t>
            </w:r>
            <w:proofErr w:type="spellStart"/>
            <w:r>
              <w:rPr>
                <w:b w:val="0"/>
              </w:rPr>
              <w:t>Servo</w:t>
            </w:r>
            <w:proofErr w:type="spellEnd"/>
            <w:r>
              <w:rPr>
                <w:b w:val="0"/>
              </w:rPr>
              <w:t>-Motoren angebracht, die dafür zuständig sind die Kammern nur zu den jeweiligen Einnahmezeitpunkten zu öffnen. Weiterhin befindet sich ein Magnetsensor in jeder Kammer, der feststellen kann ob und wann eine Kammer geöffnet wurde.</w:t>
            </w:r>
            <w:r w:rsidRPr="00FC5358">
              <w:rPr>
                <w:b w:val="0"/>
              </w:rPr>
              <w:t xml:space="preserve"> </w:t>
            </w:r>
          </w:p>
        </w:tc>
      </w:tr>
    </w:tbl>
    <w:p w14:paraId="61BB1834" w14:textId="47751C77" w:rsidR="00E05C68" w:rsidRDefault="00E05C68" w:rsidP="002F3F0C"/>
    <w:p w14:paraId="200D9FD0" w14:textId="5DBC5A80" w:rsidR="002F3F0C" w:rsidRDefault="002F3F0C" w:rsidP="002F3F0C"/>
    <w:p w14:paraId="1DE8BEC3" w14:textId="4B7ABBC2" w:rsidR="0087438D" w:rsidRDefault="0087438D" w:rsidP="002F3F0C"/>
    <w:p w14:paraId="3E81D253" w14:textId="7C64DE3D" w:rsidR="0087438D" w:rsidRDefault="0087438D" w:rsidP="002F3F0C"/>
    <w:p w14:paraId="44AECE09" w14:textId="6105DECF" w:rsidR="0087438D" w:rsidRDefault="0087438D" w:rsidP="002F3F0C"/>
    <w:p w14:paraId="39419E84" w14:textId="5646EDD5" w:rsidR="0087438D" w:rsidRDefault="0087438D" w:rsidP="002F3F0C"/>
    <w:p w14:paraId="7A1EEA47" w14:textId="4EF633E4" w:rsidR="0087438D" w:rsidRDefault="0087438D" w:rsidP="002F3F0C"/>
    <w:p w14:paraId="56318C91" w14:textId="77777777" w:rsidR="0087438D" w:rsidRDefault="0087438D" w:rsidP="002F3F0C"/>
    <w:p w14:paraId="58632398" w14:textId="574FEF6B" w:rsidR="002F3F0C" w:rsidRPr="00FA2D8B" w:rsidRDefault="00661523" w:rsidP="00FA2D8B">
      <w:pPr>
        <w:pStyle w:val="berschrift2"/>
        <w:numPr>
          <w:ilvl w:val="2"/>
          <w:numId w:val="2"/>
        </w:numPr>
        <w:spacing w:line="320" w:lineRule="exact"/>
        <w:rPr>
          <w:rFonts w:ascii="Times New Roman" w:hAnsi="Times New Roman" w:cs="Times New Roman"/>
        </w:rPr>
      </w:pPr>
      <w:bookmarkStart w:id="235" w:name="_Toc476262627"/>
      <w:bookmarkStart w:id="236" w:name="_Ref476421721"/>
      <w:r w:rsidRPr="00FA2D8B">
        <w:rPr>
          <w:rFonts w:ascii="Times New Roman" w:hAnsi="Times New Roman" w:cs="Times New Roman"/>
        </w:rPr>
        <w:lastRenderedPageBreak/>
        <w:t xml:space="preserve">Bewertung </w:t>
      </w:r>
      <w:r w:rsidR="009549F0">
        <w:rPr>
          <w:rFonts w:ascii="Times New Roman" w:hAnsi="Times New Roman" w:cs="Times New Roman"/>
        </w:rPr>
        <w:t>und Auswahl der Konzepte</w:t>
      </w:r>
      <w:bookmarkEnd w:id="235"/>
      <w:bookmarkEnd w:id="236"/>
    </w:p>
    <w:p w14:paraId="4663836A" w14:textId="17DD04C6" w:rsidR="002510A9" w:rsidRDefault="002510A9" w:rsidP="002510A9"/>
    <w:p w14:paraId="1C41C712" w14:textId="699473D7" w:rsidR="00FA2D8B" w:rsidRPr="002510A9" w:rsidRDefault="00733C25" w:rsidP="00733C25">
      <w:pPr>
        <w:spacing w:line="360" w:lineRule="auto"/>
      </w:pPr>
      <w:r>
        <w:t xml:space="preserve">In diesem Abschnitt findet ein Vergleich der Kategorien, die auf dem ersten und zweiten Rang </w:t>
      </w:r>
      <w:r w:rsidRPr="000E32BE">
        <w:t>von den Interviewpartnern eingeordnet wurden, mit ihren genannten Anforderungen statt (siehe</w:t>
      </w:r>
      <w:r w:rsidR="00177BB9">
        <w:t xml:space="preserve"> </w:t>
      </w:r>
      <w:r w:rsidR="00177BB9" w:rsidRPr="00177BB9">
        <w:rPr>
          <w:b/>
        </w:rPr>
        <w:fldChar w:fldCharType="begin"/>
      </w:r>
      <w:r w:rsidR="00177BB9" w:rsidRPr="00177BB9">
        <w:rPr>
          <w:b/>
        </w:rPr>
        <w:instrText xml:space="preserve"> REF _Ref476422083 \h </w:instrText>
      </w:r>
      <w:r w:rsidR="00177BB9" w:rsidRPr="00177BB9">
        <w:rPr>
          <w:b/>
        </w:rPr>
      </w:r>
      <w:r w:rsidR="00177BB9">
        <w:rPr>
          <w:b/>
        </w:rPr>
        <w:instrText xml:space="preserve"> \* MERGEFORMAT </w:instrText>
      </w:r>
      <w:r w:rsidR="00177BB9" w:rsidRPr="00177BB9">
        <w:rPr>
          <w:b/>
        </w:rPr>
        <w:fldChar w:fldCharType="separate"/>
      </w:r>
      <w:r w:rsidR="00177BB9" w:rsidRPr="00177BB9">
        <w:rPr>
          <w:b/>
        </w:rPr>
        <w:t xml:space="preserve">Tabelle </w:t>
      </w:r>
      <w:r w:rsidR="00177BB9" w:rsidRPr="00177BB9">
        <w:rPr>
          <w:b/>
          <w:noProof/>
        </w:rPr>
        <w:t>8</w:t>
      </w:r>
      <w:r w:rsidR="00177BB9" w:rsidRPr="00177BB9">
        <w:rPr>
          <w:b/>
        </w:rPr>
        <w:fldChar w:fldCharType="end"/>
      </w:r>
      <w:r w:rsidRPr="000E32BE">
        <w:t xml:space="preserve">).  </w:t>
      </w:r>
    </w:p>
    <w:p w14:paraId="0FEC57A7" w14:textId="30A02C21" w:rsidR="002F3F0C" w:rsidRDefault="002F3F0C" w:rsidP="002F3F0C"/>
    <w:p w14:paraId="0B4CE6F9" w14:textId="51177D64" w:rsidR="00733C25" w:rsidRDefault="00733C25" w:rsidP="00733C25">
      <w:pPr>
        <w:pStyle w:val="Beschriftung"/>
        <w:keepNext/>
      </w:pPr>
      <w:bookmarkStart w:id="237" w:name="_Toc476262691"/>
      <w:bookmarkStart w:id="238" w:name="_Ref476422083"/>
      <w:r>
        <w:t xml:space="preserve">Tabelle </w:t>
      </w:r>
      <w:fldSimple w:instr=" SEQ Tabelle \* ARABIC ">
        <w:r w:rsidR="00F46094">
          <w:rPr>
            <w:noProof/>
          </w:rPr>
          <w:t>8</w:t>
        </w:r>
      </w:fldSimple>
      <w:bookmarkEnd w:id="238"/>
      <w:r>
        <w:t xml:space="preserve">: Vergleich der Anforderungen mit den bewerteten Kategorien von </w:t>
      </w:r>
      <w:r w:rsidR="00087FDA">
        <w:t>den Interviewpartnern</w:t>
      </w:r>
      <w:bookmarkEnd w:id="237"/>
    </w:p>
    <w:tbl>
      <w:tblPr>
        <w:tblStyle w:val="Tabellenraster"/>
        <w:tblW w:w="5064" w:type="pct"/>
        <w:tblLook w:val="04A0" w:firstRow="1" w:lastRow="0" w:firstColumn="1" w:lastColumn="0" w:noHBand="0" w:noVBand="1"/>
      </w:tblPr>
      <w:tblGrid>
        <w:gridCol w:w="4164"/>
        <w:gridCol w:w="2697"/>
        <w:gridCol w:w="2603"/>
      </w:tblGrid>
      <w:tr w:rsidR="002F3F0C" w14:paraId="1771671B" w14:textId="26BD5B2C" w:rsidTr="002F3F0C">
        <w:tc>
          <w:tcPr>
            <w:tcW w:w="2200" w:type="pct"/>
            <w:shd w:val="clear" w:color="auto" w:fill="FFFFFF" w:themeFill="background1"/>
          </w:tcPr>
          <w:p w14:paraId="79C3672D" w14:textId="70681CAB" w:rsidR="002F3F0C" w:rsidRPr="00DA7CF6" w:rsidRDefault="002F3F0C" w:rsidP="002F3F0C">
            <w:pPr>
              <w:rPr>
                <w:b/>
              </w:rPr>
            </w:pPr>
          </w:p>
        </w:tc>
        <w:tc>
          <w:tcPr>
            <w:tcW w:w="1425" w:type="pct"/>
            <w:shd w:val="clear" w:color="auto" w:fill="FFFFFF" w:themeFill="background1"/>
          </w:tcPr>
          <w:p w14:paraId="585A335D" w14:textId="6F2038DB" w:rsidR="002F3F0C" w:rsidRPr="00DA7CF6" w:rsidRDefault="002F3F0C" w:rsidP="002F3F0C">
            <w:pPr>
              <w:jc w:val="center"/>
              <w:rPr>
                <w:b/>
              </w:rPr>
            </w:pPr>
            <w:r>
              <w:rPr>
                <w:noProof/>
              </w:rPr>
              <w:drawing>
                <wp:inline distT="0" distB="0" distL="0" distR="0" wp14:anchorId="42322CC2" wp14:editId="4D461C6F">
                  <wp:extent cx="851338" cy="803772"/>
                  <wp:effectExtent l="0" t="0" r="635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85672" cy="836188"/>
                          </a:xfrm>
                          <a:prstGeom prst="rect">
                            <a:avLst/>
                          </a:prstGeom>
                          <a:noFill/>
                          <a:ln>
                            <a:noFill/>
                          </a:ln>
                        </pic:spPr>
                      </pic:pic>
                    </a:graphicData>
                  </a:graphic>
                </wp:inline>
              </w:drawing>
            </w:r>
          </w:p>
        </w:tc>
        <w:tc>
          <w:tcPr>
            <w:tcW w:w="1375" w:type="pct"/>
          </w:tcPr>
          <w:p w14:paraId="495F7BE1" w14:textId="14F88C7C" w:rsidR="002F3F0C" w:rsidRDefault="00CF35C9" w:rsidP="002F3F0C">
            <w:pPr>
              <w:spacing w:after="200" w:line="276" w:lineRule="auto"/>
            </w:pPr>
            <w:r>
              <w:rPr>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49024;mso-position-horizontal-relative:margin;mso-position-vertical-relative:margin">
                  <v:imagedata r:id="rId35" o:title=""/>
                  <w10:wrap type="square" anchorx="margin" anchory="margin"/>
                </v:shape>
                <o:OLEObject Type="Embed" ProgID="PBrush" ShapeID="_x0000_s1026" DrawAspect="Content" ObjectID="_1550164732" r:id="rId36"/>
              </w:object>
            </w:r>
          </w:p>
        </w:tc>
      </w:tr>
      <w:tr w:rsidR="002F3F0C" w14:paraId="23AECBA2" w14:textId="1E3224F9" w:rsidTr="002F3F0C">
        <w:tc>
          <w:tcPr>
            <w:tcW w:w="2200" w:type="pct"/>
            <w:shd w:val="clear" w:color="auto" w:fill="D9D9D9" w:themeFill="background1" w:themeFillShade="D9"/>
          </w:tcPr>
          <w:p w14:paraId="748D34FF" w14:textId="03CAA36F" w:rsidR="002F3F0C" w:rsidRDefault="002F3F0C" w:rsidP="002F3F0C">
            <w:r w:rsidRPr="00DA7CF6">
              <w:rPr>
                <w:b/>
              </w:rPr>
              <w:t>Anforderung</w:t>
            </w:r>
          </w:p>
        </w:tc>
        <w:tc>
          <w:tcPr>
            <w:tcW w:w="1425" w:type="pct"/>
            <w:shd w:val="clear" w:color="auto" w:fill="D9D9D9" w:themeFill="background1" w:themeFillShade="D9"/>
          </w:tcPr>
          <w:p w14:paraId="683711B2" w14:textId="0FEC8370" w:rsidR="002F3F0C" w:rsidRDefault="002F3F0C" w:rsidP="002F3F0C">
            <w:r>
              <w:rPr>
                <w:b/>
              </w:rPr>
              <w:t>Medikamentenspender</w:t>
            </w:r>
          </w:p>
        </w:tc>
        <w:tc>
          <w:tcPr>
            <w:tcW w:w="1375" w:type="pct"/>
            <w:shd w:val="clear" w:color="auto" w:fill="D9D9D9" w:themeFill="background1" w:themeFillShade="D9"/>
          </w:tcPr>
          <w:p w14:paraId="04C13994" w14:textId="7F7B164F" w:rsidR="002F3F0C" w:rsidRDefault="002F3F0C" w:rsidP="002F3F0C">
            <w:pPr>
              <w:spacing w:after="200" w:line="276" w:lineRule="auto"/>
            </w:pPr>
            <w:proofErr w:type="spellStart"/>
            <w:r>
              <w:rPr>
                <w:b/>
              </w:rPr>
              <w:t>Medikamentendosierer</w:t>
            </w:r>
            <w:proofErr w:type="spellEnd"/>
          </w:p>
        </w:tc>
      </w:tr>
      <w:tr w:rsidR="002F3F0C" w14:paraId="2A23666A" w14:textId="3013BE80" w:rsidTr="002F3F0C">
        <w:tc>
          <w:tcPr>
            <w:tcW w:w="2200" w:type="pct"/>
            <w:shd w:val="clear" w:color="auto" w:fill="D9D9D9" w:themeFill="background1" w:themeFillShade="D9"/>
          </w:tcPr>
          <w:p w14:paraId="03C6C3E5" w14:textId="48B093F0" w:rsidR="002F3F0C" w:rsidRDefault="002F3F0C" w:rsidP="002F3F0C">
            <w:pPr>
              <w:pStyle w:val="Listenabsatz"/>
              <w:numPr>
                <w:ilvl w:val="0"/>
                <w:numId w:val="26"/>
              </w:numPr>
            </w:pPr>
            <w:r w:rsidRPr="00A051D3">
              <w:t>Medikament</w:t>
            </w:r>
            <w:r>
              <w:t>e nur zu den festgelegten Zeiten freigeben.</w:t>
            </w:r>
          </w:p>
        </w:tc>
        <w:tc>
          <w:tcPr>
            <w:tcW w:w="1425" w:type="pct"/>
          </w:tcPr>
          <w:p w14:paraId="7B55EAF3" w14:textId="39282F7D" w:rsidR="002F3F0C" w:rsidRPr="00A051D3" w:rsidRDefault="002F3F0C" w:rsidP="002F3F0C">
            <w:r>
              <w:t>Ja</w:t>
            </w:r>
          </w:p>
        </w:tc>
        <w:tc>
          <w:tcPr>
            <w:tcW w:w="1375" w:type="pct"/>
          </w:tcPr>
          <w:p w14:paraId="007FFA43" w14:textId="55B2906C" w:rsidR="002F3F0C" w:rsidRDefault="002F3F0C" w:rsidP="002F3F0C">
            <w:pPr>
              <w:spacing w:after="200" w:line="276" w:lineRule="auto"/>
            </w:pPr>
            <w:r>
              <w:t>Ja</w:t>
            </w:r>
          </w:p>
        </w:tc>
      </w:tr>
      <w:tr w:rsidR="002F3F0C" w14:paraId="5466E55C" w14:textId="3E5B5A0C" w:rsidTr="002F3F0C">
        <w:tc>
          <w:tcPr>
            <w:tcW w:w="2200" w:type="pct"/>
            <w:shd w:val="clear" w:color="auto" w:fill="D9D9D9" w:themeFill="background1" w:themeFillShade="D9"/>
          </w:tcPr>
          <w:p w14:paraId="2B1CA6FB" w14:textId="2A10E45F" w:rsidR="002F3F0C" w:rsidRDefault="002F3F0C" w:rsidP="002F3F0C">
            <w:pPr>
              <w:pStyle w:val="Listenabsatz"/>
              <w:numPr>
                <w:ilvl w:val="0"/>
                <w:numId w:val="26"/>
              </w:numPr>
            </w:pPr>
            <w:r>
              <w:t>Medikamente nur in der richtigen Dosierung freigeben.</w:t>
            </w:r>
          </w:p>
        </w:tc>
        <w:tc>
          <w:tcPr>
            <w:tcW w:w="1425" w:type="pct"/>
          </w:tcPr>
          <w:p w14:paraId="053EC70D" w14:textId="6515E39B" w:rsidR="002F3F0C" w:rsidRDefault="002F3F0C" w:rsidP="002F3F0C">
            <w:r>
              <w:t>Ja</w:t>
            </w:r>
          </w:p>
        </w:tc>
        <w:tc>
          <w:tcPr>
            <w:tcW w:w="1375" w:type="pct"/>
          </w:tcPr>
          <w:p w14:paraId="519A5DE4" w14:textId="13C99C02" w:rsidR="002F3F0C" w:rsidRDefault="002F3F0C" w:rsidP="002F3F0C">
            <w:pPr>
              <w:spacing w:after="200" w:line="276" w:lineRule="auto"/>
            </w:pPr>
            <w:r>
              <w:t>Nein</w:t>
            </w:r>
          </w:p>
        </w:tc>
      </w:tr>
      <w:tr w:rsidR="002F3F0C" w14:paraId="108F4990" w14:textId="3872C561" w:rsidTr="002F3F0C">
        <w:tc>
          <w:tcPr>
            <w:tcW w:w="2200" w:type="pct"/>
            <w:shd w:val="clear" w:color="auto" w:fill="D9D9D9" w:themeFill="background1" w:themeFillShade="D9"/>
          </w:tcPr>
          <w:p w14:paraId="0A79D7A3" w14:textId="0C3720F8" w:rsidR="002F3F0C" w:rsidRDefault="002F3F0C" w:rsidP="002F3F0C">
            <w:pPr>
              <w:pStyle w:val="Listenabsatz"/>
              <w:numPr>
                <w:ilvl w:val="0"/>
                <w:numId w:val="26"/>
              </w:numPr>
            </w:pPr>
            <w:r>
              <w:t>Benachrichtigungsfunktionen bei Knappheit.</w:t>
            </w:r>
          </w:p>
        </w:tc>
        <w:tc>
          <w:tcPr>
            <w:tcW w:w="1425" w:type="pct"/>
          </w:tcPr>
          <w:p w14:paraId="7F523A30" w14:textId="39F87CBF" w:rsidR="002F3F0C" w:rsidRDefault="002F3F0C" w:rsidP="002F3F0C">
            <w:r>
              <w:t>Ja</w:t>
            </w:r>
          </w:p>
        </w:tc>
        <w:tc>
          <w:tcPr>
            <w:tcW w:w="1375" w:type="pct"/>
          </w:tcPr>
          <w:p w14:paraId="260AED1C" w14:textId="0CD67D23" w:rsidR="002F3F0C" w:rsidRDefault="002F3F0C" w:rsidP="002F3F0C">
            <w:pPr>
              <w:spacing w:after="200" w:line="276" w:lineRule="auto"/>
            </w:pPr>
            <w:r>
              <w:t>Ja</w:t>
            </w:r>
          </w:p>
        </w:tc>
      </w:tr>
      <w:tr w:rsidR="002F3F0C" w14:paraId="6717419A" w14:textId="1B8B61B6" w:rsidTr="002F3F0C">
        <w:tc>
          <w:tcPr>
            <w:tcW w:w="2200" w:type="pct"/>
            <w:shd w:val="clear" w:color="auto" w:fill="D9D9D9" w:themeFill="background1" w:themeFillShade="D9"/>
          </w:tcPr>
          <w:p w14:paraId="6405D22E" w14:textId="510F4FD5" w:rsidR="002F3F0C" w:rsidRDefault="002F3F0C" w:rsidP="002F3F0C">
            <w:pPr>
              <w:pStyle w:val="Listenabsatz"/>
              <w:numPr>
                <w:ilvl w:val="0"/>
                <w:numId w:val="26"/>
              </w:numPr>
            </w:pPr>
            <w:r>
              <w:t xml:space="preserve">Mobile Variante </w:t>
            </w:r>
          </w:p>
        </w:tc>
        <w:tc>
          <w:tcPr>
            <w:tcW w:w="1425" w:type="pct"/>
          </w:tcPr>
          <w:p w14:paraId="4E5D29BE" w14:textId="53768D32" w:rsidR="002F3F0C" w:rsidRDefault="002F3F0C" w:rsidP="002F3F0C">
            <w:r>
              <w:t>Nein</w:t>
            </w:r>
          </w:p>
        </w:tc>
        <w:tc>
          <w:tcPr>
            <w:tcW w:w="1375" w:type="pct"/>
          </w:tcPr>
          <w:p w14:paraId="4D304D39" w14:textId="0613A9CF" w:rsidR="002F3F0C" w:rsidRDefault="002F3F0C" w:rsidP="002F3F0C">
            <w:pPr>
              <w:spacing w:after="200" w:line="276" w:lineRule="auto"/>
            </w:pPr>
            <w:r>
              <w:t>Ja</w:t>
            </w:r>
          </w:p>
        </w:tc>
      </w:tr>
      <w:tr w:rsidR="002F3F0C" w14:paraId="112DB548" w14:textId="3B661A3B" w:rsidTr="002F3F0C">
        <w:tc>
          <w:tcPr>
            <w:tcW w:w="2200" w:type="pct"/>
            <w:shd w:val="clear" w:color="auto" w:fill="D9D9D9" w:themeFill="background1" w:themeFillShade="D9"/>
          </w:tcPr>
          <w:p w14:paraId="023C9A26" w14:textId="11568BBD" w:rsidR="002F3F0C" w:rsidRDefault="002F3F0C" w:rsidP="002F3F0C">
            <w:pPr>
              <w:pStyle w:val="Listenabsatz"/>
              <w:numPr>
                <w:ilvl w:val="0"/>
                <w:numId w:val="26"/>
              </w:numPr>
            </w:pPr>
            <w:r w:rsidRPr="000D7991">
              <w:t>E</w:t>
            </w:r>
            <w:r>
              <w:t>s müsste flexibel sein. Wenn der</w:t>
            </w:r>
            <w:r w:rsidRPr="000D7991">
              <w:t xml:space="preserve"> Arzt etwas</w:t>
            </w:r>
            <w:r>
              <w:t xml:space="preserve"> verändert, dann muss es auch in dem System mitübernommen werden.</w:t>
            </w:r>
          </w:p>
        </w:tc>
        <w:tc>
          <w:tcPr>
            <w:tcW w:w="1425" w:type="pct"/>
          </w:tcPr>
          <w:p w14:paraId="69F2582D" w14:textId="403B8EA7" w:rsidR="002F3F0C" w:rsidRPr="000D7991" w:rsidRDefault="002F3F0C" w:rsidP="002F3F0C">
            <w:r>
              <w:t>Ja</w:t>
            </w:r>
          </w:p>
        </w:tc>
        <w:tc>
          <w:tcPr>
            <w:tcW w:w="1375" w:type="pct"/>
          </w:tcPr>
          <w:p w14:paraId="57090D78" w14:textId="47DC70F6" w:rsidR="002F3F0C" w:rsidRDefault="002F3F0C" w:rsidP="002F3F0C">
            <w:pPr>
              <w:spacing w:after="200" w:line="276" w:lineRule="auto"/>
            </w:pPr>
            <w:r>
              <w:t>Nein</w:t>
            </w:r>
          </w:p>
        </w:tc>
      </w:tr>
      <w:tr w:rsidR="002F3F0C" w14:paraId="7B469D56" w14:textId="6EE67477" w:rsidTr="002F3F0C">
        <w:tc>
          <w:tcPr>
            <w:tcW w:w="2200" w:type="pct"/>
            <w:shd w:val="clear" w:color="auto" w:fill="D9D9D9" w:themeFill="background1" w:themeFillShade="D9"/>
          </w:tcPr>
          <w:p w14:paraId="21904A19" w14:textId="4B27ED36" w:rsidR="002F3F0C" w:rsidRDefault="002F3F0C" w:rsidP="002F3F0C">
            <w:pPr>
              <w:pStyle w:val="Listenabsatz"/>
              <w:numPr>
                <w:ilvl w:val="0"/>
                <w:numId w:val="26"/>
              </w:numPr>
            </w:pPr>
            <w:r>
              <w:t xml:space="preserve">Bezugspersonen werden Benachrichtigt, wenn eine wichtige Medikamenteneinnahme ausgelassen wurde.  </w:t>
            </w:r>
          </w:p>
        </w:tc>
        <w:tc>
          <w:tcPr>
            <w:tcW w:w="1425" w:type="pct"/>
          </w:tcPr>
          <w:p w14:paraId="37776ABD" w14:textId="55C3FB65" w:rsidR="002F3F0C" w:rsidRPr="00B52D5F" w:rsidRDefault="002F3F0C" w:rsidP="002F3F0C">
            <w:pPr>
              <w:rPr>
                <w:rFonts w:ascii="Calibri" w:hAnsi="Calibri" w:cs="Calibri"/>
                <w:color w:val="000000"/>
              </w:rPr>
            </w:pPr>
            <w:r>
              <w:t>Ja</w:t>
            </w:r>
          </w:p>
        </w:tc>
        <w:tc>
          <w:tcPr>
            <w:tcW w:w="1375" w:type="pct"/>
          </w:tcPr>
          <w:p w14:paraId="1A0EF70A" w14:textId="5A90362B" w:rsidR="002F3F0C" w:rsidRDefault="002F3F0C" w:rsidP="002F3F0C">
            <w:pPr>
              <w:spacing w:after="200" w:line="276" w:lineRule="auto"/>
            </w:pPr>
            <w:r>
              <w:t>Ja</w:t>
            </w:r>
          </w:p>
        </w:tc>
      </w:tr>
      <w:tr w:rsidR="002F3F0C" w14:paraId="5721C589" w14:textId="697AFFB6" w:rsidTr="002F3F0C">
        <w:tc>
          <w:tcPr>
            <w:tcW w:w="2200" w:type="pct"/>
            <w:shd w:val="clear" w:color="auto" w:fill="D9D9D9" w:themeFill="background1" w:themeFillShade="D9"/>
          </w:tcPr>
          <w:p w14:paraId="5F0EF3C9" w14:textId="526CD20C" w:rsidR="002F3F0C" w:rsidRDefault="002F3F0C" w:rsidP="002F3F0C">
            <w:pPr>
              <w:pStyle w:val="Listenabsatz"/>
              <w:numPr>
                <w:ilvl w:val="0"/>
                <w:numId w:val="26"/>
              </w:numPr>
            </w:pPr>
            <w:r w:rsidRPr="002F3F0C">
              <w:rPr>
                <w:rFonts w:ascii="Calibri" w:hAnsi="Calibri" w:cs="Calibri"/>
                <w:color w:val="000000"/>
              </w:rPr>
              <w:t>Die Erinnerung an die Medikamenteneinnahme sowie Einnahmeinformationen soll über eine akustische Ausgabe erfolgen.</w:t>
            </w:r>
          </w:p>
        </w:tc>
        <w:tc>
          <w:tcPr>
            <w:tcW w:w="1425" w:type="pct"/>
          </w:tcPr>
          <w:p w14:paraId="5BAB567C" w14:textId="33C30721" w:rsidR="002F3F0C" w:rsidRDefault="002F3F0C" w:rsidP="002F3F0C">
            <w:pPr>
              <w:rPr>
                <w:rFonts w:ascii="Calibri" w:hAnsi="Calibri" w:cs="Calibri"/>
                <w:color w:val="000000"/>
              </w:rPr>
            </w:pPr>
            <w:r>
              <w:rPr>
                <w:rFonts w:ascii="Calibri" w:hAnsi="Calibri" w:cs="Calibri"/>
                <w:color w:val="000000"/>
              </w:rPr>
              <w:t>Ja</w:t>
            </w:r>
          </w:p>
        </w:tc>
        <w:tc>
          <w:tcPr>
            <w:tcW w:w="1375" w:type="pct"/>
          </w:tcPr>
          <w:p w14:paraId="2EB0DF21" w14:textId="5BF53EA0" w:rsidR="002F3F0C" w:rsidRDefault="002F3F0C" w:rsidP="002F3F0C">
            <w:pPr>
              <w:spacing w:after="200" w:line="276" w:lineRule="auto"/>
            </w:pPr>
            <w:r>
              <w:rPr>
                <w:rFonts w:ascii="Calibri" w:hAnsi="Calibri" w:cs="Calibri"/>
                <w:color w:val="000000"/>
              </w:rPr>
              <w:t>Ja</w:t>
            </w:r>
          </w:p>
        </w:tc>
      </w:tr>
      <w:tr w:rsidR="002F3F0C" w14:paraId="4760DAD6" w14:textId="77777777" w:rsidTr="002F3F0C">
        <w:tc>
          <w:tcPr>
            <w:tcW w:w="2200" w:type="pct"/>
            <w:shd w:val="clear" w:color="auto" w:fill="D9D9D9" w:themeFill="background1" w:themeFillShade="D9"/>
          </w:tcPr>
          <w:p w14:paraId="311FC1AB" w14:textId="69B8266C" w:rsidR="002F3F0C" w:rsidRPr="002F3F0C" w:rsidRDefault="002F3F0C" w:rsidP="002F3F0C">
            <w:pPr>
              <w:pStyle w:val="Listenabsatz"/>
              <w:numPr>
                <w:ilvl w:val="0"/>
                <w:numId w:val="26"/>
              </w:numPr>
              <w:rPr>
                <w:rFonts w:ascii="Calibri" w:hAnsi="Calibri" w:cs="Calibri"/>
                <w:color w:val="000000"/>
              </w:rPr>
            </w:pPr>
            <w:r>
              <w:t>Das System soll in der Lage sein automatisch Medikamente nachzubestellen, wenn ein bestimmter festgelegter eiserner Bestand erreicht wurde.</w:t>
            </w:r>
          </w:p>
        </w:tc>
        <w:tc>
          <w:tcPr>
            <w:tcW w:w="1425" w:type="pct"/>
          </w:tcPr>
          <w:p w14:paraId="2A557C5D" w14:textId="58A6DF8A" w:rsidR="002F3F0C" w:rsidRDefault="002F3F0C" w:rsidP="002F3F0C">
            <w:pPr>
              <w:rPr>
                <w:rFonts w:ascii="Calibri" w:hAnsi="Calibri" w:cs="Calibri"/>
                <w:color w:val="000000"/>
              </w:rPr>
            </w:pPr>
            <w:r>
              <w:t>Ja</w:t>
            </w:r>
          </w:p>
        </w:tc>
        <w:tc>
          <w:tcPr>
            <w:tcW w:w="1375" w:type="pct"/>
          </w:tcPr>
          <w:p w14:paraId="2C90BAF4" w14:textId="14DA96F7" w:rsidR="002F3F0C" w:rsidRDefault="002F3F0C" w:rsidP="002F3F0C">
            <w:pPr>
              <w:spacing w:after="200" w:line="276" w:lineRule="auto"/>
              <w:rPr>
                <w:rFonts w:ascii="Calibri" w:hAnsi="Calibri" w:cs="Calibri"/>
                <w:color w:val="000000"/>
              </w:rPr>
            </w:pPr>
            <w:r>
              <w:t>Nein</w:t>
            </w:r>
          </w:p>
        </w:tc>
      </w:tr>
      <w:tr w:rsidR="002F3F0C" w14:paraId="48123E45" w14:textId="77777777" w:rsidTr="002510A9">
        <w:tc>
          <w:tcPr>
            <w:tcW w:w="2200" w:type="pct"/>
            <w:shd w:val="clear" w:color="auto" w:fill="D9D9D9" w:themeFill="background1" w:themeFillShade="D9"/>
          </w:tcPr>
          <w:p w14:paraId="6CD08E05" w14:textId="7EEBB674" w:rsidR="002F3F0C" w:rsidRDefault="002F3F0C" w:rsidP="002F3F0C">
            <w:pPr>
              <w:pStyle w:val="Listenabsatz"/>
              <w:numPr>
                <w:ilvl w:val="0"/>
                <w:numId w:val="26"/>
              </w:numPr>
            </w:pPr>
            <w:r>
              <w:t>Übersicht des Medikamenteneinnahmeplans.</w:t>
            </w:r>
          </w:p>
        </w:tc>
        <w:tc>
          <w:tcPr>
            <w:tcW w:w="1425" w:type="pct"/>
          </w:tcPr>
          <w:p w14:paraId="17E54A8F" w14:textId="33C374BB" w:rsidR="002F3F0C" w:rsidRDefault="002F3F0C" w:rsidP="002F3F0C">
            <w:r>
              <w:t>Ja</w:t>
            </w:r>
          </w:p>
        </w:tc>
        <w:tc>
          <w:tcPr>
            <w:tcW w:w="1375" w:type="pct"/>
          </w:tcPr>
          <w:p w14:paraId="526A036D" w14:textId="6C61F5AF" w:rsidR="002F3F0C" w:rsidRDefault="002F3F0C" w:rsidP="002F3F0C">
            <w:pPr>
              <w:spacing w:after="200" w:line="276" w:lineRule="auto"/>
            </w:pPr>
            <w:r>
              <w:t>Ja</w:t>
            </w:r>
          </w:p>
        </w:tc>
      </w:tr>
    </w:tbl>
    <w:p w14:paraId="0BC9BADE" w14:textId="77777777" w:rsidR="002F3F0C" w:rsidRDefault="002F3F0C" w:rsidP="002F3F0C"/>
    <w:p w14:paraId="717108A3" w14:textId="5727FE85" w:rsidR="009B6A18" w:rsidRDefault="009B6A18" w:rsidP="002F3F0C"/>
    <w:p w14:paraId="345C05D7" w14:textId="45499858" w:rsidR="00455B67" w:rsidRDefault="00455B67" w:rsidP="002F3F0C"/>
    <w:p w14:paraId="3366452E" w14:textId="6659C495" w:rsidR="00455B67" w:rsidRDefault="00455B67" w:rsidP="002F3F0C"/>
    <w:p w14:paraId="1CD78363" w14:textId="2F5E5928" w:rsidR="00455B67" w:rsidRDefault="00455B67" w:rsidP="002F3F0C"/>
    <w:p w14:paraId="518F1D69" w14:textId="77777777" w:rsidR="00455B67" w:rsidRDefault="00455B67" w:rsidP="002F3F0C"/>
    <w:p w14:paraId="4E41B670" w14:textId="74D02D91" w:rsidR="002F3F0C" w:rsidRPr="002F3F0C" w:rsidRDefault="00E756AC" w:rsidP="002F3F0C">
      <w:r>
        <w:lastRenderedPageBreak/>
        <w:t>Die Begründungen zu den Bewertungen erschließen sich folgendermaßen:</w:t>
      </w:r>
    </w:p>
    <w:p w14:paraId="39581205" w14:textId="6A3DD184" w:rsidR="002F3F0C" w:rsidRDefault="002F3F0C" w:rsidP="002F3F0C"/>
    <w:p w14:paraId="2C033CBF" w14:textId="7A59D13A" w:rsidR="002F3F0C" w:rsidRDefault="002F3F0C" w:rsidP="002D6F44">
      <w:pPr>
        <w:ind w:firstLine="432"/>
      </w:pPr>
    </w:p>
    <w:p w14:paraId="5D099439" w14:textId="4A941656" w:rsidR="002F3F0C" w:rsidRDefault="002F3F0C" w:rsidP="00E756AC">
      <w:pPr>
        <w:pStyle w:val="Listenabsatz"/>
        <w:numPr>
          <w:ilvl w:val="0"/>
          <w:numId w:val="28"/>
        </w:numPr>
        <w:spacing w:after="160" w:line="360" w:lineRule="auto"/>
        <w:jc w:val="both"/>
      </w:pPr>
      <w:r w:rsidRPr="00E756AC">
        <w:rPr>
          <w:b/>
        </w:rPr>
        <w:t>Medikamente nur zu den festgelegten Zeiten freigeben:</w:t>
      </w:r>
      <w:r>
        <w:t xml:space="preserve"> Die erste Anforderung, dass Medikamente nur zu den festgelegten Zeiten freigegeben werden, erfüllen beide Varianten. Bei dem Medikamentenspender würden die einzelnen Medikamente bei dem Medikamenteneinnahmezeitpunkt ausgegeben und beim </w:t>
      </w:r>
      <w:proofErr w:type="spellStart"/>
      <w:r>
        <w:t>Medikamentendosierer</w:t>
      </w:r>
      <w:proofErr w:type="spellEnd"/>
      <w:r>
        <w:t xml:space="preserve"> öffnet sich nur die jeweilige Klappe des jeweiligen Einnahmezeitpunktes.  </w:t>
      </w:r>
    </w:p>
    <w:p w14:paraId="53882579" w14:textId="77777777" w:rsidR="002F3F0C" w:rsidRDefault="002F3F0C" w:rsidP="002F3F0C">
      <w:pPr>
        <w:pStyle w:val="Listenabsatz"/>
        <w:spacing w:line="360" w:lineRule="auto"/>
        <w:jc w:val="both"/>
      </w:pPr>
    </w:p>
    <w:p w14:paraId="291279D6" w14:textId="77777777" w:rsidR="002F3F0C" w:rsidRDefault="002F3F0C" w:rsidP="00E756AC">
      <w:pPr>
        <w:pStyle w:val="Listenabsatz"/>
        <w:numPr>
          <w:ilvl w:val="0"/>
          <w:numId w:val="28"/>
        </w:numPr>
        <w:spacing w:after="160" w:line="360" w:lineRule="auto"/>
        <w:jc w:val="both"/>
      </w:pPr>
      <w:r w:rsidRPr="00E756AC">
        <w:rPr>
          <w:b/>
        </w:rPr>
        <w:t>Medikamente nur in der richtigen Dosierung freigeben:</w:t>
      </w:r>
      <w:r>
        <w:t xml:space="preserve"> Die richtige Dosierung der Medikamente erweist sich wiederum bei einem </w:t>
      </w:r>
      <w:proofErr w:type="spellStart"/>
      <w:r>
        <w:t>Medikamentendosierer</w:t>
      </w:r>
      <w:proofErr w:type="spellEnd"/>
      <w:r>
        <w:t xml:space="preserve">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Default="002F3F0C" w:rsidP="006D7A58"/>
    <w:p w14:paraId="4BAE8E05"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Benachrichtigungsfunktion bei Knappheit:  </w:t>
      </w:r>
      <w:r w:rsidRPr="0072257F">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w:t>
      </w:r>
      <w:proofErr w:type="spellStart"/>
      <w:r w:rsidRPr="0072257F">
        <w:t>Dosierer</w:t>
      </w:r>
      <w:proofErr w:type="spellEnd"/>
      <w:r w:rsidRPr="0072257F">
        <w:t xml:space="preserve">. Bei einem </w:t>
      </w:r>
      <w:proofErr w:type="spellStart"/>
      <w:r w:rsidRPr="0072257F">
        <w:t>Dosierer</w:t>
      </w:r>
      <w:proofErr w:type="spellEnd"/>
      <w:r w:rsidRPr="0072257F">
        <w:t xml:space="preserve"> </w:t>
      </w:r>
      <w:r>
        <w:t>könnten Gewichtssensoren in Erwägung gezogen werden.</w:t>
      </w:r>
      <w:r w:rsidRPr="0072257F">
        <w:t xml:space="preserve"> </w:t>
      </w:r>
      <w:r>
        <w:t xml:space="preserve">Dies erweist sich aber bei einem </w:t>
      </w:r>
      <w:proofErr w:type="spellStart"/>
      <w:r>
        <w:t>Medikamentendosierer</w:t>
      </w:r>
      <w:proofErr w:type="spellEnd"/>
      <w:r>
        <w:t xml:space="preserve"> mit 28 Boxen als sehr zu </w:t>
      </w:r>
      <w:proofErr w:type="spellStart"/>
      <w:r>
        <w:t>kostenspielig</w:t>
      </w:r>
      <w:proofErr w:type="spellEnd"/>
      <w:r>
        <w:t xml:space="preserve"> für jede Box einen Gewichtssensor anzubringen</w:t>
      </w:r>
      <w:r w:rsidRPr="0072257F">
        <w:t>.</w:t>
      </w:r>
    </w:p>
    <w:p w14:paraId="028B3EDF" w14:textId="77777777" w:rsidR="002F3F0C" w:rsidRPr="0072257F" w:rsidRDefault="002F3F0C" w:rsidP="002F3F0C">
      <w:pPr>
        <w:pStyle w:val="Listenabsatz"/>
        <w:rPr>
          <w:b/>
        </w:rPr>
      </w:pPr>
    </w:p>
    <w:p w14:paraId="32F79773"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Mobile Variante: </w:t>
      </w:r>
      <w:r w:rsidRPr="0072257F">
        <w:t xml:space="preserve">Bei diesem Punkt hat der </w:t>
      </w:r>
      <w:proofErr w:type="spellStart"/>
      <w:r w:rsidRPr="0072257F">
        <w:t>Medikamentendosierer</w:t>
      </w:r>
      <w:proofErr w:type="spellEnd"/>
      <w:r w:rsidRPr="0072257F">
        <w:t xml:space="preserve">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DA3F7C" w:rsidRDefault="002F3F0C" w:rsidP="002F3F0C">
      <w:pPr>
        <w:pStyle w:val="Listenabsatz"/>
        <w:rPr>
          <w:b/>
        </w:rPr>
      </w:pPr>
    </w:p>
    <w:p w14:paraId="61E4F35A" w14:textId="207FA8C9" w:rsidR="0087438D" w:rsidRPr="0087438D" w:rsidRDefault="002F3F0C" w:rsidP="0087438D">
      <w:pPr>
        <w:pStyle w:val="Listenabsatz"/>
        <w:numPr>
          <w:ilvl w:val="0"/>
          <w:numId w:val="28"/>
        </w:numPr>
        <w:spacing w:after="160" w:line="360" w:lineRule="auto"/>
        <w:jc w:val="both"/>
      </w:pPr>
      <w:r w:rsidRPr="00E756AC">
        <w:rPr>
          <w:b/>
        </w:rPr>
        <w:t>Die Medikation sollte flexibel geändert werden können:</w:t>
      </w:r>
      <w:r>
        <w:t xml:space="preserve"> Bei einem Medikamentenspender könnten die Medikation einfach geregelt werden, da die </w:t>
      </w:r>
      <w:r>
        <w:lastRenderedPageBreak/>
        <w:t xml:space="preserve">Verwaltung nach den einzelnen Medikamenten erfolgt und das System die Dosierung übernimmt. Hingegen bei einem </w:t>
      </w:r>
      <w:proofErr w:type="spellStart"/>
      <w:r>
        <w:t>Medikamentendosierer</w:t>
      </w:r>
      <w:proofErr w:type="spellEnd"/>
      <w:r>
        <w:t xml:space="preserve">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50DEEFEA" w:rsidR="0087438D" w:rsidRPr="0087438D" w:rsidRDefault="0087438D" w:rsidP="0087438D">
      <w:pPr>
        <w:pStyle w:val="Listenabsatz"/>
        <w:spacing w:after="160" w:line="360" w:lineRule="auto"/>
        <w:jc w:val="both"/>
      </w:pPr>
    </w:p>
    <w:p w14:paraId="22EE7DFB" w14:textId="77777777" w:rsidR="002F3F0C" w:rsidRPr="00E756AC" w:rsidRDefault="002F3F0C" w:rsidP="00E756AC">
      <w:pPr>
        <w:pStyle w:val="Listenabsatz"/>
        <w:numPr>
          <w:ilvl w:val="0"/>
          <w:numId w:val="28"/>
        </w:numPr>
        <w:spacing w:after="160" w:line="360" w:lineRule="auto"/>
        <w:jc w:val="both"/>
        <w:rPr>
          <w:b/>
        </w:rPr>
      </w:pPr>
      <w:r w:rsidRPr="0087438D">
        <w:rPr>
          <w:b/>
        </w:rPr>
        <w:t>Bezugspersonen werden Benachrichtig</w:t>
      </w:r>
      <w:r w:rsidRPr="00E756AC">
        <w:rPr>
          <w:b/>
        </w:rPr>
        <w:t xml:space="preserve">, wenn eine wichtige Medikation ausgelassen wurde: </w:t>
      </w:r>
      <w:r w:rsidRPr="00DA3F7C">
        <w:t xml:space="preserve">Diese Anforderung kann von beiden Varianten erfüllt werden. Bei dem </w:t>
      </w:r>
      <w:proofErr w:type="spellStart"/>
      <w:r>
        <w:t>Medikamentendosierer</w:t>
      </w:r>
      <w:proofErr w:type="spellEnd"/>
      <w:r w:rsidRPr="00DA3F7C">
        <w:t xml:space="preserve"> </w:t>
      </w:r>
      <w:r>
        <w:t>können Sensoren mitverfolgen</w:t>
      </w:r>
      <w:r w:rsidRPr="00DA3F7C">
        <w:t>,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DA3F7C" w:rsidRDefault="002F3F0C" w:rsidP="002F3F0C">
      <w:pPr>
        <w:pStyle w:val="Listenabsatz"/>
        <w:rPr>
          <w:b/>
        </w:rPr>
      </w:pPr>
    </w:p>
    <w:p w14:paraId="37606ADD" w14:textId="77777777" w:rsidR="002F3F0C" w:rsidRPr="00E756AC" w:rsidRDefault="002F3F0C" w:rsidP="00E756AC">
      <w:pPr>
        <w:pStyle w:val="Listenabsatz"/>
        <w:numPr>
          <w:ilvl w:val="0"/>
          <w:numId w:val="28"/>
        </w:numPr>
        <w:spacing w:after="160" w:line="360" w:lineRule="auto"/>
        <w:jc w:val="both"/>
        <w:rPr>
          <w:b/>
        </w:rPr>
      </w:pPr>
      <w:r w:rsidRPr="00E756AC">
        <w:rPr>
          <w:b/>
        </w:rPr>
        <w:t>Akustische Durchsagen:</w:t>
      </w:r>
      <w:r>
        <w:t xml:space="preserve"> Akustische Ausgaben können unabhängig von der Variante gleichermaßen umgesetzt werden.</w:t>
      </w:r>
    </w:p>
    <w:p w14:paraId="08F06A9E" w14:textId="77777777" w:rsidR="002F3F0C" w:rsidRPr="00062A96" w:rsidRDefault="002F3F0C" w:rsidP="002F3F0C">
      <w:pPr>
        <w:pStyle w:val="Listenabsatz"/>
        <w:rPr>
          <w:b/>
        </w:rPr>
      </w:pPr>
    </w:p>
    <w:p w14:paraId="1596DFFA" w14:textId="38EF7F59" w:rsidR="00B273E3" w:rsidRDefault="002F3F0C" w:rsidP="0087438D">
      <w:pPr>
        <w:pStyle w:val="Listenabsatz"/>
        <w:numPr>
          <w:ilvl w:val="0"/>
          <w:numId w:val="28"/>
        </w:numPr>
        <w:spacing w:after="160" w:line="360" w:lineRule="auto"/>
        <w:jc w:val="both"/>
      </w:pPr>
      <w:r w:rsidRPr="00E756AC">
        <w:rPr>
          <w:b/>
        </w:rPr>
        <w:t xml:space="preserve">Automatisch nachbestellen von Medikamenten, bei einem bestimmten eisernen Bestand: </w:t>
      </w:r>
      <w:r w:rsidRPr="00062A96">
        <w:t xml:space="preserve">Das Nachbestellen von Medikamenten bei einem bestimmten Bestand erweist sich bei dem Medikamentenspender als effizienter umsetzbar, da durch Distanzsensoren und Lichtschranken der aktuelle Stand der Medikamente bestimmt werden kann. Bei einem </w:t>
      </w:r>
      <w:proofErr w:type="spellStart"/>
      <w:r w:rsidRPr="00062A96">
        <w:t>Medikamentendosierer</w:t>
      </w:r>
      <w:proofErr w:type="spellEnd"/>
      <w:r w:rsidRPr="00062A96">
        <w:t xml:space="preserve"> wiederum </w:t>
      </w:r>
      <w:r>
        <w:t>kann dies nur anhand von Gewichtssensoren erfolgen, die unter jeder Box angebracht werden müssen und genauer überwachen ob die Medikamente tatsächlich entnommen wurden.</w:t>
      </w:r>
    </w:p>
    <w:p w14:paraId="56F55AAA" w14:textId="76B8AB92" w:rsidR="0087438D" w:rsidRPr="00B273E3" w:rsidRDefault="0087438D" w:rsidP="0087438D">
      <w:pPr>
        <w:pStyle w:val="Listenabsatz"/>
        <w:spacing w:after="160" w:line="360" w:lineRule="auto"/>
        <w:jc w:val="both"/>
      </w:pPr>
    </w:p>
    <w:p w14:paraId="5FF3C440" w14:textId="77777777" w:rsidR="002F3F0C" w:rsidRPr="00E756AC" w:rsidRDefault="002F3F0C" w:rsidP="00E756AC">
      <w:pPr>
        <w:pStyle w:val="Listenabsatz"/>
        <w:numPr>
          <w:ilvl w:val="0"/>
          <w:numId w:val="28"/>
        </w:numPr>
        <w:spacing w:after="160" w:line="360" w:lineRule="auto"/>
        <w:jc w:val="both"/>
        <w:rPr>
          <w:b/>
        </w:rPr>
      </w:pPr>
      <w:r w:rsidRPr="0087438D">
        <w:rPr>
          <w:b/>
        </w:rPr>
        <w:t>Übersicht</w:t>
      </w:r>
      <w:r w:rsidRPr="00E756AC">
        <w:rPr>
          <w:b/>
        </w:rPr>
        <w:t xml:space="preserve"> über die Medikation:</w:t>
      </w:r>
      <w:r>
        <w:t xml:space="preserve"> Die Übersicht über die Medikation kann bei beiden Varianten gleichermaßen zum Beispiel durch einen angebrachten Bildschirm erfolgen.</w:t>
      </w:r>
    </w:p>
    <w:p w14:paraId="575C6423" w14:textId="77777777" w:rsidR="009B6A18" w:rsidRDefault="009B6A18" w:rsidP="002F3F0C">
      <w:pPr>
        <w:spacing w:line="360" w:lineRule="auto"/>
        <w:jc w:val="both"/>
      </w:pPr>
    </w:p>
    <w:p w14:paraId="4F745068" w14:textId="5B9D0DE8" w:rsidR="002F3F0C" w:rsidRDefault="002F3F0C" w:rsidP="00E05C88">
      <w:pPr>
        <w:spacing w:line="360" w:lineRule="auto"/>
        <w:jc w:val="both"/>
      </w:pPr>
      <w:r>
        <w:t xml:space="preserve">Der </w:t>
      </w:r>
      <w:proofErr w:type="spellStart"/>
      <w:r>
        <w:t>Medikamentendosierer</w:t>
      </w:r>
      <w:proofErr w:type="spellEnd"/>
      <w:r>
        <w:t xml:space="preserve"> konnte nur 6 von den 9 Anforderungen erfüllen, wohingegen der Medikamentenspender 8 von 9 Anforderungen erfüllt. Demzufolge erweist sich der Medikamentenspender als die bessere Variante, um die genannten Anforderungen richtig umsetzen zu können. </w:t>
      </w:r>
    </w:p>
    <w:p w14:paraId="332B705F" w14:textId="63052E06" w:rsidR="00DA19C5" w:rsidRDefault="00DA19C5" w:rsidP="00E05C88">
      <w:pPr>
        <w:spacing w:line="360" w:lineRule="auto"/>
        <w:jc w:val="both"/>
      </w:pPr>
    </w:p>
    <w:p w14:paraId="58C38F6B" w14:textId="3B3242B1" w:rsidR="00DA19C5" w:rsidRDefault="00DA19C5" w:rsidP="00E05C88">
      <w:pPr>
        <w:spacing w:line="360" w:lineRule="auto"/>
        <w:jc w:val="both"/>
      </w:pPr>
    </w:p>
    <w:p w14:paraId="4DC6E1C0" w14:textId="0C808DD5" w:rsidR="00DA19C5" w:rsidRPr="00E05C88" w:rsidRDefault="00DA19C5" w:rsidP="00E05C88">
      <w:pPr>
        <w:spacing w:line="360" w:lineRule="auto"/>
        <w:jc w:val="both"/>
        <w:rPr>
          <w:b/>
        </w:rPr>
      </w:pPr>
    </w:p>
    <w:p w14:paraId="34E73FAC" w14:textId="72D124CC" w:rsidR="00270952" w:rsidRPr="00392484" w:rsidRDefault="0087438D" w:rsidP="00392484">
      <w:pPr>
        <w:pStyle w:val="berschrift2"/>
        <w:numPr>
          <w:ilvl w:val="1"/>
          <w:numId w:val="2"/>
        </w:numPr>
        <w:rPr>
          <w:rFonts w:ascii="Times New Roman" w:hAnsi="Times New Roman" w:cs="Times New Roman"/>
        </w:rPr>
      </w:pPr>
      <w:bookmarkStart w:id="239" w:name="_Toc476262628"/>
      <w:r>
        <w:rPr>
          <w:rFonts w:ascii="Times New Roman" w:hAnsi="Times New Roman" w:cs="Times New Roman"/>
        </w:rPr>
        <w:lastRenderedPageBreak/>
        <w:t>Entwicklung der Hard</w:t>
      </w:r>
      <w:r w:rsidR="00E05C88" w:rsidRPr="00C14B6E">
        <w:rPr>
          <w:rFonts w:ascii="Times New Roman" w:hAnsi="Times New Roman" w:cs="Times New Roman"/>
        </w:rPr>
        <w:t>ware</w:t>
      </w:r>
      <w:bookmarkEnd w:id="239"/>
    </w:p>
    <w:p w14:paraId="34A6A7CF" w14:textId="7A894A0E" w:rsidR="00E26F99" w:rsidRPr="009549F0" w:rsidRDefault="00E26F99" w:rsidP="009549F0">
      <w:pPr>
        <w:pStyle w:val="berschrift2"/>
        <w:numPr>
          <w:ilvl w:val="2"/>
          <w:numId w:val="2"/>
        </w:numPr>
        <w:spacing w:line="320" w:lineRule="exact"/>
        <w:rPr>
          <w:rFonts w:ascii="Times New Roman" w:hAnsi="Times New Roman" w:cs="Times New Roman"/>
        </w:rPr>
      </w:pPr>
      <w:bookmarkStart w:id="240" w:name="_Toc476262629"/>
      <w:proofErr w:type="spellStart"/>
      <w:r w:rsidRPr="009549F0">
        <w:rPr>
          <w:rFonts w:ascii="Times New Roman" w:hAnsi="Times New Roman" w:cs="Times New Roman"/>
        </w:rPr>
        <w:t>Prototyping</w:t>
      </w:r>
      <w:bookmarkEnd w:id="240"/>
      <w:proofErr w:type="spellEnd"/>
    </w:p>
    <w:p w14:paraId="7FEB06C0" w14:textId="77777777" w:rsidR="00E26F99" w:rsidRPr="00E26F99" w:rsidRDefault="00E26F99" w:rsidP="00C77882">
      <w:pPr>
        <w:spacing w:line="360" w:lineRule="auto"/>
        <w:jc w:val="both"/>
        <w:rPr>
          <w:b/>
        </w:rPr>
      </w:pPr>
    </w:p>
    <w:p w14:paraId="06F00BA4" w14:textId="444B9EC6" w:rsidR="00C77882" w:rsidRDefault="00C77882" w:rsidP="00C77882">
      <w:pPr>
        <w:spacing w:line="360" w:lineRule="auto"/>
        <w:jc w:val="both"/>
      </w:pPr>
      <w:r>
        <w:t xml:space="preserve">Als nach der Anforderungs- und </w:t>
      </w:r>
      <w:r w:rsidR="00AA422E">
        <w:t>Konzeptphase</w:t>
      </w:r>
      <w:r>
        <w:t xml:space="preserve"> der Entwurf des smarten Medikamentenspenders feststand, wurde im Anschluss mit Kartons ein erster Prototyp</w:t>
      </w:r>
      <w:r w:rsidR="00012875">
        <w:t xml:space="preserve"> (siehe</w:t>
      </w:r>
      <w:r w:rsidR="00455B67">
        <w:t xml:space="preserve"> </w:t>
      </w:r>
      <w:r w:rsidR="00455B67" w:rsidRPr="00455B67">
        <w:rPr>
          <w:b/>
        </w:rPr>
        <w:fldChar w:fldCharType="begin"/>
      </w:r>
      <w:r w:rsidR="00455B67" w:rsidRPr="00455B67">
        <w:rPr>
          <w:b/>
        </w:rPr>
        <w:instrText xml:space="preserve"> REF _Ref476422159 \h </w:instrText>
      </w:r>
      <w:r w:rsidR="00455B67" w:rsidRPr="00455B67">
        <w:rPr>
          <w:b/>
        </w:rPr>
      </w:r>
      <w:r w:rsidR="00455B67">
        <w:rPr>
          <w:b/>
        </w:rPr>
        <w:instrText xml:space="preserve"> \* MERGEFORMAT </w:instrText>
      </w:r>
      <w:r w:rsidR="00455B67" w:rsidRPr="00455B67">
        <w:rPr>
          <w:b/>
        </w:rPr>
        <w:fldChar w:fldCharType="separate"/>
      </w:r>
      <w:r w:rsidR="00455B67" w:rsidRPr="00455B67">
        <w:rPr>
          <w:b/>
        </w:rPr>
        <w:t xml:space="preserve">Abbildung </w:t>
      </w:r>
      <w:r w:rsidR="00455B67" w:rsidRPr="00455B67">
        <w:rPr>
          <w:b/>
          <w:noProof/>
        </w:rPr>
        <w:t>26</w:t>
      </w:r>
      <w:r w:rsidR="00455B67" w:rsidRPr="00455B67">
        <w:rPr>
          <w:b/>
        </w:rPr>
        <w:fldChar w:fldCharType="end"/>
      </w:r>
      <w:r w:rsidR="00012875">
        <w:t>)</w:t>
      </w:r>
      <w:r>
        <w:t xml:space="preserve"> erstellt, der dazu dienen sollte die Benutzerfreundlichkeit zu erproben sowie </w:t>
      </w:r>
      <w:r w:rsidR="00D164D4">
        <w:t>einzelne Funktionen, wie das Ausgeben der Medikamente, bereits testen zu können</w:t>
      </w:r>
      <w:r w:rsidR="006E3088">
        <w:t>. Dadurch konnten vor der richtigen Konstruktionsphase bereits Anpassungen vorgenommen werden</w:t>
      </w:r>
      <w:r w:rsidR="00012875">
        <w:t>.</w:t>
      </w:r>
    </w:p>
    <w:p w14:paraId="52E5AE5E" w14:textId="77777777" w:rsidR="00FB5627" w:rsidRPr="009B40ED" w:rsidRDefault="00FB5627" w:rsidP="00C77882">
      <w:pPr>
        <w:spacing w:line="360" w:lineRule="auto"/>
        <w:jc w:val="both"/>
      </w:pPr>
    </w:p>
    <w:p w14:paraId="0D3F779B" w14:textId="77777777" w:rsidR="009549F0" w:rsidRDefault="009B40ED" w:rsidP="009549F0">
      <w:pPr>
        <w:keepNext/>
        <w:jc w:val="center"/>
      </w:pPr>
      <w:r>
        <w:rPr>
          <w:noProof/>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45C82E82" w14:textId="33B9A256" w:rsidR="009B40ED" w:rsidRDefault="009549F0" w:rsidP="009549F0">
      <w:pPr>
        <w:pStyle w:val="Beschriftung"/>
        <w:jc w:val="center"/>
      </w:pPr>
      <w:bookmarkStart w:id="241" w:name="_Toc476262674"/>
      <w:bookmarkStart w:id="242" w:name="_Ref476422159"/>
      <w:r>
        <w:t xml:space="preserve">Abbildung </w:t>
      </w:r>
      <w:fldSimple w:instr=" SEQ Abbildung \* ARABIC ">
        <w:r w:rsidR="00F46094">
          <w:rPr>
            <w:noProof/>
          </w:rPr>
          <w:t>26</w:t>
        </w:r>
      </w:fldSimple>
      <w:bookmarkEnd w:id="242"/>
      <w:r>
        <w:t>: Prototyp aus Karton</w:t>
      </w:r>
      <w:bookmarkEnd w:id="241"/>
    </w:p>
    <w:p w14:paraId="1C10B44D" w14:textId="69AC4922" w:rsidR="00E26F99" w:rsidRDefault="00E26F99" w:rsidP="007D150C"/>
    <w:p w14:paraId="4374A431" w14:textId="24E1248E" w:rsidR="00E26F99" w:rsidRDefault="009E1C0E" w:rsidP="009E1C0E">
      <w:pPr>
        <w:spacing w:line="360" w:lineRule="auto"/>
        <w:jc w:val="both"/>
      </w:pPr>
      <w:r>
        <w:t>So konnte nach der Prototypphase schnell festgestellt werden, d</w:t>
      </w:r>
      <w:r w:rsidR="006E3088">
        <w:t>ass der Bildschirm in einem 30</w:t>
      </w:r>
      <w:r>
        <w:t xml:space="preserve"> Grad Winkel angebracht werden musste und eine 90 Grad Befestigung des Bildschirms das tippen an dem Touchscreen sowie die Sicht stark beeinträcht</w:t>
      </w:r>
      <w:r w:rsidR="006E3088">
        <w:t>igt.</w:t>
      </w:r>
    </w:p>
    <w:p w14:paraId="309A72D8" w14:textId="5F8187F0" w:rsidR="002D4B8C" w:rsidRDefault="002D4B8C" w:rsidP="007D150C"/>
    <w:p w14:paraId="069A0B90" w14:textId="743C4466" w:rsidR="00E26F99" w:rsidRPr="000111F0" w:rsidRDefault="00E26F99" w:rsidP="000111F0">
      <w:pPr>
        <w:pStyle w:val="berschrift2"/>
        <w:numPr>
          <w:ilvl w:val="2"/>
          <w:numId w:val="2"/>
        </w:numPr>
        <w:spacing w:line="320" w:lineRule="exact"/>
        <w:rPr>
          <w:rFonts w:ascii="Times New Roman" w:hAnsi="Times New Roman" w:cs="Times New Roman"/>
        </w:rPr>
      </w:pPr>
      <w:bookmarkStart w:id="243" w:name="_Toc476262630"/>
      <w:r w:rsidRPr="000111F0">
        <w:rPr>
          <w:rFonts w:ascii="Times New Roman" w:hAnsi="Times New Roman" w:cs="Times New Roman"/>
        </w:rPr>
        <w:t>Konstruktion</w:t>
      </w:r>
      <w:bookmarkEnd w:id="243"/>
      <w:r w:rsidRPr="000111F0">
        <w:rPr>
          <w:rFonts w:ascii="Times New Roman" w:hAnsi="Times New Roman" w:cs="Times New Roman"/>
        </w:rPr>
        <w:t xml:space="preserve"> </w:t>
      </w:r>
    </w:p>
    <w:p w14:paraId="4718EF65" w14:textId="77777777" w:rsidR="00E26F99" w:rsidRPr="00E26F99" w:rsidRDefault="00E26F99" w:rsidP="007D150C">
      <w:pPr>
        <w:rPr>
          <w:b/>
        </w:rPr>
      </w:pPr>
    </w:p>
    <w:p w14:paraId="3B24DC25" w14:textId="72EB3AE3" w:rsidR="00D164D4" w:rsidRDefault="00D164D4" w:rsidP="002F071C">
      <w:pPr>
        <w:spacing w:line="360" w:lineRule="auto"/>
        <w:jc w:val="both"/>
      </w:pPr>
      <w:r>
        <w:t>Im Anschluss an die Prototypphase wurde das Gehäuse aus H</w:t>
      </w:r>
      <w:r w:rsidR="00050999">
        <w:t xml:space="preserve">olz angefertigt (siehe </w:t>
      </w:r>
      <w:r w:rsidR="00050999" w:rsidRPr="00050999">
        <w:rPr>
          <w:b/>
        </w:rPr>
        <w:fldChar w:fldCharType="begin"/>
      </w:r>
      <w:r w:rsidR="00050999" w:rsidRPr="00050999">
        <w:rPr>
          <w:b/>
        </w:rPr>
        <w:instrText xml:space="preserve"> REF _Ref476422204 \h </w:instrText>
      </w:r>
      <w:r w:rsidR="00050999" w:rsidRPr="00050999">
        <w:rPr>
          <w:b/>
        </w:rPr>
      </w:r>
      <w:r w:rsidR="00050999">
        <w:rPr>
          <w:b/>
        </w:rPr>
        <w:instrText xml:space="preserve"> \* MERGEFORMAT </w:instrText>
      </w:r>
      <w:r w:rsidR="00050999" w:rsidRPr="00050999">
        <w:rPr>
          <w:b/>
        </w:rPr>
        <w:fldChar w:fldCharType="separate"/>
      </w:r>
      <w:r w:rsidR="00050999" w:rsidRPr="00050999">
        <w:rPr>
          <w:b/>
        </w:rPr>
        <w:t xml:space="preserve">Abbildung </w:t>
      </w:r>
      <w:r w:rsidR="00050999" w:rsidRPr="00050999">
        <w:rPr>
          <w:b/>
          <w:noProof/>
        </w:rPr>
        <w:t>27</w:t>
      </w:r>
      <w:r w:rsidR="00050999" w:rsidRPr="00050999">
        <w:rPr>
          <w:b/>
        </w:rPr>
        <w:fldChar w:fldCharType="end"/>
      </w:r>
      <w:r w:rsidRPr="00050999">
        <w:t>)</w:t>
      </w:r>
      <w:r w:rsidR="008703BA">
        <w:t xml:space="preserve"> mit </w:t>
      </w:r>
      <w:r w:rsidR="006E3088">
        <w:t xml:space="preserve">drei </w:t>
      </w:r>
      <w:r w:rsidR="008703BA">
        <w:t xml:space="preserve">frontalen </w:t>
      </w:r>
      <w:r w:rsidR="006E3088">
        <w:t xml:space="preserve">Aushöhlungen für </w:t>
      </w:r>
      <w:r w:rsidR="003122B3">
        <w:t>LEDs, Löcher für die Medikamentenausgabe unter den Sockel</w:t>
      </w:r>
      <w:r w:rsidR="006E3088">
        <w:t>n</w:t>
      </w:r>
      <w:r w:rsidR="003122B3">
        <w:t>,</w:t>
      </w:r>
      <w:r w:rsidR="006E3088">
        <w:t xml:space="preserve"> </w:t>
      </w:r>
      <w:r w:rsidR="00012875">
        <w:t xml:space="preserve">eine Aushöhlung </w:t>
      </w:r>
      <w:r w:rsidR="006E3088">
        <w:t>für den</w:t>
      </w:r>
      <w:r w:rsidR="00012875">
        <w:t xml:space="preserve"> Bildschirm ebenfalls eine für </w:t>
      </w:r>
      <w:r w:rsidR="006E3088">
        <w:t xml:space="preserve">die </w:t>
      </w:r>
      <w:r w:rsidR="00012875">
        <w:t>Medikamentenausgabebox</w:t>
      </w:r>
      <w:r w:rsidR="00527259">
        <w:t xml:space="preserve"> unterhalb des Medikamentenspenders</w:t>
      </w:r>
      <w:r w:rsidR="003122B3">
        <w:t xml:space="preserve"> sowie</w:t>
      </w:r>
      <w:r w:rsidR="00012875">
        <w:t xml:space="preserve"> für den</w:t>
      </w:r>
      <w:r w:rsidR="003122B3">
        <w:t xml:space="preserve"> RFID-Reader an der linken Seite. Aus zeitl</w:t>
      </w:r>
      <w:r w:rsidR="006E3088">
        <w:t xml:space="preserve">ichen Gründen wurde der </w:t>
      </w:r>
      <w:r w:rsidR="003122B3">
        <w:t>RFID-Reader nicht eingebaut</w:t>
      </w:r>
      <w:r w:rsidR="006E3088">
        <w:t xml:space="preserve">. </w:t>
      </w:r>
    </w:p>
    <w:p w14:paraId="3F00A026" w14:textId="77777777" w:rsidR="00D164D4" w:rsidRDefault="00D164D4" w:rsidP="00D90854">
      <w:pPr>
        <w:jc w:val="center"/>
      </w:pPr>
    </w:p>
    <w:p w14:paraId="27592B44" w14:textId="77777777" w:rsidR="00020D87" w:rsidRDefault="00D90854" w:rsidP="00020D87">
      <w:pPr>
        <w:keepNext/>
        <w:jc w:val="center"/>
      </w:pPr>
      <w:r>
        <w:rPr>
          <w:noProof/>
        </w:rPr>
        <w:lastRenderedPageBreak/>
        <w:drawing>
          <wp:inline distT="0" distB="0" distL="0" distR="0" wp14:anchorId="409ED227" wp14:editId="28E904E3">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2106332F" w14:textId="232D2605" w:rsidR="007D150C" w:rsidRDefault="00020D87" w:rsidP="00020D87">
      <w:pPr>
        <w:pStyle w:val="Beschriftung"/>
        <w:jc w:val="center"/>
      </w:pPr>
      <w:bookmarkStart w:id="244" w:name="_Toc476262675"/>
      <w:bookmarkStart w:id="245" w:name="_Ref476422204"/>
      <w:r>
        <w:t xml:space="preserve">Abbildung </w:t>
      </w:r>
      <w:fldSimple w:instr=" SEQ Abbildung \* ARABIC ">
        <w:r w:rsidR="00F46094">
          <w:rPr>
            <w:noProof/>
          </w:rPr>
          <w:t>27</w:t>
        </w:r>
      </w:fldSimple>
      <w:bookmarkEnd w:id="245"/>
      <w:r>
        <w:t>: Gehäuse aus Holz</w:t>
      </w:r>
      <w:bookmarkEnd w:id="244"/>
    </w:p>
    <w:p w14:paraId="42164E3E" w14:textId="245FE2DF" w:rsidR="00243C72" w:rsidRDefault="00243C72" w:rsidP="00243C72"/>
    <w:p w14:paraId="0D8F4B13" w14:textId="20F13779" w:rsidR="00243C72" w:rsidRPr="00243C72" w:rsidRDefault="00243C72" w:rsidP="00243C72">
      <w:pPr>
        <w:spacing w:line="360" w:lineRule="auto"/>
        <w:jc w:val="both"/>
      </w:pPr>
      <w:r>
        <w:t>Im Anschluss kam eine Verkleidung aus schwarzem</w:t>
      </w:r>
      <w:r w:rsidR="00E37D1E">
        <w:t xml:space="preserve"> Schaumstoff</w:t>
      </w:r>
      <w:r>
        <w:t xml:space="preserve"> auf das Holzgehäuse sowie einem schwarzen Klebeband zur Abdeckung der Schrauben (siehe Abb. </w:t>
      </w:r>
      <w:proofErr w:type="spellStart"/>
      <w:r>
        <w:t>Xxx</w:t>
      </w:r>
      <w:proofErr w:type="spellEnd"/>
      <w:r>
        <w:t>)</w:t>
      </w:r>
    </w:p>
    <w:p w14:paraId="4758F9C7" w14:textId="6914877C" w:rsidR="00786131" w:rsidRDefault="00786131" w:rsidP="00786131"/>
    <w:p w14:paraId="539E9D8D" w14:textId="052291AA" w:rsidR="00243C72" w:rsidRDefault="00243C72" w:rsidP="00786131"/>
    <w:p w14:paraId="1A3AD6CA" w14:textId="59C4072E" w:rsidR="00243C72" w:rsidRDefault="00243C72" w:rsidP="00786131"/>
    <w:p w14:paraId="50545A42" w14:textId="6FE85A8B" w:rsidR="00243C72" w:rsidRDefault="00243C72" w:rsidP="00243C72">
      <w:pPr>
        <w:jc w:val="center"/>
      </w:pPr>
      <w:r>
        <w:t>BILD</w:t>
      </w:r>
    </w:p>
    <w:p w14:paraId="2058E683" w14:textId="77777777" w:rsidR="00243C72" w:rsidRPr="00786131" w:rsidRDefault="00243C72" w:rsidP="00786131"/>
    <w:p w14:paraId="2D8E6418" w14:textId="6B1E79D3" w:rsidR="00EB358E" w:rsidRDefault="003122B3" w:rsidP="00EB358E">
      <w:pPr>
        <w:spacing w:line="360" w:lineRule="auto"/>
        <w:jc w:val="both"/>
      </w:pPr>
      <w:r>
        <w:t xml:space="preserve">An der oberen Seite befinden sich drei Sockel für die </w:t>
      </w:r>
      <w:r w:rsidR="006E3088">
        <w:t>Medikamentenboxen</w:t>
      </w:r>
      <w:r>
        <w:t>, die aus den Deckeln von den Medikamentendosen angefertigt wurden</w:t>
      </w:r>
      <w:r w:rsidR="000A1646">
        <w:t xml:space="preserve"> (siehe </w:t>
      </w:r>
      <w:r w:rsidR="000A1646" w:rsidRPr="000A1646">
        <w:rPr>
          <w:b/>
        </w:rPr>
        <w:fldChar w:fldCharType="begin"/>
      </w:r>
      <w:r w:rsidR="000A1646" w:rsidRPr="000A1646">
        <w:rPr>
          <w:b/>
        </w:rPr>
        <w:instrText xml:space="preserve"> REF _Ref476422242 \h </w:instrText>
      </w:r>
      <w:r w:rsidR="000A1646" w:rsidRPr="000A1646">
        <w:rPr>
          <w:b/>
        </w:rPr>
      </w:r>
      <w:r w:rsidR="000A1646">
        <w:rPr>
          <w:b/>
        </w:rPr>
        <w:instrText xml:space="preserve"> \* MERGEFORMAT </w:instrText>
      </w:r>
      <w:r w:rsidR="000A1646" w:rsidRPr="000A1646">
        <w:rPr>
          <w:b/>
        </w:rPr>
        <w:fldChar w:fldCharType="separate"/>
      </w:r>
      <w:r w:rsidR="000A1646" w:rsidRPr="000A1646">
        <w:rPr>
          <w:b/>
        </w:rPr>
        <w:t xml:space="preserve">Abbildung </w:t>
      </w:r>
      <w:r w:rsidR="000A1646" w:rsidRPr="000A1646">
        <w:rPr>
          <w:b/>
          <w:noProof/>
        </w:rPr>
        <w:t>28</w:t>
      </w:r>
      <w:r w:rsidR="000A1646" w:rsidRPr="000A1646">
        <w:rPr>
          <w:b/>
        </w:rPr>
        <w:fldChar w:fldCharType="end"/>
      </w:r>
      <w:r w:rsidR="00527259">
        <w:t>)</w:t>
      </w:r>
      <w:r>
        <w:t>. An der rechten Sei</w:t>
      </w:r>
      <w:r w:rsidR="00BD562D">
        <w:t>te wurde jeweils ein Loch in den Medikamentendeckel</w:t>
      </w:r>
      <w:r>
        <w:t xml:space="preserve"> geschnitten, sodass die Medikamente, die aus den Medikamentendosen kommen, ru</w:t>
      </w:r>
      <w:r w:rsidR="00527259">
        <w:t>nterfallen können.</w:t>
      </w:r>
    </w:p>
    <w:p w14:paraId="5127A2CE" w14:textId="77777777" w:rsidR="00EB358E" w:rsidRDefault="00EB358E" w:rsidP="00EB358E">
      <w:pPr>
        <w:spacing w:line="360" w:lineRule="auto"/>
        <w:jc w:val="both"/>
      </w:pPr>
    </w:p>
    <w:p w14:paraId="3A7DB247" w14:textId="77777777" w:rsidR="00EB358E" w:rsidRDefault="00EB358E" w:rsidP="00EB358E">
      <w:pPr>
        <w:keepNext/>
        <w:spacing w:line="360" w:lineRule="auto"/>
        <w:jc w:val="center"/>
      </w:pPr>
      <w:r>
        <w:rPr>
          <w:noProof/>
        </w:rPr>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56C905A4" w14:textId="35E7A08D" w:rsidR="00415DF3" w:rsidRDefault="00EB358E" w:rsidP="00EB358E">
      <w:pPr>
        <w:pStyle w:val="Beschriftung"/>
        <w:jc w:val="center"/>
      </w:pPr>
      <w:bookmarkStart w:id="246" w:name="_Toc476262676"/>
      <w:bookmarkStart w:id="247" w:name="_Ref476422242"/>
      <w:r>
        <w:t xml:space="preserve">Abbildung </w:t>
      </w:r>
      <w:fldSimple w:instr=" SEQ Abbildung \* ARABIC ">
        <w:r w:rsidR="00F46094">
          <w:rPr>
            <w:noProof/>
          </w:rPr>
          <w:t>28</w:t>
        </w:r>
      </w:fldSimple>
      <w:bookmarkEnd w:id="247"/>
      <w:r>
        <w:t>: Sockel für die Medikamentendosen</w:t>
      </w:r>
      <w:bookmarkEnd w:id="246"/>
    </w:p>
    <w:p w14:paraId="1BA07154" w14:textId="13800243" w:rsidR="00415DF3" w:rsidRDefault="00415DF3" w:rsidP="003122B3">
      <w:pPr>
        <w:spacing w:line="360" w:lineRule="auto"/>
        <w:jc w:val="both"/>
      </w:pPr>
    </w:p>
    <w:p w14:paraId="30E3798A" w14:textId="3404F492" w:rsidR="00BD562D" w:rsidRDefault="00BD562D" w:rsidP="003122B3">
      <w:pPr>
        <w:spacing w:line="360" w:lineRule="auto"/>
        <w:jc w:val="both"/>
      </w:pPr>
    </w:p>
    <w:p w14:paraId="3D274208" w14:textId="5F122CE3" w:rsidR="00BD562D" w:rsidRDefault="00BD562D" w:rsidP="003122B3">
      <w:pPr>
        <w:spacing w:line="360" w:lineRule="auto"/>
        <w:jc w:val="both"/>
      </w:pPr>
    </w:p>
    <w:p w14:paraId="5750E83D" w14:textId="6F79BD5D" w:rsidR="00BD562D" w:rsidRDefault="00BD562D" w:rsidP="003122B3">
      <w:pPr>
        <w:spacing w:line="360" w:lineRule="auto"/>
        <w:jc w:val="both"/>
      </w:pPr>
    </w:p>
    <w:p w14:paraId="2C6281B0" w14:textId="22347BA4" w:rsidR="00BD562D" w:rsidRDefault="00BD562D" w:rsidP="003122B3">
      <w:pPr>
        <w:spacing w:line="360" w:lineRule="auto"/>
        <w:jc w:val="both"/>
      </w:pPr>
    </w:p>
    <w:p w14:paraId="52781779" w14:textId="2FE110E0" w:rsidR="00BD562D" w:rsidRDefault="00BD562D" w:rsidP="003122B3">
      <w:pPr>
        <w:spacing w:line="360" w:lineRule="auto"/>
        <w:jc w:val="both"/>
      </w:pPr>
      <w:r>
        <w:lastRenderedPageBreak/>
        <w:t>Die smarten Medikamentendosen sind 65 ml Kunststoffdosen</w:t>
      </w:r>
      <w:r w:rsidR="00765249">
        <w:t xml:space="preserve"> (siehe </w:t>
      </w:r>
      <w:r w:rsidR="00765249" w:rsidRPr="00765249">
        <w:rPr>
          <w:b/>
        </w:rPr>
        <w:fldChar w:fldCharType="begin"/>
      </w:r>
      <w:r w:rsidR="00765249" w:rsidRPr="00765249">
        <w:rPr>
          <w:b/>
        </w:rPr>
        <w:instrText xml:space="preserve"> REF _Ref476422272 \h </w:instrText>
      </w:r>
      <w:r w:rsidR="00765249" w:rsidRPr="00765249">
        <w:rPr>
          <w:b/>
        </w:rPr>
      </w:r>
      <w:r w:rsidR="00765249">
        <w:rPr>
          <w:b/>
        </w:rPr>
        <w:instrText xml:space="preserve"> \* MERGEFORMAT </w:instrText>
      </w:r>
      <w:r w:rsidR="00765249" w:rsidRPr="00765249">
        <w:rPr>
          <w:b/>
        </w:rPr>
        <w:fldChar w:fldCharType="separate"/>
      </w:r>
      <w:r w:rsidR="00765249" w:rsidRPr="00765249">
        <w:rPr>
          <w:b/>
        </w:rPr>
        <w:t xml:space="preserve">Abbildung </w:t>
      </w:r>
      <w:r w:rsidR="00765249" w:rsidRPr="00765249">
        <w:rPr>
          <w:b/>
          <w:noProof/>
        </w:rPr>
        <w:t>29</w:t>
      </w:r>
      <w:r w:rsidR="00765249" w:rsidRPr="00765249">
        <w:rPr>
          <w:b/>
        </w:rPr>
        <w:fldChar w:fldCharType="end"/>
      </w:r>
      <w:r w:rsidR="00E37D1E">
        <w:t>)</w:t>
      </w:r>
      <w:r>
        <w:t xml:space="preserve">, in die ein </w:t>
      </w:r>
      <w:proofErr w:type="spellStart"/>
      <w:r>
        <w:t>Servo</w:t>
      </w:r>
      <w:proofErr w:type="spellEnd"/>
      <w:r>
        <w:t xml:space="preserve">-Motor eingebaut wurde, der einen Kreisel mit einem Loch in der jeweiligen Medikamentengröße dreht, sodass das jeweilige Medikament in das Loch des Kreisels fällt und dann bis zu dem Ausgabeloch an der Dose </w:t>
      </w:r>
      <w:r w:rsidR="00B15E04">
        <w:t>geschoben wird</w:t>
      </w:r>
      <w:r>
        <w:t xml:space="preserve">. Die Medikamente fallen dann aus </w:t>
      </w:r>
      <w:r w:rsidR="00E37D1E">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Default="00BD562D" w:rsidP="003122B3">
      <w:pPr>
        <w:spacing w:line="360" w:lineRule="auto"/>
        <w:jc w:val="both"/>
      </w:pPr>
    </w:p>
    <w:p w14:paraId="242FB412" w14:textId="77777777" w:rsidR="00E37D1E" w:rsidRDefault="00BD562D" w:rsidP="00E37D1E">
      <w:pPr>
        <w:keepNext/>
        <w:spacing w:line="360" w:lineRule="auto"/>
        <w:jc w:val="center"/>
      </w:pPr>
      <w:r>
        <w:rPr>
          <w:noProof/>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04921BEB" w14:textId="1B485964" w:rsidR="00BD562D" w:rsidRDefault="00E37D1E" w:rsidP="00E37D1E">
      <w:pPr>
        <w:pStyle w:val="Beschriftung"/>
        <w:jc w:val="center"/>
      </w:pPr>
      <w:bookmarkStart w:id="248" w:name="_Toc476262677"/>
      <w:bookmarkStart w:id="249" w:name="_Ref476422272"/>
      <w:r>
        <w:t xml:space="preserve">Abbildung </w:t>
      </w:r>
      <w:fldSimple w:instr=" SEQ Abbildung \* ARABIC ">
        <w:r w:rsidR="00F46094">
          <w:rPr>
            <w:noProof/>
          </w:rPr>
          <w:t>29</w:t>
        </w:r>
      </w:fldSimple>
      <w:bookmarkEnd w:id="249"/>
      <w:r>
        <w:t>: Smarte Medikamentendose</w:t>
      </w:r>
      <w:bookmarkEnd w:id="248"/>
    </w:p>
    <w:p w14:paraId="74575AE2" w14:textId="77777777" w:rsidR="00BD562D" w:rsidRPr="003122B3" w:rsidRDefault="00BD562D" w:rsidP="003122B3">
      <w:pPr>
        <w:spacing w:line="360" w:lineRule="auto"/>
        <w:jc w:val="both"/>
      </w:pPr>
    </w:p>
    <w:p w14:paraId="13CDAA08" w14:textId="11148682" w:rsidR="002D745C" w:rsidRDefault="002D745C" w:rsidP="008465F8"/>
    <w:p w14:paraId="2FF437C1" w14:textId="484B44AD" w:rsidR="00FB5627" w:rsidRDefault="00FB5627" w:rsidP="0075306F"/>
    <w:p w14:paraId="0A967EE3" w14:textId="3EFE6D14" w:rsidR="00F76C3F" w:rsidRDefault="00F76C3F" w:rsidP="0075306F"/>
    <w:p w14:paraId="41AB7075" w14:textId="741A8166" w:rsidR="00F76C3F" w:rsidRDefault="00F76C3F" w:rsidP="0075306F"/>
    <w:p w14:paraId="37E312C7" w14:textId="5FF639FB" w:rsidR="00F76C3F" w:rsidRDefault="00F76C3F" w:rsidP="0075306F"/>
    <w:p w14:paraId="041B3851" w14:textId="0DB5E6CE" w:rsidR="00F76C3F" w:rsidRDefault="00F76C3F" w:rsidP="00F76C3F">
      <w:pPr>
        <w:jc w:val="center"/>
      </w:pPr>
    </w:p>
    <w:p w14:paraId="67F4F927" w14:textId="28C2E380" w:rsidR="00F76C3F" w:rsidRDefault="00F76C3F" w:rsidP="00F76C3F">
      <w:pPr>
        <w:jc w:val="center"/>
      </w:pPr>
    </w:p>
    <w:p w14:paraId="579E61AB" w14:textId="5FC2584A" w:rsidR="00012875" w:rsidRDefault="00012875" w:rsidP="00F76C3F">
      <w:pPr>
        <w:jc w:val="center"/>
      </w:pPr>
    </w:p>
    <w:p w14:paraId="3DC20053" w14:textId="47BD5396" w:rsidR="00012875" w:rsidRDefault="00012875" w:rsidP="00F76C3F">
      <w:pPr>
        <w:jc w:val="center"/>
      </w:pPr>
    </w:p>
    <w:p w14:paraId="453C8B5E" w14:textId="617CFC52" w:rsidR="00012875" w:rsidRDefault="00012875" w:rsidP="00F76C3F">
      <w:pPr>
        <w:jc w:val="center"/>
      </w:pPr>
    </w:p>
    <w:p w14:paraId="12E8CFED" w14:textId="0EBBEF32" w:rsidR="00012875" w:rsidRDefault="00012875" w:rsidP="00F76C3F">
      <w:pPr>
        <w:jc w:val="center"/>
      </w:pPr>
    </w:p>
    <w:p w14:paraId="5AD40084" w14:textId="3051F230" w:rsidR="00012875" w:rsidRDefault="00012875" w:rsidP="00F76C3F">
      <w:pPr>
        <w:jc w:val="center"/>
      </w:pPr>
    </w:p>
    <w:p w14:paraId="52C4EA30" w14:textId="1D2709FC" w:rsidR="00012875" w:rsidRDefault="00012875" w:rsidP="00F76C3F">
      <w:pPr>
        <w:jc w:val="center"/>
      </w:pPr>
    </w:p>
    <w:p w14:paraId="7DB6D532" w14:textId="4F639808" w:rsidR="00012875" w:rsidRDefault="00012875" w:rsidP="00F76C3F">
      <w:pPr>
        <w:jc w:val="center"/>
      </w:pPr>
    </w:p>
    <w:p w14:paraId="3ACC4F29" w14:textId="3D268306" w:rsidR="00012875" w:rsidRDefault="00012875" w:rsidP="00F76C3F">
      <w:pPr>
        <w:jc w:val="center"/>
      </w:pPr>
    </w:p>
    <w:p w14:paraId="097D444A" w14:textId="0D53C465" w:rsidR="00012875" w:rsidRDefault="00012875" w:rsidP="00F76C3F">
      <w:pPr>
        <w:jc w:val="center"/>
      </w:pPr>
    </w:p>
    <w:p w14:paraId="61A204C5" w14:textId="6FBA107D" w:rsidR="00012875" w:rsidRDefault="00012875" w:rsidP="00F76C3F">
      <w:pPr>
        <w:jc w:val="center"/>
      </w:pPr>
    </w:p>
    <w:p w14:paraId="50178937" w14:textId="385D62EA" w:rsidR="00012875" w:rsidRDefault="00012875" w:rsidP="00F76C3F">
      <w:pPr>
        <w:jc w:val="center"/>
      </w:pPr>
    </w:p>
    <w:p w14:paraId="71A87D20" w14:textId="1F87AFBF" w:rsidR="00012875" w:rsidRDefault="00012875" w:rsidP="00F76C3F">
      <w:pPr>
        <w:jc w:val="center"/>
      </w:pPr>
    </w:p>
    <w:p w14:paraId="336DEB8F" w14:textId="77777777" w:rsidR="00012875" w:rsidRDefault="00012875" w:rsidP="00F76C3F">
      <w:pPr>
        <w:jc w:val="center"/>
      </w:pPr>
    </w:p>
    <w:p w14:paraId="106B1B1E" w14:textId="77777777" w:rsidR="00F76C3F" w:rsidRDefault="00F76C3F" w:rsidP="00F76C3F">
      <w:pPr>
        <w:jc w:val="center"/>
      </w:pPr>
    </w:p>
    <w:p w14:paraId="3B943075" w14:textId="77777777" w:rsidR="00243C72" w:rsidRDefault="00243C72" w:rsidP="0075306F"/>
    <w:p w14:paraId="450F2FC3" w14:textId="0A02C10C" w:rsidR="00E26F99" w:rsidRPr="00243C72" w:rsidRDefault="000111F0" w:rsidP="00E26F99">
      <w:pPr>
        <w:pStyle w:val="berschrift2"/>
        <w:numPr>
          <w:ilvl w:val="2"/>
          <w:numId w:val="2"/>
        </w:numPr>
        <w:spacing w:line="320" w:lineRule="exact"/>
        <w:rPr>
          <w:rFonts w:ascii="Times New Roman" w:hAnsi="Times New Roman" w:cs="Times New Roman"/>
        </w:rPr>
      </w:pPr>
      <w:bookmarkStart w:id="250" w:name="_Toc476262631"/>
      <w:r w:rsidRPr="005E5143">
        <w:rPr>
          <w:rFonts w:ascii="Times New Roman" w:hAnsi="Times New Roman" w:cs="Times New Roman"/>
        </w:rPr>
        <w:lastRenderedPageBreak/>
        <w:t>Einbau</w:t>
      </w:r>
      <w:r w:rsidR="006D188D" w:rsidRPr="005E5143">
        <w:rPr>
          <w:rFonts w:ascii="Times New Roman" w:hAnsi="Times New Roman" w:cs="Times New Roman"/>
        </w:rPr>
        <w:t xml:space="preserve"> der </w:t>
      </w:r>
      <w:r w:rsidR="0075306F">
        <w:rPr>
          <w:rFonts w:ascii="Times New Roman" w:hAnsi="Times New Roman" w:cs="Times New Roman"/>
        </w:rPr>
        <w:t xml:space="preserve">Bestandteile und </w:t>
      </w:r>
      <w:r w:rsidR="00E26F99" w:rsidRPr="005E5143">
        <w:rPr>
          <w:rFonts w:ascii="Times New Roman" w:hAnsi="Times New Roman" w:cs="Times New Roman"/>
        </w:rPr>
        <w:t>Elektronik</w:t>
      </w:r>
      <w:bookmarkEnd w:id="250"/>
    </w:p>
    <w:p w14:paraId="2F13E266" w14:textId="27C8EEC0" w:rsidR="00636299" w:rsidRDefault="00636299" w:rsidP="00636299">
      <w:pPr>
        <w:pStyle w:val="berschrift2"/>
        <w:numPr>
          <w:ilvl w:val="3"/>
          <w:numId w:val="2"/>
        </w:numPr>
        <w:spacing w:line="320" w:lineRule="exact"/>
        <w:rPr>
          <w:rFonts w:ascii="Times New Roman" w:hAnsi="Times New Roman" w:cs="Times New Roman"/>
        </w:rPr>
      </w:pPr>
      <w:bookmarkStart w:id="251" w:name="_Toc476262632"/>
      <w:r w:rsidRPr="00636299">
        <w:rPr>
          <w:rFonts w:ascii="Times New Roman" w:hAnsi="Times New Roman" w:cs="Times New Roman"/>
        </w:rPr>
        <w:t>Verwendete Bestandteile</w:t>
      </w:r>
      <w:bookmarkEnd w:id="251"/>
    </w:p>
    <w:p w14:paraId="627BF61E" w14:textId="2078BEAD" w:rsidR="00243C72" w:rsidRDefault="00243C72" w:rsidP="00243C72"/>
    <w:p w14:paraId="22A08521" w14:textId="77462165" w:rsidR="00776032" w:rsidRPr="00776032" w:rsidRDefault="00776032" w:rsidP="00243C72">
      <w:pPr>
        <w:rPr>
          <w:b/>
        </w:rPr>
      </w:pPr>
      <w:proofErr w:type="spellStart"/>
      <w:r w:rsidRPr="00776032">
        <w:rPr>
          <w:b/>
        </w:rPr>
        <w:t>Raspberry</w:t>
      </w:r>
      <w:proofErr w:type="spellEnd"/>
      <w:r w:rsidRPr="00776032">
        <w:rPr>
          <w:b/>
        </w:rPr>
        <w:t xml:space="preserve"> Pi</w:t>
      </w:r>
    </w:p>
    <w:p w14:paraId="587C2271" w14:textId="03BFCFA2" w:rsidR="00776032" w:rsidRDefault="00776032" w:rsidP="00243C72"/>
    <w:p w14:paraId="383866F2" w14:textId="671C6AB4" w:rsidR="00776032" w:rsidRDefault="00776032" w:rsidP="008B23CA">
      <w:pPr>
        <w:spacing w:line="360" w:lineRule="auto"/>
        <w:jc w:val="both"/>
      </w:pPr>
      <w:r>
        <w:t xml:space="preserve">Der </w:t>
      </w:r>
      <w:proofErr w:type="spellStart"/>
      <w:r>
        <w:t>Raspberry</w:t>
      </w:r>
      <w:proofErr w:type="spellEnd"/>
      <w:r>
        <w:t xml:space="preserve"> Pi ist das Herzstück des smarten Medikamentenspenders. Der </w:t>
      </w:r>
      <w:proofErr w:type="spellStart"/>
      <w:r>
        <w:t>Rasperry</w:t>
      </w:r>
      <w:proofErr w:type="spellEnd"/>
      <w:r>
        <w:t xml:space="preserve"> Pi wird verwendet, um die </w:t>
      </w:r>
      <w:proofErr w:type="spellStart"/>
      <w:r>
        <w:t>Servo</w:t>
      </w:r>
      <w:proofErr w:type="spellEnd"/>
      <w:r>
        <w:t>-Motoren anzus</w:t>
      </w:r>
      <w:r w:rsidR="008849B5">
        <w:t>t</w:t>
      </w:r>
      <w:r>
        <w:t>euern, die LEDs an- und aus</w:t>
      </w:r>
      <w:r w:rsidR="008849B5">
        <w:t>zu</w:t>
      </w:r>
      <w:r>
        <w:t xml:space="preserve">schalten, die Werte von dem Hall-Sensor auszulesen und er dient ebenfalls als ein Server, auf dem </w:t>
      </w:r>
      <w:proofErr w:type="spellStart"/>
      <w:r>
        <w:t>OpenHAB</w:t>
      </w:r>
      <w:proofErr w:type="spellEnd"/>
      <w:r>
        <w:t xml:space="preserve"> sowie die </w:t>
      </w:r>
      <w:proofErr w:type="spellStart"/>
      <w:r>
        <w:t>SmartMedicine-Webapp</w:t>
      </w:r>
      <w:proofErr w:type="spellEnd"/>
      <w:r>
        <w:t xml:space="preserve"> läuft. Verwendet wird die Version 3 </w:t>
      </w:r>
      <w:r w:rsidR="008849B5">
        <w:t xml:space="preserve">Model </w:t>
      </w:r>
      <w:r>
        <w:t xml:space="preserve">B, die im </w:t>
      </w:r>
      <w:r w:rsidR="008849B5">
        <w:t xml:space="preserve">Februar 2016 </w:t>
      </w:r>
      <w:r w:rsidR="008B23CA">
        <w:t xml:space="preserve">rauskam. Im Vergleich zu der zweiten Generation besitzt die dritte Generation bereits On-Board </w:t>
      </w:r>
      <w:r w:rsidR="008B23CA" w:rsidRPr="008B23CA">
        <w:t>802.11n Wireless LAN</w:t>
      </w:r>
      <w:r w:rsidR="008B23CA">
        <w:t xml:space="preserve">, Bluetooth 4.1 sowie </w:t>
      </w:r>
      <w:proofErr w:type="spellStart"/>
      <w:r w:rsidR="008B23CA">
        <w:t>Bleutooth</w:t>
      </w:r>
      <w:proofErr w:type="spellEnd"/>
      <w:r w:rsidR="008B23CA">
        <w:t xml:space="preserve"> Low </w:t>
      </w:r>
      <w:proofErr w:type="spellStart"/>
      <w:r w:rsidR="008B23CA">
        <w:t>Energy</w:t>
      </w:r>
      <w:proofErr w:type="spellEnd"/>
      <w:r w:rsidR="008B23CA">
        <w:t xml:space="preserve"> (BLE) und weist einen </w:t>
      </w:r>
      <w:r w:rsidR="008B23CA" w:rsidRPr="008B23CA">
        <w:t xml:space="preserve">1.2GHz 64-bit </w:t>
      </w:r>
      <w:proofErr w:type="spellStart"/>
      <w:r w:rsidR="008B23CA" w:rsidRPr="008B23CA">
        <w:t>quad</w:t>
      </w:r>
      <w:proofErr w:type="spellEnd"/>
      <w:r w:rsidR="008B23CA" w:rsidRPr="008B23CA">
        <w:t xml:space="preserve">-core ARMv8 </w:t>
      </w:r>
      <w:r w:rsidR="008B23CA">
        <w:t xml:space="preserve">Prozessor und 1 GB RAM auf </w:t>
      </w:r>
      <w:r w:rsidR="008B23CA">
        <w:fldChar w:fldCharType="begin"/>
      </w:r>
      <w:r w:rsidR="008B23CA">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fldChar w:fldCharType="separate"/>
      </w:r>
      <w:bookmarkStart w:id="252" w:name="_CTVP001bbc3c8612aba4bb8a947bc581637d6e8"/>
      <w:r w:rsidR="008B23CA">
        <w:t xml:space="preserve">(Brian </w:t>
      </w:r>
      <w:proofErr w:type="spellStart"/>
      <w:r w:rsidR="008B23CA">
        <w:t>Benchoff</w:t>
      </w:r>
      <w:proofErr w:type="spellEnd"/>
      <w:r w:rsidR="008B23CA">
        <w:t xml:space="preserve"> 2016)</w:t>
      </w:r>
      <w:bookmarkEnd w:id="252"/>
      <w:r w:rsidR="008B23CA">
        <w:fldChar w:fldCharType="end"/>
      </w:r>
      <w:r w:rsidR="008B23CA">
        <w:t>.</w:t>
      </w:r>
    </w:p>
    <w:p w14:paraId="5B9909FF" w14:textId="5D5E49F6" w:rsidR="008B23CA" w:rsidRDefault="008B23CA" w:rsidP="008B23CA">
      <w:pPr>
        <w:spacing w:line="360" w:lineRule="auto"/>
        <w:jc w:val="both"/>
      </w:pPr>
    </w:p>
    <w:p w14:paraId="2E4F8711" w14:textId="6D1CCAFA" w:rsidR="008B23CA" w:rsidRDefault="008B23CA" w:rsidP="008B23CA">
      <w:pPr>
        <w:keepNext/>
        <w:spacing w:line="360" w:lineRule="auto"/>
        <w:jc w:val="center"/>
      </w:pPr>
      <w:r>
        <w:rPr>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13F47E45" w:rsidR="008B23CA" w:rsidRDefault="008B23CA" w:rsidP="008B23CA">
      <w:pPr>
        <w:pStyle w:val="Beschriftung"/>
        <w:jc w:val="center"/>
      </w:pPr>
      <w:bookmarkStart w:id="253" w:name="_Toc476262678"/>
      <w:r>
        <w:t xml:space="preserve">Abbildung </w:t>
      </w:r>
      <w:fldSimple w:instr=" SEQ Abbildung \* ARABIC ">
        <w:r w:rsidR="00F46094">
          <w:rPr>
            <w:noProof/>
          </w:rPr>
          <w:t>30</w:t>
        </w:r>
      </w:fldSimple>
      <w:r>
        <w:t xml:space="preserve">: </w:t>
      </w:r>
      <w:proofErr w:type="spellStart"/>
      <w:r>
        <w:t>Raspberry</w:t>
      </w:r>
      <w:proofErr w:type="spellEnd"/>
      <w:r>
        <w:t xml:space="preserve"> Pi Spezifikationen</w:t>
      </w:r>
      <w:bookmarkEnd w:id="253"/>
    </w:p>
    <w:p w14:paraId="6AFFA513" w14:textId="77547B8E" w:rsidR="008B23CA" w:rsidRDefault="008B23CA" w:rsidP="008B23CA">
      <w:pPr>
        <w:pStyle w:val="Beschriftung"/>
        <w:jc w:val="center"/>
      </w:pPr>
      <w:r>
        <w:fldChar w:fldCharType="begin"/>
      </w:r>
      <w: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fldChar w:fldCharType="separate"/>
      </w:r>
      <w:bookmarkStart w:id="254" w:name="_CTVP001753f11b3638d42e781948f14d20327a1"/>
      <w:r>
        <w:t xml:space="preserve">(Quelle: Brian </w:t>
      </w:r>
      <w:proofErr w:type="spellStart"/>
      <w:r>
        <w:t>Benchoff</w:t>
      </w:r>
      <w:proofErr w:type="spellEnd"/>
      <w:r>
        <w:t xml:space="preserve"> 2016)</w:t>
      </w:r>
      <w:bookmarkEnd w:id="254"/>
      <w:r>
        <w:fldChar w:fldCharType="end"/>
      </w:r>
    </w:p>
    <w:p w14:paraId="7F14E7A6" w14:textId="5089952F" w:rsidR="006B3533" w:rsidRDefault="006B3533" w:rsidP="006B3533"/>
    <w:p w14:paraId="0AD14D73" w14:textId="77777777" w:rsidR="006B3533" w:rsidRDefault="006B3533" w:rsidP="006B3533">
      <w:pPr>
        <w:rPr>
          <w:b/>
        </w:rPr>
      </w:pPr>
    </w:p>
    <w:p w14:paraId="00BEB513" w14:textId="77777777" w:rsidR="006B3533" w:rsidRDefault="006B3533" w:rsidP="006B3533">
      <w:pPr>
        <w:rPr>
          <w:b/>
        </w:rPr>
      </w:pPr>
    </w:p>
    <w:p w14:paraId="61CA9EC2" w14:textId="77777777" w:rsidR="006B3533" w:rsidRDefault="006B3533" w:rsidP="006B3533">
      <w:pPr>
        <w:rPr>
          <w:b/>
        </w:rPr>
      </w:pPr>
    </w:p>
    <w:p w14:paraId="23BF9D8C" w14:textId="77777777" w:rsidR="006B3533" w:rsidRDefault="006B3533" w:rsidP="006B3533">
      <w:pPr>
        <w:rPr>
          <w:b/>
        </w:rPr>
      </w:pPr>
    </w:p>
    <w:p w14:paraId="65720CA2" w14:textId="77777777" w:rsidR="006B3533" w:rsidRDefault="006B3533" w:rsidP="006B3533">
      <w:pPr>
        <w:rPr>
          <w:b/>
        </w:rPr>
      </w:pPr>
    </w:p>
    <w:p w14:paraId="544D3386" w14:textId="77777777" w:rsidR="006B3533" w:rsidRDefault="006B3533" w:rsidP="006B3533">
      <w:pPr>
        <w:rPr>
          <w:b/>
        </w:rPr>
      </w:pPr>
    </w:p>
    <w:p w14:paraId="0B5F455C" w14:textId="77777777" w:rsidR="006B3533" w:rsidRDefault="006B3533" w:rsidP="006B3533">
      <w:pPr>
        <w:rPr>
          <w:b/>
        </w:rPr>
      </w:pPr>
    </w:p>
    <w:p w14:paraId="0EFCDC62" w14:textId="77777777" w:rsidR="006B3533" w:rsidRDefault="006B3533" w:rsidP="006B3533">
      <w:pPr>
        <w:rPr>
          <w:b/>
        </w:rPr>
      </w:pPr>
    </w:p>
    <w:p w14:paraId="2785966A" w14:textId="77777777" w:rsidR="006B3533" w:rsidRDefault="006B3533" w:rsidP="006B3533">
      <w:pPr>
        <w:rPr>
          <w:b/>
        </w:rPr>
      </w:pPr>
    </w:p>
    <w:p w14:paraId="492D16EC" w14:textId="3241F5F5" w:rsidR="006B3533" w:rsidRDefault="006B3533" w:rsidP="006B3533">
      <w:pPr>
        <w:rPr>
          <w:b/>
        </w:rPr>
      </w:pPr>
      <w:proofErr w:type="spellStart"/>
      <w:r w:rsidRPr="006B3533">
        <w:rPr>
          <w:b/>
        </w:rPr>
        <w:lastRenderedPageBreak/>
        <w:t>Servo</w:t>
      </w:r>
      <w:proofErr w:type="spellEnd"/>
      <w:r w:rsidRPr="006B3533">
        <w:rPr>
          <w:b/>
        </w:rPr>
        <w:t xml:space="preserve"> Motor</w:t>
      </w:r>
    </w:p>
    <w:p w14:paraId="49D1439B" w14:textId="646053B8" w:rsidR="006B3533" w:rsidRDefault="006B3533" w:rsidP="006B3533">
      <w:pPr>
        <w:rPr>
          <w:b/>
        </w:rPr>
      </w:pPr>
    </w:p>
    <w:p w14:paraId="044B9447" w14:textId="45F37746" w:rsidR="006B3533" w:rsidRPr="006B3533" w:rsidRDefault="006B3533" w:rsidP="006B3533">
      <w:pPr>
        <w:spacing w:line="360" w:lineRule="auto"/>
        <w:jc w:val="both"/>
      </w:pPr>
      <w:r w:rsidRPr="006B3533">
        <w:t xml:space="preserve">Zur Ausgabe der Medikamente in den jeweiligen Medikamentendosen wurden </w:t>
      </w:r>
      <w:r>
        <w:t xml:space="preserve">drei </w:t>
      </w:r>
      <w:r w:rsidRPr="006B3533">
        <w:t xml:space="preserve">9 g </w:t>
      </w:r>
      <w:proofErr w:type="spellStart"/>
      <w:r w:rsidRPr="006B3533">
        <w:t>Servo</w:t>
      </w:r>
      <w:proofErr w:type="spellEnd"/>
      <w:r w:rsidRPr="006B3533">
        <w:t xml:space="preserve"> Motoren des Typs</w:t>
      </w:r>
      <w:r>
        <w:t xml:space="preserve"> </w:t>
      </w:r>
      <w:r w:rsidRPr="006B3533">
        <w:t>SG90</w:t>
      </w:r>
      <w:r>
        <w:t xml:space="preserve"> verwendet</w:t>
      </w:r>
      <w:r w:rsidRPr="006B3533">
        <w:t xml:space="preserve">, die einen Durchmesser von </w:t>
      </w:r>
      <w:r w:rsidR="00FD0ECE">
        <w:t>22,2 x 11,</w:t>
      </w:r>
      <w:r>
        <w:t xml:space="preserve">8 x 31 mm haben und einen Drehwinkel von 180 Grad aufweisen. </w:t>
      </w:r>
      <w:r>
        <w:fldChar w:fldCharType="begin"/>
      </w:r>
      <w: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55" w:name="_CTVP0010c1ad0eb0f3d4b0d887eaa868d37eeba"/>
      <w:r>
        <w:t>(</w:t>
      </w:r>
      <w:proofErr w:type="spellStart"/>
      <w:r>
        <w:t>micropik</w:t>
      </w:r>
      <w:proofErr w:type="spellEnd"/>
      <w:r>
        <w:t xml:space="preserve"> o. J.)</w:t>
      </w:r>
      <w:bookmarkEnd w:id="255"/>
      <w:r>
        <w:fldChar w:fldCharType="end"/>
      </w:r>
    </w:p>
    <w:p w14:paraId="0A245D07" w14:textId="77777777" w:rsidR="006B3533" w:rsidRDefault="006B3533" w:rsidP="006B3533">
      <w:pPr>
        <w:keepNext/>
        <w:jc w:val="center"/>
      </w:pPr>
      <w:r>
        <w:rPr>
          <w:b/>
          <w:noProof/>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1BC8CB52" w:rsidR="006B3533" w:rsidRDefault="006B3533" w:rsidP="006B3533">
      <w:pPr>
        <w:pStyle w:val="Beschriftung"/>
        <w:jc w:val="center"/>
      </w:pPr>
      <w:bookmarkStart w:id="256" w:name="_Toc476262679"/>
      <w:r>
        <w:t xml:space="preserve">Abbildung </w:t>
      </w:r>
      <w:fldSimple w:instr=" SEQ Abbildung \* ARABIC ">
        <w:r w:rsidR="00F46094">
          <w:rPr>
            <w:noProof/>
          </w:rPr>
          <w:t>31</w:t>
        </w:r>
      </w:fldSimple>
      <w:r>
        <w:t xml:space="preserve">: SG90 </w:t>
      </w:r>
      <w:proofErr w:type="spellStart"/>
      <w:r>
        <w:t>Servo</w:t>
      </w:r>
      <w:proofErr w:type="spellEnd"/>
      <w:r>
        <w:t xml:space="preserve"> Motor</w:t>
      </w:r>
      <w:bookmarkEnd w:id="256"/>
      <w:r>
        <w:t xml:space="preserve"> </w:t>
      </w:r>
    </w:p>
    <w:p w14:paraId="0669C32F" w14:textId="1DEBE004" w:rsidR="006B3533" w:rsidRDefault="006B3533" w:rsidP="006B3533">
      <w:pPr>
        <w:pStyle w:val="Beschriftung"/>
        <w:jc w:val="center"/>
      </w:pPr>
      <w:r>
        <w:fldChar w:fldCharType="begin"/>
      </w:r>
      <w: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57" w:name="_CTVP0016a40661717454c0aac05c21780d62ae5"/>
      <w:r>
        <w:t xml:space="preserve">(Quelle: </w:t>
      </w:r>
      <w:proofErr w:type="spellStart"/>
      <w:r>
        <w:t>micropik</w:t>
      </w:r>
      <w:proofErr w:type="spellEnd"/>
      <w:r>
        <w:t xml:space="preserve"> o. J.)</w:t>
      </w:r>
      <w:bookmarkEnd w:id="257"/>
      <w:r>
        <w:fldChar w:fldCharType="end"/>
      </w:r>
    </w:p>
    <w:p w14:paraId="7CFDA8CE" w14:textId="0BE2678F" w:rsidR="00D62A73" w:rsidRDefault="00D62A73" w:rsidP="00D62A73">
      <w:pPr>
        <w:rPr>
          <w:b/>
        </w:rPr>
      </w:pPr>
      <w:r w:rsidRPr="00D62A73">
        <w:rPr>
          <w:b/>
        </w:rPr>
        <w:t>5 Zoll HDMI Touch Screen</w:t>
      </w:r>
    </w:p>
    <w:p w14:paraId="07AB8EFA" w14:textId="5B1D216C" w:rsidR="00EB2282" w:rsidRDefault="00EB2282" w:rsidP="00D62A73">
      <w:pPr>
        <w:rPr>
          <w:b/>
        </w:rPr>
      </w:pPr>
    </w:p>
    <w:p w14:paraId="0798069A" w14:textId="77777777" w:rsidR="00EB2282" w:rsidRPr="00D62A73" w:rsidRDefault="00EB2282" w:rsidP="00D62A73">
      <w:pPr>
        <w:rPr>
          <w:b/>
        </w:rPr>
      </w:pPr>
    </w:p>
    <w:p w14:paraId="1F45B83C" w14:textId="16775FE9" w:rsidR="008B23CA" w:rsidRDefault="008B23CA" w:rsidP="008B23CA"/>
    <w:p w14:paraId="7CA72444" w14:textId="7604E4F0" w:rsidR="00D62A73" w:rsidRDefault="00D62A73" w:rsidP="008B23CA">
      <w:pPr>
        <w:rPr>
          <w:b/>
        </w:rPr>
      </w:pPr>
      <w:r w:rsidRPr="00D62A73">
        <w:rPr>
          <w:b/>
        </w:rPr>
        <w:t>Hall Sensor</w:t>
      </w:r>
    </w:p>
    <w:p w14:paraId="34CFB8CF" w14:textId="68202EFF" w:rsidR="00EB2282" w:rsidRDefault="00EB2282" w:rsidP="008B23CA">
      <w:pPr>
        <w:rPr>
          <w:b/>
        </w:rPr>
      </w:pPr>
    </w:p>
    <w:p w14:paraId="22D96EEF" w14:textId="42EB6429" w:rsidR="00EB2282" w:rsidRPr="00EB2282" w:rsidRDefault="00EB2282" w:rsidP="00EB2282">
      <w:pPr>
        <w:spacing w:line="360" w:lineRule="auto"/>
        <w:jc w:val="both"/>
      </w:pPr>
      <w:r w:rsidRPr="00EB2282">
        <w:t>Zur Erkennung der Medikamentenausgabe wird der Sensor KY-003</w:t>
      </w:r>
      <w:r>
        <w:t xml:space="preserve"> (siehe Abb. )</w:t>
      </w:r>
      <w:r w:rsidRPr="00EB2282">
        <w:t xml:space="preserve"> verwendet, welches magnetische Felder in der Nähe erkennen kann. So kann der KY-003 die angebrachten Magneten an der Medikamentenausgabebox erkennen, wenn diese an die jeweilige Position geschoben wird, und darauffolgend ein Signal an den </w:t>
      </w:r>
      <w:proofErr w:type="spellStart"/>
      <w:r w:rsidRPr="00EB2282">
        <w:t>Raspberry</w:t>
      </w:r>
      <w:proofErr w:type="spellEnd"/>
      <w:r w:rsidRPr="00EB2282">
        <w:t xml:space="preserve"> senden.</w:t>
      </w:r>
    </w:p>
    <w:p w14:paraId="60237B94" w14:textId="3D0BC9CF" w:rsidR="00D62A73" w:rsidRPr="00D62A73" w:rsidRDefault="00D62A73" w:rsidP="008B23CA">
      <w:pPr>
        <w:rPr>
          <w:b/>
        </w:rPr>
      </w:pPr>
    </w:p>
    <w:p w14:paraId="0849CE2A" w14:textId="44A64812" w:rsidR="00D62A73" w:rsidRDefault="00D62A73" w:rsidP="008B23CA">
      <w:pPr>
        <w:rPr>
          <w:b/>
        </w:rPr>
      </w:pPr>
      <w:r w:rsidRPr="00D62A73">
        <w:rPr>
          <w:b/>
        </w:rPr>
        <w:t>LEDs</w:t>
      </w:r>
    </w:p>
    <w:p w14:paraId="3A27C28A" w14:textId="77777777" w:rsidR="00E21223" w:rsidRDefault="00E21223" w:rsidP="008B23CA">
      <w:pPr>
        <w:rPr>
          <w:b/>
        </w:rPr>
      </w:pPr>
    </w:p>
    <w:p w14:paraId="5F484108" w14:textId="7B24231E" w:rsidR="000E6B57" w:rsidRDefault="00E21223" w:rsidP="000E6B57">
      <w:pPr>
        <w:spacing w:line="360" w:lineRule="auto"/>
        <w:jc w:val="both"/>
      </w:pPr>
      <w:r w:rsidRPr="00E21223">
        <w:t xml:space="preserve">Bei den LEDs, die zur Anzeige des aktuellen Medikamentenstandes verwendet werden, handelt es sich um drei 5mm rote LEDs, die in einem Bereich von 14000 bis 16000 MCD leuchten. </w:t>
      </w:r>
    </w:p>
    <w:p w14:paraId="34643128" w14:textId="77777777" w:rsidR="000E6B57" w:rsidRDefault="000E6B57" w:rsidP="000E6B57">
      <w:pPr>
        <w:spacing w:line="360" w:lineRule="auto"/>
        <w:jc w:val="both"/>
      </w:pPr>
    </w:p>
    <w:p w14:paraId="5EDE123B" w14:textId="5DCEEE08" w:rsidR="000E6B57" w:rsidRDefault="000E6B57" w:rsidP="000E6B57">
      <w:pPr>
        <w:keepNext/>
        <w:spacing w:line="360" w:lineRule="auto"/>
        <w:jc w:val="center"/>
      </w:pPr>
      <w:r>
        <w:rPr>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6EA5C975" w14:textId="4A51B521" w:rsidR="000E6B57" w:rsidRDefault="000E6B57" w:rsidP="000E6B57">
      <w:pPr>
        <w:pStyle w:val="Beschriftung"/>
        <w:jc w:val="center"/>
      </w:pPr>
      <w:r>
        <w:t xml:space="preserve">Abbildung </w:t>
      </w:r>
      <w:fldSimple w:instr=" SEQ Abbildung \* ARABIC ">
        <w:r w:rsidR="00F46094">
          <w:rPr>
            <w:noProof/>
          </w:rPr>
          <w:t>32</w:t>
        </w:r>
      </w:fldSimple>
      <w:r>
        <w:t>: 5mm rot leuchtende LED</w:t>
      </w:r>
    </w:p>
    <w:p w14:paraId="65C35446" w14:textId="21A1777C" w:rsidR="00636299" w:rsidRPr="00322ACC" w:rsidRDefault="000E6B57" w:rsidP="00322ACC">
      <w:pPr>
        <w:pStyle w:val="Beschriftung"/>
        <w:jc w:val="center"/>
      </w:pPr>
      <w:r>
        <w:t>(Quelle: Eigene Grafik)</w:t>
      </w:r>
    </w:p>
    <w:p w14:paraId="40819514" w14:textId="061149EC" w:rsidR="00EB2282" w:rsidRDefault="00EB2282" w:rsidP="00E26F99">
      <w:pPr>
        <w:rPr>
          <w:b/>
        </w:rPr>
      </w:pPr>
    </w:p>
    <w:p w14:paraId="604DA711" w14:textId="77777777" w:rsidR="00EB2282" w:rsidRDefault="00EB2282" w:rsidP="00E26F99">
      <w:pPr>
        <w:rPr>
          <w:b/>
        </w:rPr>
      </w:pPr>
    </w:p>
    <w:p w14:paraId="4E92C8F8" w14:textId="3D5D2155" w:rsidR="00E92BB6" w:rsidRDefault="00E92BB6" w:rsidP="00E26F99">
      <w:pPr>
        <w:rPr>
          <w:b/>
        </w:rPr>
      </w:pPr>
      <w:r>
        <w:rPr>
          <w:b/>
        </w:rPr>
        <w:t xml:space="preserve">Phillips HUE </w:t>
      </w:r>
      <w:r w:rsidR="008D5402">
        <w:rPr>
          <w:b/>
        </w:rPr>
        <w:t>Lampen</w:t>
      </w:r>
    </w:p>
    <w:p w14:paraId="38D48662" w14:textId="3AD0C798" w:rsidR="00FD0ECE" w:rsidRDefault="00FD0ECE" w:rsidP="00E26F99">
      <w:pPr>
        <w:rPr>
          <w:b/>
        </w:rPr>
      </w:pPr>
    </w:p>
    <w:p w14:paraId="7685F7BE" w14:textId="07129B97" w:rsidR="00FD0ECE" w:rsidRDefault="00FD0ECE" w:rsidP="00E26F99">
      <w:pPr>
        <w:rPr>
          <w:b/>
        </w:rPr>
      </w:pPr>
    </w:p>
    <w:p w14:paraId="6FE7911F" w14:textId="77B3C5E7" w:rsidR="00FD0ECE" w:rsidRDefault="00FD0ECE" w:rsidP="00E26F99">
      <w:pPr>
        <w:rPr>
          <w:b/>
        </w:rPr>
      </w:pPr>
    </w:p>
    <w:p w14:paraId="46BC2EBF" w14:textId="5BA8D132" w:rsidR="00FD0ECE" w:rsidRDefault="00FD0ECE" w:rsidP="00E26F99">
      <w:pPr>
        <w:rPr>
          <w:b/>
        </w:rPr>
      </w:pPr>
    </w:p>
    <w:p w14:paraId="766E4B7B" w14:textId="281003AD" w:rsidR="00FD0ECE" w:rsidRDefault="00FD0ECE" w:rsidP="00E26F99">
      <w:pPr>
        <w:rPr>
          <w:b/>
        </w:rPr>
      </w:pPr>
    </w:p>
    <w:p w14:paraId="0969C184" w14:textId="473BAD4A" w:rsidR="00FD0ECE" w:rsidRDefault="00FD0ECE" w:rsidP="00E26F99">
      <w:pPr>
        <w:rPr>
          <w:b/>
        </w:rPr>
      </w:pPr>
    </w:p>
    <w:p w14:paraId="5773DD0D" w14:textId="0AB2A572" w:rsidR="00FD0ECE" w:rsidRDefault="00FD0ECE" w:rsidP="00E26F99">
      <w:pPr>
        <w:rPr>
          <w:b/>
        </w:rPr>
      </w:pPr>
    </w:p>
    <w:p w14:paraId="0281AD3B" w14:textId="1AA2A00D" w:rsidR="00FD0ECE" w:rsidRDefault="00FD0ECE" w:rsidP="00E26F99">
      <w:pPr>
        <w:rPr>
          <w:b/>
        </w:rPr>
      </w:pPr>
    </w:p>
    <w:p w14:paraId="6BE2E1EB" w14:textId="74C24C82" w:rsidR="00FD0ECE" w:rsidRDefault="00FD0ECE" w:rsidP="00E26F99">
      <w:pPr>
        <w:rPr>
          <w:b/>
        </w:rPr>
      </w:pPr>
    </w:p>
    <w:p w14:paraId="5CFE1A5A" w14:textId="1AA940E4" w:rsidR="00FD0ECE" w:rsidRDefault="00FD0ECE" w:rsidP="00E26F99">
      <w:pPr>
        <w:rPr>
          <w:b/>
        </w:rPr>
      </w:pPr>
    </w:p>
    <w:p w14:paraId="6A2B2EA3" w14:textId="77777777" w:rsidR="00FD0ECE" w:rsidRDefault="00FD0ECE" w:rsidP="00E26F99">
      <w:pPr>
        <w:rPr>
          <w:b/>
        </w:rPr>
      </w:pPr>
    </w:p>
    <w:p w14:paraId="18E3BD47" w14:textId="7EAF2C0F" w:rsidR="008D5402" w:rsidRDefault="008D5402" w:rsidP="00E26F99">
      <w:pPr>
        <w:rPr>
          <w:b/>
        </w:rPr>
      </w:pPr>
    </w:p>
    <w:p w14:paraId="213A4685" w14:textId="3AFFD4B2" w:rsidR="008D5402" w:rsidRDefault="008D5402" w:rsidP="00E26F99">
      <w:pPr>
        <w:rPr>
          <w:b/>
        </w:rPr>
      </w:pPr>
      <w:r>
        <w:rPr>
          <w:b/>
        </w:rPr>
        <w:t>Lautsprecher</w:t>
      </w:r>
    </w:p>
    <w:p w14:paraId="038F7467" w14:textId="6073ED6B" w:rsidR="008D5402" w:rsidRDefault="008D5402" w:rsidP="00E26F99">
      <w:pPr>
        <w:rPr>
          <w:b/>
        </w:rPr>
      </w:pPr>
    </w:p>
    <w:p w14:paraId="70BBCAF1" w14:textId="5C60D886" w:rsidR="00E21223" w:rsidRDefault="008D5402" w:rsidP="00E21223">
      <w:pPr>
        <w:spacing w:line="360" w:lineRule="auto"/>
        <w:jc w:val="both"/>
      </w:pPr>
      <w:r w:rsidRPr="008D5402">
        <w:t>Für die Ausgabe der akustischen Benachrichtigungen und der Einnahmehinweise durch den Text-</w:t>
      </w:r>
      <w:proofErr w:type="spellStart"/>
      <w:r w:rsidRPr="008D5402">
        <w:t>To</w:t>
      </w:r>
      <w:proofErr w:type="spellEnd"/>
      <w:r w:rsidRPr="008D5402">
        <w:t>-Speech-Service</w:t>
      </w:r>
      <w:r>
        <w:t xml:space="preserve"> (TTS), wird der </w:t>
      </w:r>
      <w:r w:rsidRPr="008D5402">
        <w:t>6,7 x 5,2 x 5,5 cm</w:t>
      </w:r>
      <w:r>
        <w:t xml:space="preserve"> große tragbarer MP3 Lautsprecher von PELTEC verwendet.</w:t>
      </w:r>
    </w:p>
    <w:p w14:paraId="0A5F7CB3" w14:textId="77777777" w:rsidR="000E6B57" w:rsidRDefault="000E6B57" w:rsidP="00E21223">
      <w:pPr>
        <w:spacing w:line="360" w:lineRule="auto"/>
        <w:jc w:val="both"/>
      </w:pPr>
    </w:p>
    <w:p w14:paraId="55D7F6DA" w14:textId="77777777" w:rsidR="000E6B57" w:rsidRDefault="000E6B57" w:rsidP="000E6B57">
      <w:pPr>
        <w:keepNext/>
        <w:spacing w:line="360" w:lineRule="auto"/>
        <w:jc w:val="center"/>
      </w:pPr>
      <w:r>
        <w:rPr>
          <w:noProof/>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D9C637" w14:textId="414CE987" w:rsidR="000E6B57" w:rsidRDefault="000E6B57" w:rsidP="000E6B57">
      <w:pPr>
        <w:pStyle w:val="Beschriftung"/>
        <w:jc w:val="center"/>
      </w:pPr>
      <w:r>
        <w:t xml:space="preserve">Abbildung </w:t>
      </w:r>
      <w:fldSimple w:instr=" SEQ Abbildung \* ARABIC ">
        <w:r w:rsidR="00F46094">
          <w:rPr>
            <w:noProof/>
          </w:rPr>
          <w:t>33</w:t>
        </w:r>
      </w:fldSimple>
      <w:r>
        <w:t>: Lautsprecher</w:t>
      </w:r>
    </w:p>
    <w:p w14:paraId="251281E9" w14:textId="5BF668BD" w:rsidR="00E21223" w:rsidRDefault="000E6B57" w:rsidP="000E6B57">
      <w:pPr>
        <w:pStyle w:val="Beschriftung"/>
        <w:jc w:val="center"/>
      </w:pPr>
      <w:r>
        <w:t>(Quelle: Eigene Grafik)</w:t>
      </w:r>
    </w:p>
    <w:p w14:paraId="0D0CB94B" w14:textId="594ECABB" w:rsidR="00E21223" w:rsidRDefault="00E21223" w:rsidP="00E21223">
      <w:pPr>
        <w:spacing w:line="360" w:lineRule="auto"/>
        <w:jc w:val="center"/>
        <w:rPr>
          <w:color w:val="FF0000"/>
        </w:rPr>
      </w:pPr>
      <w:bookmarkStart w:id="258" w:name="_Toc462229598"/>
      <w:bookmarkStart w:id="259" w:name="_Toc462230411"/>
      <w:bookmarkStart w:id="260" w:name="_Toc462231040"/>
    </w:p>
    <w:p w14:paraId="3EC44CCA" w14:textId="60C2ED5A" w:rsidR="00E21223" w:rsidRDefault="00E21223" w:rsidP="00E21223">
      <w:pPr>
        <w:spacing w:line="360" w:lineRule="auto"/>
        <w:jc w:val="center"/>
        <w:rPr>
          <w:color w:val="FF0000"/>
        </w:rPr>
      </w:pPr>
    </w:p>
    <w:p w14:paraId="31187036" w14:textId="69A3F87F" w:rsidR="00364851" w:rsidRDefault="00364851" w:rsidP="00E21223">
      <w:pPr>
        <w:spacing w:line="360" w:lineRule="auto"/>
        <w:jc w:val="center"/>
        <w:rPr>
          <w:color w:val="FF0000"/>
        </w:rPr>
      </w:pPr>
    </w:p>
    <w:p w14:paraId="5280FF4B" w14:textId="19D2F5A7" w:rsidR="00364851" w:rsidRDefault="00364851" w:rsidP="00E21223">
      <w:pPr>
        <w:spacing w:line="360" w:lineRule="auto"/>
        <w:jc w:val="center"/>
        <w:rPr>
          <w:color w:val="FF0000"/>
        </w:rPr>
      </w:pPr>
    </w:p>
    <w:p w14:paraId="4D26CC27" w14:textId="707EF9B8" w:rsidR="00364851" w:rsidRDefault="00364851" w:rsidP="00E21223">
      <w:pPr>
        <w:spacing w:line="360" w:lineRule="auto"/>
        <w:jc w:val="center"/>
        <w:rPr>
          <w:color w:val="FF0000"/>
        </w:rPr>
      </w:pPr>
    </w:p>
    <w:p w14:paraId="523F001B" w14:textId="4862B947" w:rsidR="00364851" w:rsidRDefault="00364851" w:rsidP="00E21223">
      <w:pPr>
        <w:spacing w:line="360" w:lineRule="auto"/>
        <w:jc w:val="center"/>
        <w:rPr>
          <w:color w:val="FF0000"/>
        </w:rPr>
      </w:pPr>
    </w:p>
    <w:p w14:paraId="48E27DE0" w14:textId="434B3AE4" w:rsidR="00364851" w:rsidRPr="00E21223" w:rsidRDefault="00364851" w:rsidP="00322ACC">
      <w:pPr>
        <w:spacing w:line="360" w:lineRule="auto"/>
        <w:rPr>
          <w:color w:val="FF0000"/>
        </w:rPr>
      </w:pPr>
    </w:p>
    <w:p w14:paraId="7F92A522" w14:textId="5FE2DB92" w:rsidR="00636299" w:rsidRDefault="00636299" w:rsidP="008D5402">
      <w:pPr>
        <w:pStyle w:val="berschrift2"/>
        <w:numPr>
          <w:ilvl w:val="3"/>
          <w:numId w:val="2"/>
        </w:numPr>
        <w:spacing w:line="360" w:lineRule="auto"/>
        <w:jc w:val="both"/>
        <w:rPr>
          <w:rFonts w:ascii="Times New Roman" w:hAnsi="Times New Roman" w:cs="Times New Roman"/>
          <w:b w:val="0"/>
        </w:rPr>
      </w:pPr>
      <w:bookmarkStart w:id="261" w:name="_Toc476262633"/>
      <w:r w:rsidRPr="008D5402">
        <w:rPr>
          <w:rFonts w:ascii="Times New Roman" w:hAnsi="Times New Roman" w:cs="Times New Roman"/>
          <w:b w:val="0"/>
        </w:rPr>
        <w:lastRenderedPageBreak/>
        <w:t>Schaltplan</w:t>
      </w:r>
      <w:bookmarkEnd w:id="258"/>
      <w:bookmarkEnd w:id="259"/>
      <w:bookmarkEnd w:id="260"/>
      <w:bookmarkEnd w:id="261"/>
    </w:p>
    <w:p w14:paraId="37D5FCF7" w14:textId="796799CD" w:rsidR="00636299" w:rsidRDefault="00636299" w:rsidP="00636299"/>
    <w:p w14:paraId="16844224" w14:textId="63CF3353" w:rsidR="00245E00" w:rsidRDefault="00245E00" w:rsidP="00245E00">
      <w:pPr>
        <w:spacing w:line="360" w:lineRule="auto"/>
        <w:jc w:val="both"/>
      </w:pPr>
      <w:r>
        <w:t xml:space="preserve">Die </w:t>
      </w:r>
      <w:r w:rsidR="00B748B6">
        <w:t xml:space="preserve"> </w:t>
      </w:r>
      <w:r w:rsidR="00B748B6">
        <w:fldChar w:fldCharType="begin"/>
      </w:r>
      <w:r w:rsidR="00B748B6">
        <w:instrText xml:space="preserve"> REF _Ref476421047 \h </w:instrText>
      </w:r>
      <w:r w:rsidR="00B748B6">
        <w:fldChar w:fldCharType="separate"/>
      </w:r>
      <w:r w:rsidR="00F46094">
        <w:t xml:space="preserve">Abbildung </w:t>
      </w:r>
      <w:r w:rsidR="00F46094">
        <w:rPr>
          <w:noProof/>
        </w:rPr>
        <w:t>34</w:t>
      </w:r>
      <w:r w:rsidR="00B748B6">
        <w:fldChar w:fldCharType="end"/>
      </w:r>
      <w:r w:rsidR="00B748B6">
        <w:t xml:space="preserve"> </w:t>
      </w:r>
      <w:r>
        <w:t xml:space="preserve">symbolisiert den Schaltplan des smarten Medikamentenspenders. </w:t>
      </w:r>
    </w:p>
    <w:p w14:paraId="27567410" w14:textId="35B7136F" w:rsidR="00636299" w:rsidRDefault="00322ACC" w:rsidP="00636299">
      <w:pPr>
        <w:keepNext/>
        <w:jc w:val="center"/>
      </w:pPr>
      <w:r>
        <w:rPr>
          <w:noProof/>
        </w:rPr>
        <w:drawing>
          <wp:inline distT="0" distB="0" distL="0" distR="0" wp14:anchorId="4F07F478" wp14:editId="244993C8">
            <wp:extent cx="5934075" cy="4162425"/>
            <wp:effectExtent l="0" t="0" r="9525" b="952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4075" cy="4162425"/>
                    </a:xfrm>
                    <a:prstGeom prst="rect">
                      <a:avLst/>
                    </a:prstGeom>
                    <a:noFill/>
                    <a:ln>
                      <a:noFill/>
                    </a:ln>
                  </pic:spPr>
                </pic:pic>
              </a:graphicData>
            </a:graphic>
          </wp:inline>
        </w:drawing>
      </w:r>
    </w:p>
    <w:p w14:paraId="383B4E68" w14:textId="79911590" w:rsidR="00D97E9E" w:rsidRDefault="00636299" w:rsidP="00636299">
      <w:pPr>
        <w:pStyle w:val="Beschriftung"/>
        <w:jc w:val="center"/>
      </w:pPr>
      <w:bookmarkStart w:id="262" w:name="_Toc476262680"/>
      <w:bookmarkStart w:id="263" w:name="_Ref476421047"/>
      <w:r>
        <w:t xml:space="preserve">Abbildung </w:t>
      </w:r>
      <w:fldSimple w:instr=" SEQ Abbildung \* ARABIC ">
        <w:r w:rsidR="00F46094">
          <w:rPr>
            <w:noProof/>
          </w:rPr>
          <w:t>34</w:t>
        </w:r>
      </w:fldSimple>
      <w:bookmarkEnd w:id="263"/>
      <w:r>
        <w:t>: Schaltpla</w:t>
      </w:r>
      <w:r w:rsidR="00D97E9E">
        <w:t>n</w:t>
      </w:r>
    </w:p>
    <w:bookmarkEnd w:id="262"/>
    <w:p w14:paraId="38CF6FE0" w14:textId="77777777" w:rsidR="00322ACC" w:rsidRDefault="00322ACC" w:rsidP="00322ACC">
      <w:pPr>
        <w:spacing w:line="360" w:lineRule="auto"/>
        <w:jc w:val="both"/>
      </w:pPr>
    </w:p>
    <w:p w14:paraId="28C6C0B9" w14:textId="3187B989" w:rsidR="00322ACC" w:rsidRDefault="00322ACC" w:rsidP="00322ACC">
      <w:pPr>
        <w:spacing w:line="360" w:lineRule="auto"/>
        <w:jc w:val="both"/>
      </w:pPr>
      <w:r>
        <w:t xml:space="preserve">Der </w:t>
      </w:r>
      <w:proofErr w:type="spellStart"/>
      <w:r>
        <w:t>Servo</w:t>
      </w:r>
      <w:proofErr w:type="spellEnd"/>
      <w:r>
        <w:t xml:space="preserve">-Motor des Sockels 1 ist mit dem GPIO-PIN 16 von dem </w:t>
      </w:r>
      <w:proofErr w:type="spellStart"/>
      <w:r>
        <w:t>Raspberry</w:t>
      </w:r>
      <w:proofErr w:type="spellEnd"/>
      <w:r>
        <w:t xml:space="preserve"> verbunden, </w:t>
      </w:r>
      <w:proofErr w:type="spellStart"/>
      <w:r>
        <w:t>Sevor</w:t>
      </w:r>
      <w:proofErr w:type="spellEnd"/>
      <w:r>
        <w:t>-Motor von Sockel 2 mit GPIO-PIN 21 und vom Sockel 3 mit GPIO-PIN 20. Die LED vom Sockel 1 ist mit GPIO-PIN 26 verbunden, LED vom Sockel 2 mit 19 und LED vom Sockel 3 mit 13. Die LEDs sin</w:t>
      </w:r>
      <w:r w:rsidR="00A40A74">
        <w:t>d</w:t>
      </w:r>
      <w:r>
        <w:t xml:space="preserve"> alle mit einem 220 Ohm Widerstand vorgeschaltet. </w:t>
      </w:r>
      <w:r w:rsidR="00DC5DB4">
        <w:t>D</w:t>
      </w:r>
      <w:r>
        <w:t xml:space="preserve">er Hall-Sensor ist mit GPIO-PIN 12 verbunden. </w:t>
      </w:r>
      <w:r w:rsidR="00224AD0">
        <w:t xml:space="preserve">Die komplette GPIO-Belegung kann aus der </w:t>
      </w:r>
      <w:r w:rsidR="000019DF">
        <w:fldChar w:fldCharType="begin"/>
      </w:r>
      <w:r w:rsidR="000019DF">
        <w:instrText xml:space="preserve"> REF _Ref476421152 \h </w:instrText>
      </w:r>
      <w:r w:rsidR="000019DF">
        <w:fldChar w:fldCharType="separate"/>
      </w:r>
      <w:r w:rsidR="00F46094">
        <w:t xml:space="preserve">Tabelle </w:t>
      </w:r>
      <w:r w:rsidR="00F46094">
        <w:rPr>
          <w:noProof/>
        </w:rPr>
        <w:t>9</w:t>
      </w:r>
      <w:r w:rsidR="000019DF">
        <w:fldChar w:fldCharType="end"/>
      </w:r>
      <w:r w:rsidR="000019DF">
        <w:t xml:space="preserve"> </w:t>
      </w:r>
      <w:r w:rsidR="00224AD0">
        <w:t>entnommen werden.</w:t>
      </w:r>
    </w:p>
    <w:p w14:paraId="62DD1A34" w14:textId="3F189766" w:rsidR="00322ACC" w:rsidRDefault="00322ACC" w:rsidP="00322ACC">
      <w:pPr>
        <w:spacing w:line="360" w:lineRule="auto"/>
        <w:jc w:val="both"/>
      </w:pPr>
    </w:p>
    <w:p w14:paraId="2D750C82" w14:textId="5144D0BD" w:rsidR="00322ACC" w:rsidRDefault="00322ACC" w:rsidP="00322ACC">
      <w:pPr>
        <w:spacing w:line="360" w:lineRule="auto"/>
        <w:jc w:val="both"/>
      </w:pPr>
    </w:p>
    <w:p w14:paraId="5808C4BD" w14:textId="4383E98D" w:rsidR="00322ACC" w:rsidRDefault="00322ACC" w:rsidP="00322ACC">
      <w:pPr>
        <w:spacing w:line="360" w:lineRule="auto"/>
        <w:jc w:val="both"/>
      </w:pPr>
    </w:p>
    <w:p w14:paraId="36A3998B" w14:textId="6A0328E1" w:rsidR="00322ACC" w:rsidRDefault="00322ACC" w:rsidP="00322ACC">
      <w:pPr>
        <w:spacing w:line="360" w:lineRule="auto"/>
        <w:jc w:val="both"/>
      </w:pPr>
    </w:p>
    <w:p w14:paraId="16442D23" w14:textId="77777777" w:rsidR="00322ACC" w:rsidRDefault="00322ACC" w:rsidP="00322ACC">
      <w:pPr>
        <w:spacing w:line="360" w:lineRule="auto"/>
        <w:jc w:val="both"/>
      </w:pPr>
    </w:p>
    <w:p w14:paraId="5377B284" w14:textId="34FE1785" w:rsidR="00322ACC" w:rsidRDefault="00322ACC" w:rsidP="00322ACC">
      <w:pPr>
        <w:spacing w:line="360" w:lineRule="auto"/>
        <w:jc w:val="both"/>
      </w:pPr>
    </w:p>
    <w:p w14:paraId="4B487CB2" w14:textId="43C0F646" w:rsidR="00224AD0" w:rsidRDefault="00224AD0" w:rsidP="00224AD0">
      <w:pPr>
        <w:pStyle w:val="Beschriftung"/>
        <w:keepNext/>
      </w:pPr>
      <w:bookmarkStart w:id="264" w:name="_Ref476421152"/>
      <w:r>
        <w:lastRenderedPageBreak/>
        <w:t xml:space="preserve">Tabelle </w:t>
      </w:r>
      <w:fldSimple w:instr=" SEQ Tabelle \* ARABIC ">
        <w:r w:rsidR="00F46094">
          <w:rPr>
            <w:noProof/>
          </w:rPr>
          <w:t>9</w:t>
        </w:r>
      </w:fldSimple>
      <w:bookmarkEnd w:id="264"/>
      <w:r>
        <w:t>: GPIO-Pin Belegungen</w:t>
      </w:r>
    </w:p>
    <w:tbl>
      <w:tblPr>
        <w:tblStyle w:val="Tabellenraster"/>
        <w:tblW w:w="0" w:type="auto"/>
        <w:tblLook w:val="04A0" w:firstRow="1" w:lastRow="0" w:firstColumn="1" w:lastColumn="0" w:noHBand="0" w:noVBand="1"/>
      </w:tblPr>
      <w:tblGrid>
        <w:gridCol w:w="2046"/>
        <w:gridCol w:w="1779"/>
        <w:gridCol w:w="1709"/>
        <w:gridCol w:w="1667"/>
        <w:gridCol w:w="2143"/>
      </w:tblGrid>
      <w:tr w:rsidR="00224AD0" w14:paraId="6704174E" w14:textId="77777777" w:rsidTr="00224AD0">
        <w:tc>
          <w:tcPr>
            <w:tcW w:w="2046" w:type="dxa"/>
            <w:shd w:val="clear" w:color="auto" w:fill="D9D9D9" w:themeFill="background1" w:themeFillShade="D9"/>
          </w:tcPr>
          <w:p w14:paraId="783EE9FF" w14:textId="06BF85FC" w:rsidR="00224AD0" w:rsidRPr="00224AD0" w:rsidRDefault="00224AD0" w:rsidP="00322ACC">
            <w:pPr>
              <w:spacing w:line="360" w:lineRule="auto"/>
              <w:jc w:val="both"/>
              <w:rPr>
                <w:b/>
              </w:rPr>
            </w:pPr>
            <w:r w:rsidRPr="00224AD0">
              <w:rPr>
                <w:b/>
              </w:rPr>
              <w:t>Bestandteil</w:t>
            </w:r>
          </w:p>
        </w:tc>
        <w:tc>
          <w:tcPr>
            <w:tcW w:w="1779" w:type="dxa"/>
            <w:shd w:val="clear" w:color="auto" w:fill="D9D9D9" w:themeFill="background1" w:themeFillShade="D9"/>
          </w:tcPr>
          <w:p w14:paraId="20A3E43C" w14:textId="3A63AF2B" w:rsidR="00224AD0" w:rsidRPr="00224AD0" w:rsidRDefault="00224AD0" w:rsidP="00322ACC">
            <w:pPr>
              <w:spacing w:line="360" w:lineRule="auto"/>
              <w:jc w:val="both"/>
              <w:rPr>
                <w:b/>
              </w:rPr>
            </w:pPr>
            <w:r w:rsidRPr="00224AD0">
              <w:rPr>
                <w:b/>
              </w:rPr>
              <w:t>GPIO-Pin</w:t>
            </w:r>
          </w:p>
        </w:tc>
        <w:tc>
          <w:tcPr>
            <w:tcW w:w="1709" w:type="dxa"/>
            <w:shd w:val="clear" w:color="auto" w:fill="D9D9D9" w:themeFill="background1" w:themeFillShade="D9"/>
          </w:tcPr>
          <w:p w14:paraId="7B34DE61" w14:textId="0143F647" w:rsidR="00224AD0" w:rsidRPr="00224AD0" w:rsidRDefault="00224AD0" w:rsidP="00322ACC">
            <w:pPr>
              <w:spacing w:line="360" w:lineRule="auto"/>
              <w:jc w:val="both"/>
              <w:rPr>
                <w:b/>
              </w:rPr>
            </w:pPr>
            <w:proofErr w:type="spellStart"/>
            <w:r w:rsidRPr="00224AD0">
              <w:rPr>
                <w:b/>
              </w:rPr>
              <w:t>Ground</w:t>
            </w:r>
            <w:proofErr w:type="spellEnd"/>
            <w:r w:rsidRPr="00224AD0">
              <w:rPr>
                <w:b/>
              </w:rPr>
              <w:t>-Pin</w:t>
            </w:r>
          </w:p>
        </w:tc>
        <w:tc>
          <w:tcPr>
            <w:tcW w:w="1667" w:type="dxa"/>
            <w:shd w:val="clear" w:color="auto" w:fill="D9D9D9" w:themeFill="background1" w:themeFillShade="D9"/>
          </w:tcPr>
          <w:p w14:paraId="07EEE11D" w14:textId="29E892E4" w:rsidR="00224AD0" w:rsidRPr="00224AD0" w:rsidRDefault="00224AD0" w:rsidP="00322ACC">
            <w:pPr>
              <w:spacing w:line="360" w:lineRule="auto"/>
              <w:jc w:val="both"/>
              <w:rPr>
                <w:b/>
              </w:rPr>
            </w:pPr>
            <w:r>
              <w:rPr>
                <w:b/>
              </w:rPr>
              <w:t>Volt-Pin</w:t>
            </w:r>
          </w:p>
        </w:tc>
        <w:tc>
          <w:tcPr>
            <w:tcW w:w="2143" w:type="dxa"/>
            <w:shd w:val="clear" w:color="auto" w:fill="D9D9D9" w:themeFill="background1" w:themeFillShade="D9"/>
          </w:tcPr>
          <w:p w14:paraId="4A778A5E" w14:textId="1F8D39CB" w:rsidR="00224AD0" w:rsidRPr="00224AD0" w:rsidRDefault="00224AD0" w:rsidP="00322ACC">
            <w:pPr>
              <w:spacing w:line="360" w:lineRule="auto"/>
              <w:jc w:val="both"/>
              <w:rPr>
                <w:b/>
              </w:rPr>
            </w:pPr>
            <w:r w:rsidRPr="00224AD0">
              <w:rPr>
                <w:b/>
              </w:rPr>
              <w:t>Hinweis</w:t>
            </w:r>
          </w:p>
        </w:tc>
      </w:tr>
      <w:tr w:rsidR="00224AD0" w14:paraId="2A9F8473" w14:textId="77777777" w:rsidTr="00224AD0">
        <w:tc>
          <w:tcPr>
            <w:tcW w:w="2046" w:type="dxa"/>
          </w:tcPr>
          <w:p w14:paraId="22FEFF67" w14:textId="6DE27375" w:rsidR="00224AD0" w:rsidRPr="00224AD0" w:rsidRDefault="00224AD0" w:rsidP="00322ACC">
            <w:pPr>
              <w:spacing w:line="360" w:lineRule="auto"/>
              <w:jc w:val="both"/>
              <w:rPr>
                <w:b/>
              </w:rPr>
            </w:pPr>
            <w:proofErr w:type="spellStart"/>
            <w:r w:rsidRPr="00224AD0">
              <w:rPr>
                <w:b/>
              </w:rPr>
              <w:t>Servo</w:t>
            </w:r>
            <w:proofErr w:type="spellEnd"/>
            <w:r w:rsidRPr="00224AD0">
              <w:rPr>
                <w:b/>
              </w:rPr>
              <w:t>-Motor Sockel 1</w:t>
            </w:r>
          </w:p>
        </w:tc>
        <w:tc>
          <w:tcPr>
            <w:tcW w:w="1779" w:type="dxa"/>
          </w:tcPr>
          <w:p w14:paraId="2B98D3C2" w14:textId="0B5365E6" w:rsidR="00224AD0" w:rsidRDefault="00224AD0" w:rsidP="00322ACC">
            <w:pPr>
              <w:spacing w:line="360" w:lineRule="auto"/>
              <w:jc w:val="both"/>
            </w:pPr>
            <w:r>
              <w:t>16</w:t>
            </w:r>
          </w:p>
        </w:tc>
        <w:tc>
          <w:tcPr>
            <w:tcW w:w="1709" w:type="dxa"/>
          </w:tcPr>
          <w:p w14:paraId="70F3D2C3" w14:textId="4A2F7AF3" w:rsidR="00224AD0" w:rsidRDefault="00224AD0" w:rsidP="00322ACC">
            <w:pPr>
              <w:spacing w:line="360" w:lineRule="auto"/>
              <w:jc w:val="both"/>
            </w:pPr>
            <w:r>
              <w:t>6 über Platine</w:t>
            </w:r>
          </w:p>
        </w:tc>
        <w:tc>
          <w:tcPr>
            <w:tcW w:w="1667" w:type="dxa"/>
          </w:tcPr>
          <w:p w14:paraId="6DDD67D2" w14:textId="45722A5A" w:rsidR="00224AD0" w:rsidRDefault="00224AD0" w:rsidP="00322ACC">
            <w:pPr>
              <w:spacing w:line="360" w:lineRule="auto"/>
              <w:jc w:val="both"/>
            </w:pPr>
            <w:r>
              <w:t>4 über Platine</w:t>
            </w:r>
          </w:p>
        </w:tc>
        <w:tc>
          <w:tcPr>
            <w:tcW w:w="2143" w:type="dxa"/>
          </w:tcPr>
          <w:p w14:paraId="21007BF1" w14:textId="10D5E3A8" w:rsidR="00224AD0" w:rsidRDefault="00224AD0" w:rsidP="00322ACC">
            <w:pPr>
              <w:spacing w:line="360" w:lineRule="auto"/>
              <w:jc w:val="both"/>
            </w:pPr>
          </w:p>
        </w:tc>
      </w:tr>
      <w:tr w:rsidR="00224AD0" w14:paraId="4C80482F" w14:textId="77777777" w:rsidTr="00224AD0">
        <w:tc>
          <w:tcPr>
            <w:tcW w:w="2046" w:type="dxa"/>
          </w:tcPr>
          <w:p w14:paraId="44A8F696" w14:textId="4D1F6C17" w:rsidR="00224AD0" w:rsidRPr="00224AD0" w:rsidRDefault="00224AD0" w:rsidP="00224AD0">
            <w:pPr>
              <w:spacing w:line="360" w:lineRule="auto"/>
              <w:jc w:val="both"/>
              <w:rPr>
                <w:b/>
              </w:rPr>
            </w:pPr>
            <w:proofErr w:type="spellStart"/>
            <w:r w:rsidRPr="00224AD0">
              <w:rPr>
                <w:b/>
              </w:rPr>
              <w:t>Servo</w:t>
            </w:r>
            <w:proofErr w:type="spellEnd"/>
            <w:r w:rsidRPr="00224AD0">
              <w:rPr>
                <w:b/>
              </w:rPr>
              <w:t>-Motor Sockel 2</w:t>
            </w:r>
          </w:p>
        </w:tc>
        <w:tc>
          <w:tcPr>
            <w:tcW w:w="1779" w:type="dxa"/>
          </w:tcPr>
          <w:p w14:paraId="2108A4EC" w14:textId="4E4C32EE" w:rsidR="00224AD0" w:rsidRDefault="00224AD0" w:rsidP="00224AD0">
            <w:pPr>
              <w:spacing w:line="360" w:lineRule="auto"/>
              <w:jc w:val="both"/>
            </w:pPr>
            <w:r>
              <w:t>21</w:t>
            </w:r>
          </w:p>
        </w:tc>
        <w:tc>
          <w:tcPr>
            <w:tcW w:w="1709" w:type="dxa"/>
          </w:tcPr>
          <w:p w14:paraId="195E5C79" w14:textId="6C35BB1D" w:rsidR="00224AD0" w:rsidRDefault="00224AD0" w:rsidP="00224AD0">
            <w:pPr>
              <w:spacing w:line="360" w:lineRule="auto"/>
              <w:jc w:val="both"/>
            </w:pPr>
            <w:r>
              <w:t>6 über Platine</w:t>
            </w:r>
          </w:p>
        </w:tc>
        <w:tc>
          <w:tcPr>
            <w:tcW w:w="1667" w:type="dxa"/>
          </w:tcPr>
          <w:p w14:paraId="216613A6" w14:textId="45FA1B02" w:rsidR="00224AD0" w:rsidRDefault="00224AD0" w:rsidP="00224AD0">
            <w:pPr>
              <w:spacing w:line="360" w:lineRule="auto"/>
              <w:jc w:val="both"/>
            </w:pPr>
            <w:r>
              <w:t>4 über Platine</w:t>
            </w:r>
          </w:p>
        </w:tc>
        <w:tc>
          <w:tcPr>
            <w:tcW w:w="2143" w:type="dxa"/>
          </w:tcPr>
          <w:p w14:paraId="63ABAFB3" w14:textId="61E4CBAA" w:rsidR="00224AD0" w:rsidRDefault="00224AD0" w:rsidP="00224AD0">
            <w:pPr>
              <w:spacing w:line="360" w:lineRule="auto"/>
              <w:jc w:val="both"/>
            </w:pPr>
          </w:p>
        </w:tc>
      </w:tr>
      <w:tr w:rsidR="00224AD0" w14:paraId="493826E6" w14:textId="77777777" w:rsidTr="00224AD0">
        <w:tc>
          <w:tcPr>
            <w:tcW w:w="2046" w:type="dxa"/>
          </w:tcPr>
          <w:p w14:paraId="705E0AF6" w14:textId="62986D69" w:rsidR="00224AD0" w:rsidRPr="00224AD0" w:rsidRDefault="00224AD0" w:rsidP="00224AD0">
            <w:pPr>
              <w:spacing w:line="360" w:lineRule="auto"/>
              <w:jc w:val="both"/>
              <w:rPr>
                <w:b/>
              </w:rPr>
            </w:pPr>
            <w:proofErr w:type="spellStart"/>
            <w:r w:rsidRPr="00224AD0">
              <w:rPr>
                <w:b/>
              </w:rPr>
              <w:t>Servo</w:t>
            </w:r>
            <w:proofErr w:type="spellEnd"/>
            <w:r w:rsidRPr="00224AD0">
              <w:rPr>
                <w:b/>
              </w:rPr>
              <w:t>-Motor Sockel 3</w:t>
            </w:r>
          </w:p>
        </w:tc>
        <w:tc>
          <w:tcPr>
            <w:tcW w:w="1779" w:type="dxa"/>
          </w:tcPr>
          <w:p w14:paraId="62D7820A" w14:textId="71DAE2F8" w:rsidR="00224AD0" w:rsidRDefault="00224AD0" w:rsidP="00224AD0">
            <w:pPr>
              <w:spacing w:line="360" w:lineRule="auto"/>
              <w:jc w:val="both"/>
            </w:pPr>
            <w:r>
              <w:t>20</w:t>
            </w:r>
          </w:p>
        </w:tc>
        <w:tc>
          <w:tcPr>
            <w:tcW w:w="1709" w:type="dxa"/>
          </w:tcPr>
          <w:p w14:paraId="43809F05" w14:textId="6696C89D" w:rsidR="00224AD0" w:rsidRDefault="00224AD0" w:rsidP="00224AD0">
            <w:pPr>
              <w:spacing w:line="360" w:lineRule="auto"/>
              <w:jc w:val="both"/>
            </w:pPr>
            <w:r>
              <w:t>6 über Platine</w:t>
            </w:r>
          </w:p>
        </w:tc>
        <w:tc>
          <w:tcPr>
            <w:tcW w:w="1667" w:type="dxa"/>
          </w:tcPr>
          <w:p w14:paraId="4FB4E679" w14:textId="72BB947E" w:rsidR="00224AD0" w:rsidRDefault="00224AD0" w:rsidP="00224AD0">
            <w:pPr>
              <w:spacing w:line="360" w:lineRule="auto"/>
              <w:jc w:val="both"/>
            </w:pPr>
            <w:r>
              <w:t>4 über Platine</w:t>
            </w:r>
          </w:p>
        </w:tc>
        <w:tc>
          <w:tcPr>
            <w:tcW w:w="2143" w:type="dxa"/>
          </w:tcPr>
          <w:p w14:paraId="00A4B173" w14:textId="640C8771" w:rsidR="00224AD0" w:rsidRDefault="00224AD0" w:rsidP="00224AD0">
            <w:pPr>
              <w:spacing w:line="360" w:lineRule="auto"/>
              <w:jc w:val="both"/>
            </w:pPr>
          </w:p>
        </w:tc>
      </w:tr>
      <w:tr w:rsidR="00224AD0" w14:paraId="1096AD9E" w14:textId="77777777" w:rsidTr="00224AD0">
        <w:tc>
          <w:tcPr>
            <w:tcW w:w="2046" w:type="dxa"/>
          </w:tcPr>
          <w:p w14:paraId="3D5225E7" w14:textId="161EFCA6" w:rsidR="00224AD0" w:rsidRPr="00224AD0" w:rsidRDefault="00224AD0" w:rsidP="00224AD0">
            <w:pPr>
              <w:spacing w:line="360" w:lineRule="auto"/>
              <w:jc w:val="both"/>
              <w:rPr>
                <w:b/>
              </w:rPr>
            </w:pPr>
            <w:r w:rsidRPr="00224AD0">
              <w:rPr>
                <w:b/>
              </w:rPr>
              <w:t>LED Sockel 1</w:t>
            </w:r>
          </w:p>
        </w:tc>
        <w:tc>
          <w:tcPr>
            <w:tcW w:w="1779" w:type="dxa"/>
          </w:tcPr>
          <w:p w14:paraId="1384E2FE" w14:textId="273827A7" w:rsidR="00224AD0" w:rsidRDefault="00224AD0" w:rsidP="00224AD0">
            <w:pPr>
              <w:spacing w:line="360" w:lineRule="auto"/>
              <w:jc w:val="both"/>
            </w:pPr>
            <w:r>
              <w:t>26</w:t>
            </w:r>
          </w:p>
        </w:tc>
        <w:tc>
          <w:tcPr>
            <w:tcW w:w="1709" w:type="dxa"/>
          </w:tcPr>
          <w:p w14:paraId="0A7FC6F5" w14:textId="4DCDC301" w:rsidR="00224AD0" w:rsidRDefault="00224AD0" w:rsidP="00224AD0">
            <w:pPr>
              <w:spacing w:line="360" w:lineRule="auto"/>
              <w:jc w:val="both"/>
            </w:pPr>
            <w:r>
              <w:t>6 über Platine</w:t>
            </w:r>
          </w:p>
        </w:tc>
        <w:tc>
          <w:tcPr>
            <w:tcW w:w="1667" w:type="dxa"/>
          </w:tcPr>
          <w:p w14:paraId="4A90D3C6" w14:textId="53792361" w:rsidR="00224AD0" w:rsidRDefault="00224AD0" w:rsidP="00224AD0">
            <w:pPr>
              <w:spacing w:line="360" w:lineRule="auto"/>
              <w:jc w:val="both"/>
            </w:pPr>
            <w:r>
              <w:t>4 über Platine</w:t>
            </w:r>
          </w:p>
        </w:tc>
        <w:tc>
          <w:tcPr>
            <w:tcW w:w="2143" w:type="dxa"/>
          </w:tcPr>
          <w:p w14:paraId="6C04D61B" w14:textId="69FA836D" w:rsidR="00224AD0" w:rsidRDefault="00224AD0" w:rsidP="00224AD0">
            <w:pPr>
              <w:spacing w:line="360" w:lineRule="auto"/>
              <w:jc w:val="both"/>
            </w:pPr>
            <w:r>
              <w:t>220 Ohm Widerstand vorgeschaltet</w:t>
            </w:r>
          </w:p>
        </w:tc>
      </w:tr>
      <w:tr w:rsidR="00224AD0" w14:paraId="4F212BDF" w14:textId="77777777" w:rsidTr="00224AD0">
        <w:tc>
          <w:tcPr>
            <w:tcW w:w="2046" w:type="dxa"/>
          </w:tcPr>
          <w:p w14:paraId="0A392026" w14:textId="40422ABB" w:rsidR="00224AD0" w:rsidRPr="00224AD0" w:rsidRDefault="00224AD0" w:rsidP="00224AD0">
            <w:pPr>
              <w:spacing w:line="360" w:lineRule="auto"/>
              <w:jc w:val="both"/>
              <w:rPr>
                <w:b/>
              </w:rPr>
            </w:pPr>
            <w:r w:rsidRPr="00224AD0">
              <w:rPr>
                <w:b/>
              </w:rPr>
              <w:t>LED Sockel 2</w:t>
            </w:r>
          </w:p>
        </w:tc>
        <w:tc>
          <w:tcPr>
            <w:tcW w:w="1779" w:type="dxa"/>
          </w:tcPr>
          <w:p w14:paraId="4C930189" w14:textId="3C3F1028" w:rsidR="00224AD0" w:rsidRDefault="00224AD0" w:rsidP="00224AD0">
            <w:pPr>
              <w:spacing w:line="360" w:lineRule="auto"/>
              <w:jc w:val="both"/>
            </w:pPr>
            <w:r>
              <w:t>19</w:t>
            </w:r>
          </w:p>
        </w:tc>
        <w:tc>
          <w:tcPr>
            <w:tcW w:w="1709" w:type="dxa"/>
          </w:tcPr>
          <w:p w14:paraId="1E9460C4" w14:textId="2F9F5CFE" w:rsidR="00224AD0" w:rsidRDefault="00224AD0" w:rsidP="00224AD0">
            <w:pPr>
              <w:spacing w:line="360" w:lineRule="auto"/>
              <w:jc w:val="both"/>
            </w:pPr>
            <w:r>
              <w:t>6 über Platine</w:t>
            </w:r>
          </w:p>
        </w:tc>
        <w:tc>
          <w:tcPr>
            <w:tcW w:w="1667" w:type="dxa"/>
          </w:tcPr>
          <w:p w14:paraId="2E86AB5A" w14:textId="3F9A17C1" w:rsidR="00224AD0" w:rsidRDefault="00224AD0" w:rsidP="00224AD0">
            <w:pPr>
              <w:spacing w:line="360" w:lineRule="auto"/>
              <w:jc w:val="both"/>
            </w:pPr>
            <w:r>
              <w:t>4 über Platine</w:t>
            </w:r>
          </w:p>
        </w:tc>
        <w:tc>
          <w:tcPr>
            <w:tcW w:w="2143" w:type="dxa"/>
          </w:tcPr>
          <w:p w14:paraId="3EAEB34B" w14:textId="31193157" w:rsidR="00224AD0" w:rsidRDefault="00224AD0" w:rsidP="00224AD0">
            <w:pPr>
              <w:spacing w:line="360" w:lineRule="auto"/>
              <w:jc w:val="both"/>
            </w:pPr>
            <w:r>
              <w:t>220 Ohm Widerstand vorgeschaltet</w:t>
            </w:r>
          </w:p>
        </w:tc>
      </w:tr>
      <w:tr w:rsidR="00224AD0" w14:paraId="2ED3848E" w14:textId="77777777" w:rsidTr="00224AD0">
        <w:tc>
          <w:tcPr>
            <w:tcW w:w="2046" w:type="dxa"/>
          </w:tcPr>
          <w:p w14:paraId="469CEBDE" w14:textId="2FB215D3" w:rsidR="00224AD0" w:rsidRPr="00224AD0" w:rsidRDefault="00224AD0" w:rsidP="00224AD0">
            <w:pPr>
              <w:spacing w:line="360" w:lineRule="auto"/>
              <w:jc w:val="both"/>
              <w:rPr>
                <w:b/>
              </w:rPr>
            </w:pPr>
            <w:r w:rsidRPr="00224AD0">
              <w:rPr>
                <w:b/>
              </w:rPr>
              <w:t>LED Sockel 3</w:t>
            </w:r>
          </w:p>
        </w:tc>
        <w:tc>
          <w:tcPr>
            <w:tcW w:w="1779" w:type="dxa"/>
          </w:tcPr>
          <w:p w14:paraId="0D118608" w14:textId="663CB8D8" w:rsidR="00224AD0" w:rsidRDefault="00224AD0" w:rsidP="00224AD0">
            <w:pPr>
              <w:spacing w:line="360" w:lineRule="auto"/>
              <w:jc w:val="both"/>
            </w:pPr>
            <w:r>
              <w:t>13</w:t>
            </w:r>
          </w:p>
        </w:tc>
        <w:tc>
          <w:tcPr>
            <w:tcW w:w="1709" w:type="dxa"/>
          </w:tcPr>
          <w:p w14:paraId="654FB0D2" w14:textId="7AF2A89D" w:rsidR="00224AD0" w:rsidRDefault="00224AD0" w:rsidP="00224AD0">
            <w:pPr>
              <w:spacing w:line="360" w:lineRule="auto"/>
              <w:jc w:val="both"/>
            </w:pPr>
            <w:r>
              <w:t>6 über Platine</w:t>
            </w:r>
          </w:p>
        </w:tc>
        <w:tc>
          <w:tcPr>
            <w:tcW w:w="1667" w:type="dxa"/>
          </w:tcPr>
          <w:p w14:paraId="62331FD1" w14:textId="01FED635" w:rsidR="00224AD0" w:rsidRDefault="00224AD0" w:rsidP="00224AD0">
            <w:pPr>
              <w:spacing w:line="360" w:lineRule="auto"/>
              <w:jc w:val="both"/>
            </w:pPr>
            <w:r>
              <w:t>4 über Platine</w:t>
            </w:r>
          </w:p>
        </w:tc>
        <w:tc>
          <w:tcPr>
            <w:tcW w:w="2143" w:type="dxa"/>
          </w:tcPr>
          <w:p w14:paraId="744FA756" w14:textId="7F685FE0" w:rsidR="00224AD0" w:rsidRDefault="00224AD0" w:rsidP="00224AD0">
            <w:pPr>
              <w:spacing w:line="360" w:lineRule="auto"/>
              <w:jc w:val="both"/>
            </w:pPr>
            <w:r>
              <w:t>220 Ohm Widerstand vorgeschaltet</w:t>
            </w:r>
          </w:p>
        </w:tc>
      </w:tr>
      <w:tr w:rsidR="00224AD0" w14:paraId="626D2E12" w14:textId="77777777" w:rsidTr="00224AD0">
        <w:tc>
          <w:tcPr>
            <w:tcW w:w="2046" w:type="dxa"/>
          </w:tcPr>
          <w:p w14:paraId="4AEF8046" w14:textId="3767DB48" w:rsidR="00224AD0" w:rsidRPr="00224AD0" w:rsidRDefault="00224AD0" w:rsidP="00224AD0">
            <w:pPr>
              <w:spacing w:line="360" w:lineRule="auto"/>
              <w:jc w:val="both"/>
              <w:rPr>
                <w:b/>
              </w:rPr>
            </w:pPr>
            <w:r w:rsidRPr="00224AD0">
              <w:rPr>
                <w:b/>
              </w:rPr>
              <w:t>Hall Sensor</w:t>
            </w:r>
          </w:p>
        </w:tc>
        <w:tc>
          <w:tcPr>
            <w:tcW w:w="1779" w:type="dxa"/>
          </w:tcPr>
          <w:p w14:paraId="6118E188" w14:textId="1067BDC1" w:rsidR="00224AD0" w:rsidRDefault="00224AD0" w:rsidP="00224AD0">
            <w:pPr>
              <w:spacing w:line="360" w:lineRule="auto"/>
              <w:jc w:val="both"/>
            </w:pPr>
            <w:r>
              <w:t>12</w:t>
            </w:r>
          </w:p>
        </w:tc>
        <w:tc>
          <w:tcPr>
            <w:tcW w:w="1709" w:type="dxa"/>
          </w:tcPr>
          <w:p w14:paraId="424B35F5" w14:textId="1FA0E02F" w:rsidR="00224AD0" w:rsidRDefault="00224AD0" w:rsidP="00224AD0">
            <w:pPr>
              <w:spacing w:line="360" w:lineRule="auto"/>
              <w:jc w:val="both"/>
            </w:pPr>
            <w:r>
              <w:t>6 über Platine</w:t>
            </w:r>
          </w:p>
        </w:tc>
        <w:tc>
          <w:tcPr>
            <w:tcW w:w="1667" w:type="dxa"/>
          </w:tcPr>
          <w:p w14:paraId="01D1E48D" w14:textId="400DCDC0" w:rsidR="00224AD0" w:rsidRDefault="00224AD0" w:rsidP="00224AD0">
            <w:pPr>
              <w:spacing w:line="360" w:lineRule="auto"/>
              <w:jc w:val="both"/>
            </w:pPr>
            <w:r>
              <w:t>4 über Platine</w:t>
            </w:r>
          </w:p>
        </w:tc>
        <w:tc>
          <w:tcPr>
            <w:tcW w:w="2143" w:type="dxa"/>
          </w:tcPr>
          <w:p w14:paraId="12911206" w14:textId="5E58701D" w:rsidR="00224AD0" w:rsidRDefault="00224AD0" w:rsidP="00224AD0">
            <w:pPr>
              <w:spacing w:line="360" w:lineRule="auto"/>
              <w:jc w:val="both"/>
            </w:pPr>
          </w:p>
        </w:tc>
      </w:tr>
      <w:tr w:rsidR="00224AD0" w14:paraId="2D33F5A1" w14:textId="77777777" w:rsidTr="00224AD0">
        <w:tc>
          <w:tcPr>
            <w:tcW w:w="2046" w:type="dxa"/>
          </w:tcPr>
          <w:p w14:paraId="3E92F524" w14:textId="63891365" w:rsidR="00224AD0" w:rsidRPr="00224AD0" w:rsidRDefault="00224AD0" w:rsidP="00224AD0">
            <w:pPr>
              <w:spacing w:line="360" w:lineRule="auto"/>
              <w:jc w:val="both"/>
              <w:rPr>
                <w:b/>
              </w:rPr>
            </w:pPr>
            <w:r w:rsidRPr="00224AD0">
              <w:rPr>
                <w:b/>
              </w:rPr>
              <w:t>Bildschirm</w:t>
            </w:r>
          </w:p>
        </w:tc>
        <w:tc>
          <w:tcPr>
            <w:tcW w:w="1779" w:type="dxa"/>
          </w:tcPr>
          <w:p w14:paraId="26D32DF0" w14:textId="3612DCFB" w:rsidR="00224AD0" w:rsidRDefault="00224AD0" w:rsidP="00224AD0">
            <w:pPr>
              <w:spacing w:line="360" w:lineRule="auto"/>
              <w:jc w:val="both"/>
            </w:pPr>
            <w:r>
              <w:t>14, 15, 18, 23, 24, 25, 8, 7, 2, 3, 4, 17, 27, 22, 10, 9, 11</w:t>
            </w:r>
          </w:p>
        </w:tc>
        <w:tc>
          <w:tcPr>
            <w:tcW w:w="1709" w:type="dxa"/>
          </w:tcPr>
          <w:p w14:paraId="75CA7C7E" w14:textId="7D2D222C" w:rsidR="00224AD0" w:rsidRDefault="00224AD0" w:rsidP="00224AD0">
            <w:pPr>
              <w:spacing w:line="360" w:lineRule="auto"/>
              <w:jc w:val="both"/>
            </w:pPr>
            <w:r>
              <w:t>6, 9, 14, 20, 25</w:t>
            </w:r>
          </w:p>
        </w:tc>
        <w:tc>
          <w:tcPr>
            <w:tcW w:w="1667" w:type="dxa"/>
          </w:tcPr>
          <w:p w14:paraId="7B5A2914" w14:textId="7C192C72" w:rsidR="00224AD0" w:rsidRDefault="00224AD0" w:rsidP="00224AD0">
            <w:pPr>
              <w:spacing w:line="360" w:lineRule="auto"/>
              <w:jc w:val="both"/>
            </w:pPr>
            <w:r>
              <w:t>2, 4, 1, 17</w:t>
            </w:r>
          </w:p>
        </w:tc>
        <w:tc>
          <w:tcPr>
            <w:tcW w:w="2143" w:type="dxa"/>
          </w:tcPr>
          <w:p w14:paraId="0E960B16" w14:textId="6C39AACB" w:rsidR="00224AD0" w:rsidRDefault="00224AD0" w:rsidP="00224AD0">
            <w:pPr>
              <w:spacing w:line="360" w:lineRule="auto"/>
              <w:jc w:val="both"/>
            </w:pPr>
          </w:p>
        </w:tc>
      </w:tr>
    </w:tbl>
    <w:p w14:paraId="12D91945" w14:textId="77777777" w:rsidR="00322ACC" w:rsidRDefault="00322ACC" w:rsidP="00322ACC">
      <w:pPr>
        <w:spacing w:line="360" w:lineRule="auto"/>
        <w:jc w:val="both"/>
      </w:pPr>
    </w:p>
    <w:p w14:paraId="40E3F2AA" w14:textId="77777777" w:rsidR="00322ACC" w:rsidRPr="00322ACC" w:rsidRDefault="00322ACC" w:rsidP="00322ACC"/>
    <w:p w14:paraId="71CADCC6" w14:textId="3B8C1ACE" w:rsidR="00636299" w:rsidRPr="00636299" w:rsidRDefault="00636299" w:rsidP="00636299">
      <w:pPr>
        <w:pStyle w:val="berschrift2"/>
        <w:numPr>
          <w:ilvl w:val="3"/>
          <w:numId w:val="2"/>
        </w:numPr>
        <w:spacing w:line="320" w:lineRule="exact"/>
        <w:rPr>
          <w:rFonts w:ascii="Times New Roman" w:hAnsi="Times New Roman" w:cs="Times New Roman"/>
        </w:rPr>
      </w:pPr>
      <w:bookmarkStart w:id="265" w:name="_Toc476262634"/>
      <w:r w:rsidRPr="00636299">
        <w:rPr>
          <w:rFonts w:ascii="Times New Roman" w:hAnsi="Times New Roman" w:cs="Times New Roman"/>
        </w:rPr>
        <w:t>Einbau der Elektronik</w:t>
      </w:r>
      <w:bookmarkEnd w:id="265"/>
    </w:p>
    <w:p w14:paraId="51124D46" w14:textId="77777777" w:rsidR="00636299" w:rsidRPr="00E26F99" w:rsidRDefault="00636299" w:rsidP="00E26F99">
      <w:pPr>
        <w:rPr>
          <w:b/>
        </w:rPr>
      </w:pPr>
    </w:p>
    <w:p w14:paraId="71169447" w14:textId="008AAD77" w:rsidR="002D745C" w:rsidRDefault="000B0D45" w:rsidP="00FB5627">
      <w:pPr>
        <w:spacing w:line="360" w:lineRule="auto"/>
        <w:jc w:val="both"/>
      </w:pPr>
      <w:r>
        <w:t xml:space="preserve">In dieser </w:t>
      </w:r>
      <w:r w:rsidR="00FB5627">
        <w:t>Phase wurden die einzelnen Schächte unter den Sockel</w:t>
      </w:r>
      <w:r w:rsidR="00041CB9">
        <w:t>n angebracht sowie</w:t>
      </w:r>
      <w:r w:rsidR="00A1366A">
        <w:t xml:space="preserve"> die Bestandteile und Elektronik verbaut</w:t>
      </w:r>
      <w:r w:rsidR="00041CB9">
        <w:t xml:space="preserve"> </w:t>
      </w:r>
      <w:r w:rsidR="006D188D">
        <w:t>(siehe</w:t>
      </w:r>
      <w:r w:rsidR="00F13915">
        <w:t xml:space="preserve"> </w:t>
      </w:r>
      <w:r w:rsidR="00F13915" w:rsidRPr="00F13915">
        <w:rPr>
          <w:b/>
        </w:rPr>
        <w:fldChar w:fldCharType="begin"/>
      </w:r>
      <w:r w:rsidR="00F13915" w:rsidRPr="00F13915">
        <w:rPr>
          <w:b/>
        </w:rPr>
        <w:instrText xml:space="preserve"> REF _Ref476421213 \h </w:instrText>
      </w:r>
      <w:r w:rsidR="00F13915" w:rsidRPr="00F13915">
        <w:rPr>
          <w:b/>
        </w:rPr>
      </w:r>
      <w:r w:rsidR="00F13915">
        <w:rPr>
          <w:b/>
        </w:rPr>
        <w:instrText xml:space="preserve"> \* MERGEFORMAT </w:instrText>
      </w:r>
      <w:r w:rsidR="00F13915" w:rsidRPr="00F13915">
        <w:rPr>
          <w:b/>
        </w:rPr>
        <w:fldChar w:fldCharType="separate"/>
      </w:r>
      <w:r w:rsidR="00F46094" w:rsidRPr="00F46094">
        <w:rPr>
          <w:b/>
        </w:rPr>
        <w:t xml:space="preserve">Abbildung </w:t>
      </w:r>
      <w:r w:rsidR="00F46094" w:rsidRPr="00F46094">
        <w:rPr>
          <w:b/>
          <w:noProof/>
        </w:rPr>
        <w:t>35</w:t>
      </w:r>
      <w:r w:rsidR="00F13915" w:rsidRPr="00F13915">
        <w:rPr>
          <w:b/>
        </w:rPr>
        <w:fldChar w:fldCharType="end"/>
      </w:r>
      <w:r w:rsidR="00FB5627">
        <w:t>).</w:t>
      </w:r>
      <w:r w:rsidR="00E26F99">
        <w:t xml:space="preserve"> </w:t>
      </w:r>
      <w:r w:rsidR="00814EE9">
        <w:t xml:space="preserve"> </w:t>
      </w:r>
    </w:p>
    <w:p w14:paraId="10F5253C" w14:textId="77777777" w:rsidR="00FB5627" w:rsidRDefault="00FB5627" w:rsidP="00FB5627"/>
    <w:p w14:paraId="52D42C11" w14:textId="77777777" w:rsidR="006D188D" w:rsidRDefault="00C77882" w:rsidP="006D188D">
      <w:pPr>
        <w:keepNext/>
        <w:jc w:val="center"/>
      </w:pPr>
      <w:r>
        <w:rPr>
          <w:noProof/>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6CDA75D7" w14:textId="3F2A7840" w:rsidR="002D745C" w:rsidRDefault="006D188D" w:rsidP="00D8574E">
      <w:pPr>
        <w:pStyle w:val="Beschriftung"/>
        <w:jc w:val="center"/>
      </w:pPr>
      <w:bookmarkStart w:id="266" w:name="_Toc476262681"/>
      <w:bookmarkStart w:id="267" w:name="_Ref476421213"/>
      <w:r>
        <w:t xml:space="preserve">Abbildung </w:t>
      </w:r>
      <w:fldSimple w:instr=" SEQ Abbildung \* ARABIC ">
        <w:r w:rsidR="00F46094">
          <w:rPr>
            <w:noProof/>
          </w:rPr>
          <w:t>35</w:t>
        </w:r>
      </w:fldSimple>
      <w:bookmarkEnd w:id="267"/>
      <w:r>
        <w:t>: Elektronik des Medikamentenspender</w:t>
      </w:r>
      <w:r w:rsidR="00EE1D3A">
        <w:t>s</w:t>
      </w:r>
      <w:bookmarkEnd w:id="266"/>
    </w:p>
    <w:p w14:paraId="1A7AFB29" w14:textId="47CB43D6" w:rsidR="00E26F99" w:rsidRDefault="00E26F99" w:rsidP="00697173">
      <w:pPr>
        <w:spacing w:line="360" w:lineRule="auto"/>
        <w:jc w:val="both"/>
      </w:pPr>
    </w:p>
    <w:p w14:paraId="2AF9CCCD" w14:textId="1F0A5473" w:rsidR="00CD54A2" w:rsidRDefault="00E26F99" w:rsidP="00697173">
      <w:pPr>
        <w:spacing w:line="360" w:lineRule="auto"/>
        <w:jc w:val="both"/>
      </w:pPr>
      <w:r>
        <w:t>An der</w:t>
      </w:r>
      <w:r w:rsidR="00697173">
        <w:t xml:space="preserve"> Medikamentenausgabebox wurde das </w:t>
      </w:r>
      <w:r w:rsidR="00697173" w:rsidRPr="00697173">
        <w:t xml:space="preserve">Hall Sensor Modul </w:t>
      </w:r>
      <w:r w:rsidR="00F13915">
        <w:t xml:space="preserve">eingebaut (siehe </w:t>
      </w:r>
      <w:r w:rsidR="00F13915" w:rsidRPr="00F13915">
        <w:rPr>
          <w:b/>
        </w:rPr>
        <w:fldChar w:fldCharType="begin"/>
      </w:r>
      <w:r w:rsidR="00F13915" w:rsidRPr="00F13915">
        <w:rPr>
          <w:b/>
        </w:rPr>
        <w:instrText xml:space="preserve"> REF _Ref476421239 \h </w:instrText>
      </w:r>
      <w:r w:rsidR="00F13915" w:rsidRPr="00F13915">
        <w:rPr>
          <w:b/>
        </w:rPr>
      </w:r>
      <w:r w:rsidR="00F13915">
        <w:rPr>
          <w:b/>
        </w:rPr>
        <w:instrText xml:space="preserve"> \* MERGEFORMAT </w:instrText>
      </w:r>
      <w:r w:rsidR="00F13915" w:rsidRPr="00F13915">
        <w:rPr>
          <w:b/>
        </w:rPr>
        <w:fldChar w:fldCharType="separate"/>
      </w:r>
      <w:r w:rsidR="00F46094" w:rsidRPr="00F46094">
        <w:rPr>
          <w:b/>
        </w:rPr>
        <w:t xml:space="preserve">Abbildung </w:t>
      </w:r>
      <w:r w:rsidR="00F46094" w:rsidRPr="00F46094">
        <w:rPr>
          <w:b/>
          <w:noProof/>
        </w:rPr>
        <w:t>36</w:t>
      </w:r>
      <w:r w:rsidR="00F13915" w:rsidRPr="00F13915">
        <w:rPr>
          <w:b/>
        </w:rPr>
        <w:fldChar w:fldCharType="end"/>
      </w:r>
      <w:r w:rsidR="00240C91">
        <w:t>).</w:t>
      </w:r>
      <w:r w:rsidR="00697173">
        <w:t xml:space="preserve"> </w:t>
      </w:r>
    </w:p>
    <w:p w14:paraId="24E2419C" w14:textId="3CA16615" w:rsidR="00CD54A2" w:rsidRDefault="00CD54A2" w:rsidP="00697173">
      <w:pPr>
        <w:spacing w:line="360" w:lineRule="auto"/>
        <w:jc w:val="both"/>
      </w:pPr>
    </w:p>
    <w:p w14:paraId="72AF630F" w14:textId="77777777" w:rsidR="000111F0" w:rsidRDefault="00CD54A2" w:rsidP="000111F0">
      <w:pPr>
        <w:keepNext/>
        <w:spacing w:line="360" w:lineRule="auto"/>
        <w:jc w:val="center"/>
      </w:pPr>
      <w:r>
        <w:rPr>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16D6150A" w14:textId="4811EE08" w:rsidR="00CD54A2" w:rsidRDefault="000111F0" w:rsidP="00D8574E">
      <w:pPr>
        <w:pStyle w:val="Beschriftung"/>
        <w:jc w:val="center"/>
      </w:pPr>
      <w:bookmarkStart w:id="268" w:name="_Toc476262682"/>
      <w:bookmarkStart w:id="269" w:name="_Ref476421239"/>
      <w:r>
        <w:t xml:space="preserve">Abbildung </w:t>
      </w:r>
      <w:fldSimple w:instr=" SEQ Abbildung \* ARABIC ">
        <w:r w:rsidR="00F46094">
          <w:rPr>
            <w:noProof/>
          </w:rPr>
          <w:t>36</w:t>
        </w:r>
      </w:fldSimple>
      <w:bookmarkEnd w:id="269"/>
      <w:r w:rsidR="00F13915">
        <w:t>: Hall-Sensor-</w:t>
      </w:r>
      <w:r>
        <w:t>Modu</w:t>
      </w:r>
      <w:r w:rsidR="00407F4F">
        <w:t>l</w:t>
      </w:r>
      <w:bookmarkEnd w:id="268"/>
    </w:p>
    <w:p w14:paraId="213B1673" w14:textId="77777777" w:rsidR="00CD54A2" w:rsidRDefault="00CD54A2" w:rsidP="00697173">
      <w:pPr>
        <w:spacing w:line="360" w:lineRule="auto"/>
        <w:jc w:val="both"/>
      </w:pPr>
    </w:p>
    <w:p w14:paraId="305ED870" w14:textId="3888A43B" w:rsidR="00596363" w:rsidRDefault="001D3D3D" w:rsidP="00D97E9E">
      <w:pPr>
        <w:spacing w:line="360" w:lineRule="auto"/>
        <w:jc w:val="both"/>
      </w:pPr>
      <w:r>
        <w:t>Das Hall-Sensor-</w:t>
      </w:r>
      <w:r w:rsidR="00B173BF">
        <w:t xml:space="preserve">Modul wird verwendet, um die Präsenz der an </w:t>
      </w:r>
      <w:r w:rsidR="00483CA5">
        <w:t>den angebrachten Magneten</w:t>
      </w:r>
      <w:r w:rsidR="00EA7468">
        <w:t xml:space="preserve"> von der </w:t>
      </w:r>
      <w:r w:rsidR="00B173BF">
        <w:t>Entnahmebo</w:t>
      </w:r>
      <w:r w:rsidR="00EA7468">
        <w:t xml:space="preserve">x </w:t>
      </w:r>
      <w:r w:rsidR="00B173BF">
        <w:t xml:space="preserve">aufzuspüren und jeweils ein Signal abzugeben, wenn die Box wieder an </w:t>
      </w:r>
      <w:r w:rsidR="00EA7468">
        <w:t>der vorgesehenen Position</w:t>
      </w:r>
      <w:r w:rsidR="00B173BF">
        <w:t xml:space="preserve"> angebracht wurde.</w:t>
      </w:r>
      <w:r w:rsidR="006722BF">
        <w:t xml:space="preserve"> </w:t>
      </w:r>
      <w:r w:rsidR="00F1761A">
        <w:t xml:space="preserve">So kann sichergestellt werden, dass nur Medikamente ausgegeben werden, wenn die Medikamentenentnahmebox in dem Schacht ist und die angebrachten Magneten von dem Hall-Sensor erkannt werden.  </w:t>
      </w:r>
    </w:p>
    <w:p w14:paraId="5D701CBC" w14:textId="3C20B68B" w:rsidR="00483CA5" w:rsidRDefault="00483CA5" w:rsidP="00D97E9E">
      <w:pPr>
        <w:spacing w:line="360" w:lineRule="auto"/>
        <w:jc w:val="both"/>
      </w:pPr>
    </w:p>
    <w:p w14:paraId="4E07D194" w14:textId="14025907" w:rsidR="00483CA5" w:rsidRDefault="00483CA5" w:rsidP="00D97E9E">
      <w:pPr>
        <w:spacing w:line="360" w:lineRule="auto"/>
        <w:jc w:val="both"/>
      </w:pPr>
    </w:p>
    <w:p w14:paraId="19B7BFEB" w14:textId="63816090" w:rsidR="00483CA5" w:rsidRPr="007D150C" w:rsidRDefault="00483CA5" w:rsidP="00D97E9E">
      <w:pPr>
        <w:spacing w:line="360" w:lineRule="auto"/>
        <w:jc w:val="both"/>
      </w:pPr>
    </w:p>
    <w:p w14:paraId="70B4FB6A" w14:textId="7B8E5DFF" w:rsidR="000D1736" w:rsidRPr="00591564" w:rsidRDefault="00107DA0" w:rsidP="00591564">
      <w:pPr>
        <w:pStyle w:val="berschrift2"/>
        <w:numPr>
          <w:ilvl w:val="1"/>
          <w:numId w:val="2"/>
        </w:numPr>
        <w:rPr>
          <w:rFonts w:ascii="Times New Roman" w:hAnsi="Times New Roman" w:cs="Times New Roman"/>
        </w:rPr>
      </w:pPr>
      <w:bookmarkStart w:id="270" w:name="_Toc462229599"/>
      <w:bookmarkStart w:id="271" w:name="_Toc462230412"/>
      <w:bookmarkStart w:id="272" w:name="_Toc462231041"/>
      <w:bookmarkStart w:id="273" w:name="_Toc476262635"/>
      <w:r>
        <w:rPr>
          <w:rFonts w:ascii="Times New Roman" w:hAnsi="Times New Roman" w:cs="Times New Roman"/>
        </w:rPr>
        <w:lastRenderedPageBreak/>
        <w:t xml:space="preserve">Entwicklung der </w:t>
      </w:r>
      <w:r w:rsidR="00A47E07" w:rsidRPr="00C14B6E">
        <w:rPr>
          <w:rFonts w:ascii="Times New Roman" w:hAnsi="Times New Roman" w:cs="Times New Roman"/>
        </w:rPr>
        <w:t>Software</w:t>
      </w:r>
      <w:bookmarkEnd w:id="270"/>
      <w:bookmarkEnd w:id="271"/>
      <w:bookmarkEnd w:id="272"/>
      <w:bookmarkEnd w:id="273"/>
    </w:p>
    <w:p w14:paraId="25F8E944" w14:textId="564C9A47" w:rsidR="00A63C7E" w:rsidRDefault="00A63C7E" w:rsidP="00A63C7E">
      <w:pPr>
        <w:pStyle w:val="berschrift2"/>
        <w:numPr>
          <w:ilvl w:val="2"/>
          <w:numId w:val="2"/>
        </w:numPr>
        <w:spacing w:line="320" w:lineRule="exact"/>
        <w:rPr>
          <w:rFonts w:ascii="Times New Roman" w:hAnsi="Times New Roman" w:cs="Times New Roman"/>
        </w:rPr>
      </w:pPr>
      <w:bookmarkStart w:id="274" w:name="_Toc476262636"/>
      <w:r w:rsidRPr="00A63C7E">
        <w:rPr>
          <w:rFonts w:ascii="Times New Roman" w:hAnsi="Times New Roman" w:cs="Times New Roman"/>
        </w:rPr>
        <w:t>Architektur</w:t>
      </w:r>
      <w:bookmarkEnd w:id="274"/>
    </w:p>
    <w:p w14:paraId="53C7794C" w14:textId="74D8EA4B" w:rsidR="00EC38C2" w:rsidRDefault="00EC38C2" w:rsidP="00EC38C2"/>
    <w:p w14:paraId="49243C99" w14:textId="77777777" w:rsidR="00591564" w:rsidRDefault="00542AD5" w:rsidP="00591564">
      <w:pPr>
        <w:spacing w:line="360" w:lineRule="auto"/>
        <w:jc w:val="both"/>
      </w:pPr>
      <w:r>
        <w:t xml:space="preserve">Die </w:t>
      </w:r>
      <w:proofErr w:type="spellStart"/>
      <w:r>
        <w:t>SmartMedicine</w:t>
      </w:r>
      <w:proofErr w:type="spellEnd"/>
      <w:r>
        <w:t>-</w:t>
      </w:r>
      <w:r w:rsidR="00EA6A3E">
        <w:t xml:space="preserve">Anwendung wurde unter der Verwendung von </w:t>
      </w:r>
      <w:proofErr w:type="spellStart"/>
      <w:r w:rsidR="00EA6A3E">
        <w:t>Javascript</w:t>
      </w:r>
      <w:proofErr w:type="spellEnd"/>
      <w:r w:rsidR="00EA6A3E">
        <w:t xml:space="preserve">, Java sowie HTML und CSS entwickelt. Weiterhin wurden die Frameworks Bootstraps, J-Query und Ajax verwendet. </w:t>
      </w:r>
    </w:p>
    <w:p w14:paraId="44F7FC7D" w14:textId="203FB010" w:rsidR="00EA6A3E" w:rsidRDefault="00591564" w:rsidP="00EA6A3E">
      <w:pPr>
        <w:spacing w:line="360" w:lineRule="auto"/>
        <w:jc w:val="both"/>
      </w:pPr>
      <w:r>
        <w:t xml:space="preserve">Als Datenbank wurde die relationale Datenbank MySQL eingesetzt, </w:t>
      </w:r>
      <w:proofErr w:type="spellStart"/>
      <w:r>
        <w:t>VoiceRSS</w:t>
      </w:r>
      <w:proofErr w:type="spellEnd"/>
      <w:r>
        <w:t xml:space="preserve"> als TTS-Service und </w:t>
      </w:r>
      <w:proofErr w:type="spellStart"/>
      <w:r>
        <w:t>OpenHAB</w:t>
      </w:r>
      <w:proofErr w:type="spellEnd"/>
      <w:r>
        <w:t xml:space="preserve"> als Middleware. </w:t>
      </w:r>
      <w:r w:rsidR="00EA6A3E">
        <w:t>Neben der Webanwendung wurde ebenfalls ein REST-Service</w:t>
      </w:r>
      <w:r w:rsidR="00542AD5">
        <w:t xml:space="preserve"> erstellt, der die Aufgabe hat </w:t>
      </w:r>
      <w:r w:rsidR="00EA6A3E">
        <w:t xml:space="preserve">die Werte aus der Datenschicht zu verarbeiten und diese als ein JSON-Service zur Verfügung zu stellen. </w:t>
      </w:r>
      <w:r>
        <w:t>Der REST-Service wurde durch die Verwendung von Jersey-</w:t>
      </w:r>
      <w:proofErr w:type="spellStart"/>
      <w:r>
        <w:t>RESTful</w:t>
      </w:r>
      <w:proofErr w:type="spellEnd"/>
      <w:r>
        <w:t xml:space="preserve">-Services erstellt. </w:t>
      </w:r>
      <w:r w:rsidR="00EA6A3E">
        <w:t xml:space="preserve">Die Architektur kann aus der </w:t>
      </w:r>
      <w:r w:rsidR="00510210">
        <w:fldChar w:fldCharType="begin"/>
      </w:r>
      <w:r w:rsidR="00510210">
        <w:instrText xml:space="preserve"> REF _Ref476420439 \h </w:instrText>
      </w:r>
      <w:r w:rsidR="00510210">
        <w:fldChar w:fldCharType="separate"/>
      </w:r>
      <w:r w:rsidR="00F46094">
        <w:t xml:space="preserve">Abbildung </w:t>
      </w:r>
      <w:r w:rsidR="00F46094">
        <w:rPr>
          <w:noProof/>
        </w:rPr>
        <w:t>37</w:t>
      </w:r>
      <w:r w:rsidR="00510210">
        <w:fldChar w:fldCharType="end"/>
      </w:r>
      <w:r w:rsidR="00510210">
        <w:t xml:space="preserve"> </w:t>
      </w:r>
      <w:r w:rsidR="00EA6A3E">
        <w:t xml:space="preserve">entnommen werden. </w:t>
      </w:r>
    </w:p>
    <w:p w14:paraId="40A13269" w14:textId="77777777" w:rsidR="00EA6A3E" w:rsidRDefault="00EA6A3E" w:rsidP="00EC38C2"/>
    <w:p w14:paraId="57E0D895" w14:textId="77777777" w:rsidR="006319D3" w:rsidRDefault="006319D3" w:rsidP="00EC38C2"/>
    <w:p w14:paraId="7409E701" w14:textId="7CC0E37D" w:rsidR="00080CA0" w:rsidRDefault="00D54B71" w:rsidP="00EA6A3E">
      <w:pPr>
        <w:keepNext/>
        <w:jc w:val="center"/>
      </w:pPr>
      <w:r>
        <w:rPr>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2562E91" w14:textId="4756C423" w:rsidR="00DC4E45" w:rsidRDefault="006319D3" w:rsidP="00591564">
      <w:pPr>
        <w:pStyle w:val="Beschriftung"/>
        <w:jc w:val="center"/>
      </w:pPr>
      <w:bookmarkStart w:id="275" w:name="_Ref476420439"/>
      <w:r>
        <w:t xml:space="preserve">Abbildung </w:t>
      </w:r>
      <w:fldSimple w:instr=" SEQ Abbildung \* ARABIC ">
        <w:r w:rsidR="00F46094">
          <w:rPr>
            <w:noProof/>
          </w:rPr>
          <w:t>37</w:t>
        </w:r>
      </w:fldSimple>
      <w:bookmarkEnd w:id="275"/>
      <w:r>
        <w:t>: Architektu</w:t>
      </w:r>
      <w:r w:rsidR="00542AD5">
        <w:t>r</w:t>
      </w:r>
    </w:p>
    <w:p w14:paraId="556E5E47" w14:textId="77777777" w:rsidR="00591564" w:rsidRPr="00591564" w:rsidRDefault="00591564" w:rsidP="00591564"/>
    <w:p w14:paraId="659FBAE3" w14:textId="389B879B" w:rsidR="00591564" w:rsidRDefault="00591564" w:rsidP="00591564">
      <w:r>
        <w:t xml:space="preserve">Anschließend wird die Interaktionen zwischen den einzelnen Komponenten erläutert. </w:t>
      </w:r>
    </w:p>
    <w:p w14:paraId="41AE15C8" w14:textId="77777777" w:rsidR="00591564" w:rsidRDefault="00591564" w:rsidP="00591564"/>
    <w:p w14:paraId="72901404" w14:textId="77777777" w:rsidR="00591564" w:rsidRPr="00591564" w:rsidRDefault="00591564" w:rsidP="00591564"/>
    <w:p w14:paraId="35328557" w14:textId="17D78846" w:rsidR="00EA6A3E" w:rsidRDefault="007E021E" w:rsidP="003F3C96">
      <w:pPr>
        <w:spacing w:line="360" w:lineRule="auto"/>
        <w:jc w:val="both"/>
        <w:rPr>
          <w:b/>
        </w:rPr>
      </w:pPr>
      <w:r>
        <w:rPr>
          <w:b/>
        </w:rPr>
        <w:t>Kommunikation</w:t>
      </w:r>
      <w:r w:rsidR="00EA6A3E">
        <w:rPr>
          <w:b/>
        </w:rPr>
        <w:t xml:space="preserve"> mit der MySQL-Datenbank</w:t>
      </w:r>
    </w:p>
    <w:p w14:paraId="550AA21D" w14:textId="77777777" w:rsidR="00EA6A3E" w:rsidRPr="003F3C96" w:rsidRDefault="00EA6A3E" w:rsidP="003F3C96">
      <w:pPr>
        <w:spacing w:line="360" w:lineRule="auto"/>
        <w:jc w:val="both"/>
        <w:rPr>
          <w:b/>
        </w:rPr>
      </w:pPr>
    </w:p>
    <w:p w14:paraId="10235887" w14:textId="3FC2BD98" w:rsidR="00852897" w:rsidRPr="00852897" w:rsidRDefault="00852897" w:rsidP="00852897">
      <w:pPr>
        <w:spacing w:line="360" w:lineRule="auto"/>
        <w:jc w:val="both"/>
      </w:pPr>
      <w:r w:rsidRPr="00852897">
        <w:t>Die Verbindung mi der MySQL-Datenbank wird durch die Verwendung des Treibers Connector/J gewährleistet, sodass daraufhin in Java durch SQL-Befehle die jeweiligen Werte aus der Datenbank ausgelesen werden können.</w:t>
      </w:r>
      <w:r w:rsidR="00382E70">
        <w:t xml:space="preserve"> Die </w:t>
      </w:r>
      <w:r w:rsidR="00382E70">
        <w:fldChar w:fldCharType="begin"/>
      </w:r>
      <w:r w:rsidR="00382E70">
        <w:instrText xml:space="preserve"> REF _Ref476420467 \h </w:instrText>
      </w:r>
      <w:r w:rsidR="00382E70">
        <w:fldChar w:fldCharType="separate"/>
      </w:r>
      <w:r w:rsidR="00F46094">
        <w:t xml:space="preserve">Abbildung </w:t>
      </w:r>
      <w:r w:rsidR="00F46094">
        <w:rPr>
          <w:noProof/>
        </w:rPr>
        <w:t>38</w:t>
      </w:r>
      <w:r w:rsidR="00382E70">
        <w:fldChar w:fldCharType="end"/>
      </w:r>
      <w:r>
        <w:t xml:space="preserve"> symbolisiert beispielhaft</w:t>
      </w:r>
      <w:r w:rsidR="00207ADA">
        <w:t xml:space="preserve"> eine Methode </w:t>
      </w:r>
      <w:r w:rsidR="00207ADA">
        <w:lastRenderedPageBreak/>
        <w:t xml:space="preserve">aus der Klasse </w:t>
      </w:r>
      <w:proofErr w:type="spellStart"/>
      <w:r w:rsidR="00207ADA">
        <w:t>DBStatements</w:t>
      </w:r>
      <w:proofErr w:type="spellEnd"/>
      <w:r>
        <w:t xml:space="preserve"> </w:t>
      </w:r>
      <w:r w:rsidR="00207ADA">
        <w:t>zum Verarbeiten von Einnahmeinformationen</w:t>
      </w:r>
      <w:r>
        <w:t xml:space="preserve">, die aus der Datenbank extrahiert </w:t>
      </w:r>
      <w:r w:rsidR="00CF35C9">
        <w:t>werden</w:t>
      </w:r>
      <w:r>
        <w:t xml:space="preserve">. </w:t>
      </w:r>
    </w:p>
    <w:p w14:paraId="7542A241" w14:textId="77777777" w:rsidR="00852897" w:rsidRDefault="00852897" w:rsidP="003F3C96">
      <w:pPr>
        <w:keepNext/>
        <w:spacing w:line="360" w:lineRule="auto"/>
        <w:jc w:val="center"/>
      </w:pPr>
      <w:r>
        <w:rPr>
          <w:noProof/>
        </w:rPr>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332727A0" w14:textId="3A122306" w:rsidR="00852897" w:rsidRDefault="00852897" w:rsidP="00FC1DF0">
      <w:pPr>
        <w:pStyle w:val="Beschriftung"/>
        <w:jc w:val="center"/>
      </w:pPr>
      <w:bookmarkStart w:id="276" w:name="_Ref476420467"/>
      <w:r>
        <w:t xml:space="preserve">Abbildung </w:t>
      </w:r>
      <w:fldSimple w:instr=" SEQ Abbildung \* ARABIC ">
        <w:r w:rsidR="00F46094">
          <w:rPr>
            <w:noProof/>
          </w:rPr>
          <w:t>38</w:t>
        </w:r>
      </w:fldSimple>
      <w:bookmarkEnd w:id="276"/>
      <w:r w:rsidR="00FC1DF0">
        <w:t>: MySQL-Befehl zum Auslesen der Einnahmeinformationen</w:t>
      </w:r>
    </w:p>
    <w:p w14:paraId="31A47D8D" w14:textId="77777777" w:rsidR="00207ADA" w:rsidRDefault="00207ADA" w:rsidP="006319D3">
      <w:pPr>
        <w:spacing w:line="360" w:lineRule="auto"/>
        <w:jc w:val="both"/>
      </w:pPr>
    </w:p>
    <w:p w14:paraId="7C09990D" w14:textId="6B4EE638" w:rsidR="00080CA0" w:rsidRDefault="007E021E" w:rsidP="006319D3">
      <w:pPr>
        <w:spacing w:line="360" w:lineRule="auto"/>
        <w:jc w:val="both"/>
        <w:rPr>
          <w:b/>
        </w:rPr>
      </w:pPr>
      <w:r>
        <w:rPr>
          <w:b/>
        </w:rPr>
        <w:t>Kommunikation zwischen</w:t>
      </w:r>
      <w:r w:rsidR="00EA6A3E">
        <w:rPr>
          <w:b/>
        </w:rPr>
        <w:t xml:space="preserve"> der Geschäftslogikschicht und </w:t>
      </w:r>
      <w:r>
        <w:rPr>
          <w:b/>
        </w:rPr>
        <w:t xml:space="preserve">der </w:t>
      </w:r>
      <w:r w:rsidR="00EA6A3E">
        <w:rPr>
          <w:b/>
        </w:rPr>
        <w:t>Datenschicht</w:t>
      </w:r>
    </w:p>
    <w:p w14:paraId="116F4027" w14:textId="77777777" w:rsidR="003F3C96" w:rsidRDefault="003F3C96" w:rsidP="006319D3">
      <w:pPr>
        <w:spacing w:line="360" w:lineRule="auto"/>
        <w:jc w:val="both"/>
        <w:rPr>
          <w:b/>
        </w:rPr>
      </w:pPr>
    </w:p>
    <w:p w14:paraId="50339F89" w14:textId="1B139E89" w:rsidR="00CB301A" w:rsidRDefault="00207ADA" w:rsidP="006319D3">
      <w:pPr>
        <w:spacing w:line="360" w:lineRule="auto"/>
        <w:jc w:val="both"/>
      </w:pPr>
      <w:r w:rsidRPr="00207ADA">
        <w:t xml:space="preserve">Auf der Geschäftslogikschicht </w:t>
      </w:r>
      <w:r>
        <w:t xml:space="preserve">werden die Werte von der Datenschicht durch die Verwendung </w:t>
      </w:r>
      <w:r w:rsidR="005947A5">
        <w:t xml:space="preserve">von </w:t>
      </w:r>
      <w:r>
        <w:t>Jersey-</w:t>
      </w:r>
      <w:proofErr w:type="spellStart"/>
      <w:r>
        <w:t>RESTful</w:t>
      </w:r>
      <w:proofErr w:type="spellEnd"/>
      <w:r>
        <w:t>-Service in einen JSON-Rückgab</w:t>
      </w:r>
      <w:r w:rsidR="00382E70">
        <w:t xml:space="preserve">ewert verarbeitet (siehe </w:t>
      </w:r>
      <w:r w:rsidR="00382E70" w:rsidRPr="00382E70">
        <w:rPr>
          <w:b/>
        </w:rPr>
        <w:fldChar w:fldCharType="begin"/>
      </w:r>
      <w:r w:rsidR="00382E70" w:rsidRPr="00382E70">
        <w:rPr>
          <w:b/>
        </w:rPr>
        <w:instrText xml:space="preserve"> REF _Ref476420490 \h </w:instrText>
      </w:r>
      <w:r w:rsidR="00382E70" w:rsidRPr="00382E70">
        <w:rPr>
          <w:b/>
        </w:rPr>
      </w:r>
      <w:r w:rsidR="00382E70">
        <w:rPr>
          <w:b/>
        </w:rPr>
        <w:instrText xml:space="preserve"> \* MERGEFORMAT </w:instrText>
      </w:r>
      <w:r w:rsidR="00382E70" w:rsidRPr="00382E70">
        <w:rPr>
          <w:b/>
        </w:rPr>
        <w:fldChar w:fldCharType="separate"/>
      </w:r>
      <w:r w:rsidR="00F46094" w:rsidRPr="00F46094">
        <w:rPr>
          <w:b/>
        </w:rPr>
        <w:t xml:space="preserve">Abbildung </w:t>
      </w:r>
      <w:r w:rsidR="00F46094" w:rsidRPr="00F46094">
        <w:rPr>
          <w:b/>
          <w:noProof/>
        </w:rPr>
        <w:t>39</w:t>
      </w:r>
      <w:r w:rsidR="00382E70" w:rsidRPr="00382E70">
        <w:rPr>
          <w:b/>
        </w:rPr>
        <w:fldChar w:fldCharType="end"/>
      </w:r>
      <w:r>
        <w:t>)</w:t>
      </w:r>
      <w:r w:rsidRPr="00207ADA">
        <w:t>.</w:t>
      </w:r>
    </w:p>
    <w:p w14:paraId="4F2F80F9" w14:textId="53D291E3" w:rsidR="00207ADA" w:rsidRPr="00207ADA" w:rsidRDefault="00207ADA" w:rsidP="006319D3">
      <w:pPr>
        <w:spacing w:line="360" w:lineRule="auto"/>
        <w:jc w:val="both"/>
      </w:pPr>
      <w:r w:rsidRPr="00207ADA">
        <w:t xml:space="preserve"> </w:t>
      </w:r>
    </w:p>
    <w:p w14:paraId="6DD63273" w14:textId="77777777" w:rsidR="00207ADA" w:rsidRDefault="00207ADA" w:rsidP="00207ADA">
      <w:pPr>
        <w:keepNext/>
        <w:spacing w:line="360" w:lineRule="auto"/>
        <w:jc w:val="center"/>
      </w:pPr>
      <w:r>
        <w:rPr>
          <w:b/>
          <w:noProof/>
        </w:rPr>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04B4BDD8" w14:textId="758B0556" w:rsidR="003F3C96" w:rsidRDefault="00207ADA" w:rsidP="00FC1DF0">
      <w:pPr>
        <w:pStyle w:val="Beschriftung"/>
        <w:jc w:val="center"/>
      </w:pPr>
      <w:bookmarkStart w:id="277" w:name="_Ref476420490"/>
      <w:r>
        <w:t xml:space="preserve">Abbildung </w:t>
      </w:r>
      <w:fldSimple w:instr=" SEQ Abbildung \* ARABIC ">
        <w:r w:rsidR="00F46094">
          <w:rPr>
            <w:noProof/>
          </w:rPr>
          <w:t>39</w:t>
        </w:r>
      </w:fldSimple>
      <w:bookmarkEnd w:id="277"/>
      <w:r>
        <w:t>: Parsen der Werte in ein JSON-Objek</w:t>
      </w:r>
      <w:r w:rsidR="00CB301A">
        <w:t>t</w:t>
      </w:r>
    </w:p>
    <w:p w14:paraId="7158A349" w14:textId="77777777" w:rsidR="00B12185" w:rsidRPr="00B12185" w:rsidRDefault="00B12185" w:rsidP="00B12185"/>
    <w:p w14:paraId="1948C233" w14:textId="550A85FC" w:rsidR="00207ADA" w:rsidRDefault="00207ADA" w:rsidP="00207ADA">
      <w:pPr>
        <w:spacing w:line="360" w:lineRule="auto"/>
        <w:jc w:val="both"/>
      </w:pPr>
      <w:r>
        <w:t xml:space="preserve">Diese Werte werden als ein JSON-Service zur Verfügung gestellt, der unter der Angabe des jeweiligen Pfades aufgerufen werden </w:t>
      </w:r>
      <w:r w:rsidR="00EA6A3E">
        <w:t xml:space="preserve">kann </w:t>
      </w:r>
      <w:r w:rsidR="00382E70">
        <w:t xml:space="preserve">(siehe </w:t>
      </w:r>
      <w:r w:rsidR="00382E70" w:rsidRPr="00382E70">
        <w:rPr>
          <w:b/>
        </w:rPr>
        <w:fldChar w:fldCharType="begin"/>
      </w:r>
      <w:r w:rsidR="00382E70" w:rsidRPr="00382E70">
        <w:rPr>
          <w:b/>
        </w:rPr>
        <w:instrText xml:space="preserve"> REF _Ref476420516 \h </w:instrText>
      </w:r>
      <w:r w:rsidR="00382E70" w:rsidRPr="00382E70">
        <w:rPr>
          <w:b/>
        </w:rPr>
      </w:r>
      <w:r w:rsidR="00382E70">
        <w:rPr>
          <w:b/>
        </w:rPr>
        <w:instrText xml:space="preserve"> \* MERGEFORMAT </w:instrText>
      </w:r>
      <w:r w:rsidR="00382E70" w:rsidRPr="00382E70">
        <w:rPr>
          <w:b/>
        </w:rPr>
        <w:fldChar w:fldCharType="separate"/>
      </w:r>
      <w:r w:rsidR="00F46094" w:rsidRPr="00F46094">
        <w:rPr>
          <w:b/>
        </w:rPr>
        <w:t xml:space="preserve">Abbildung </w:t>
      </w:r>
      <w:r w:rsidR="00F46094" w:rsidRPr="00F46094">
        <w:rPr>
          <w:b/>
          <w:noProof/>
        </w:rPr>
        <w:t>40</w:t>
      </w:r>
      <w:r w:rsidR="00382E70" w:rsidRPr="00382E70">
        <w:rPr>
          <w:b/>
        </w:rPr>
        <w:fldChar w:fldCharType="end"/>
      </w:r>
      <w:r>
        <w:t>).</w:t>
      </w:r>
    </w:p>
    <w:p w14:paraId="01D5101F" w14:textId="77777777" w:rsidR="00EA6A3E" w:rsidRPr="00207ADA" w:rsidRDefault="00EA6A3E" w:rsidP="00207ADA">
      <w:pPr>
        <w:spacing w:line="360" w:lineRule="auto"/>
        <w:jc w:val="both"/>
      </w:pPr>
    </w:p>
    <w:p w14:paraId="5D9AE11F" w14:textId="77777777" w:rsidR="00207ADA" w:rsidRDefault="00207ADA" w:rsidP="00207ADA">
      <w:pPr>
        <w:keepNext/>
        <w:spacing w:line="360" w:lineRule="auto"/>
        <w:jc w:val="center"/>
      </w:pPr>
      <w:r>
        <w:rPr>
          <w:noProof/>
        </w:rPr>
        <w:lastRenderedPageBreak/>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63E20EAF" w14:textId="4EA8BB5D" w:rsidR="00207ADA" w:rsidRDefault="00207ADA" w:rsidP="00FC1DF0">
      <w:pPr>
        <w:pStyle w:val="Beschriftung"/>
        <w:jc w:val="center"/>
      </w:pPr>
      <w:bookmarkStart w:id="278" w:name="_Ref476420516"/>
      <w:r>
        <w:t xml:space="preserve">Abbildung </w:t>
      </w:r>
      <w:fldSimple w:instr=" SEQ Abbildung \* ARABIC ">
        <w:r w:rsidR="00F46094">
          <w:rPr>
            <w:noProof/>
          </w:rPr>
          <w:t>40</w:t>
        </w:r>
      </w:fldSimple>
      <w:bookmarkEnd w:id="278"/>
      <w:r>
        <w:t>: Aufruf des JSON-Service</w:t>
      </w:r>
      <w:r w:rsidR="00FC1DF0">
        <w:t>s</w:t>
      </w:r>
    </w:p>
    <w:p w14:paraId="3B13EA1F" w14:textId="77777777" w:rsidR="00EA6A3E" w:rsidRDefault="00EA6A3E" w:rsidP="00207ADA">
      <w:pPr>
        <w:rPr>
          <w:b/>
        </w:rPr>
      </w:pPr>
    </w:p>
    <w:p w14:paraId="19B3CDBA" w14:textId="7D1C13FF" w:rsidR="00207ADA" w:rsidRPr="003F3C96" w:rsidRDefault="00914A8A" w:rsidP="00207ADA">
      <w:pPr>
        <w:rPr>
          <w:b/>
        </w:rPr>
      </w:pPr>
      <w:r>
        <w:rPr>
          <w:b/>
        </w:rPr>
        <w:t xml:space="preserve">Kommunikation </w:t>
      </w:r>
      <w:r w:rsidR="007E021E">
        <w:rPr>
          <w:b/>
        </w:rPr>
        <w:t xml:space="preserve">zwischen dem </w:t>
      </w:r>
      <w:proofErr w:type="spellStart"/>
      <w:r w:rsidR="003F3C96" w:rsidRPr="003F3C96">
        <w:rPr>
          <w:b/>
        </w:rPr>
        <w:t>Raspberry</w:t>
      </w:r>
      <w:proofErr w:type="spellEnd"/>
      <w:r w:rsidR="003F3C96" w:rsidRPr="003F3C96">
        <w:rPr>
          <w:b/>
        </w:rPr>
        <w:t xml:space="preserve"> Pi</w:t>
      </w:r>
      <w:r w:rsidR="007E021E">
        <w:rPr>
          <w:b/>
        </w:rPr>
        <w:t xml:space="preserve"> und dem REST-Service</w:t>
      </w:r>
    </w:p>
    <w:p w14:paraId="6545E67D" w14:textId="21CF8EF3" w:rsidR="003F3C96" w:rsidRDefault="003F3C96" w:rsidP="00207ADA"/>
    <w:p w14:paraId="1AE3C18D" w14:textId="1CDB13EF" w:rsidR="00A814C0" w:rsidRDefault="003F3C96" w:rsidP="003F3C96">
      <w:pPr>
        <w:spacing w:line="360" w:lineRule="auto"/>
        <w:jc w:val="both"/>
      </w:pPr>
      <w:r>
        <w:t xml:space="preserve">Die Kommunikation zwischen </w:t>
      </w:r>
      <w:proofErr w:type="spellStart"/>
      <w:r>
        <w:t>Raspberry</w:t>
      </w:r>
      <w:proofErr w:type="spellEnd"/>
      <w:r>
        <w:t xml:space="preserve"> Pi und dem REST-Service wird von den </w:t>
      </w:r>
      <w:r w:rsidR="000F12DB">
        <w:t>Regeln</w:t>
      </w:r>
      <w:r>
        <w:t xml:space="preserve"> aus </w:t>
      </w:r>
      <w:r w:rsidR="000F12DB">
        <w:t>gesteuert</w:t>
      </w:r>
      <w:r>
        <w:t xml:space="preserve">. </w:t>
      </w:r>
      <w:r w:rsidR="000F12DB">
        <w:t xml:space="preserve">Diesbezüglich wurde in der Regel „Check </w:t>
      </w:r>
      <w:proofErr w:type="spellStart"/>
      <w:r w:rsidR="000F12DB">
        <w:t>intake</w:t>
      </w:r>
      <w:proofErr w:type="spellEnd"/>
      <w:r w:rsidR="000F12DB">
        <w:t xml:space="preserve"> time“ ein</w:t>
      </w:r>
      <w:r>
        <w:t xml:space="preserve"> </w:t>
      </w:r>
      <w:proofErr w:type="spellStart"/>
      <w:r>
        <w:t>Cron</w:t>
      </w:r>
      <w:proofErr w:type="spellEnd"/>
      <w:r>
        <w:t xml:space="preserve">-Ausdruck definiert, der jede Minute den REST-Service </w:t>
      </w:r>
      <w:r w:rsidR="00A814C0">
        <w:t>über einen „</w:t>
      </w:r>
      <w:proofErr w:type="spellStart"/>
      <w:r w:rsidR="00A814C0">
        <w:t>sendHttpGetRequest</w:t>
      </w:r>
      <w:proofErr w:type="spellEnd"/>
      <w:r w:rsidR="00A814C0">
        <w:t xml:space="preserve">“-Befehl </w:t>
      </w:r>
      <w:r>
        <w:t>aufruft</w:t>
      </w:r>
      <w:r w:rsidR="00A814C0">
        <w:t xml:space="preserve">. Der </w:t>
      </w:r>
      <w:proofErr w:type="spellStart"/>
      <w:r w:rsidR="00A814C0">
        <w:t>Cron</w:t>
      </w:r>
      <w:proofErr w:type="spellEnd"/>
      <w:r w:rsidR="00A814C0">
        <w:t>-Ausdruck wurde folgendermaßen definiert:</w:t>
      </w:r>
    </w:p>
    <w:p w14:paraId="5F1169E8" w14:textId="22009BA4" w:rsidR="00A814C0" w:rsidRDefault="00A814C0" w:rsidP="003F3C96">
      <w:pPr>
        <w:spacing w:line="360" w:lineRule="auto"/>
        <w:jc w:val="both"/>
      </w:pPr>
    </w:p>
    <w:p w14:paraId="60ABC27C" w14:textId="77777777" w:rsidR="00A814C0" w:rsidRDefault="00A814C0" w:rsidP="00A814C0">
      <w:pPr>
        <w:keepNext/>
        <w:spacing w:line="360" w:lineRule="auto"/>
        <w:jc w:val="center"/>
      </w:pPr>
      <w:r>
        <w:rPr>
          <w:noProof/>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47A1B7E2" w14:textId="1E3D9306" w:rsidR="0034224F" w:rsidRPr="0034224F" w:rsidRDefault="00A814C0" w:rsidP="000F12DB">
      <w:pPr>
        <w:pStyle w:val="Beschriftung"/>
        <w:jc w:val="center"/>
      </w:pPr>
      <w:r>
        <w:t xml:space="preserve">Abbildung </w:t>
      </w:r>
      <w:fldSimple w:instr=" SEQ Abbildung \* ARABIC ">
        <w:r w:rsidR="00F46094">
          <w:rPr>
            <w:noProof/>
          </w:rPr>
          <w:t>41</w:t>
        </w:r>
      </w:fldSimple>
      <w:r>
        <w:t xml:space="preserve">: </w:t>
      </w:r>
      <w:proofErr w:type="spellStart"/>
      <w:r>
        <w:t>Cron</w:t>
      </w:r>
      <w:proofErr w:type="spellEnd"/>
      <w:r>
        <w:t>-Ausdruck zur Überprüfung des Einnahmezeitpunkte</w:t>
      </w:r>
      <w:r w:rsidR="000F12DB">
        <w:t>s</w:t>
      </w:r>
    </w:p>
    <w:p w14:paraId="08C9316D" w14:textId="770C0E42" w:rsidR="00A814C0" w:rsidRDefault="00A814C0" w:rsidP="003F3C96">
      <w:pPr>
        <w:spacing w:line="360" w:lineRule="auto"/>
        <w:jc w:val="both"/>
      </w:pPr>
    </w:p>
    <w:p w14:paraId="796D59F2" w14:textId="77777777" w:rsidR="00A814C0" w:rsidRDefault="00A814C0" w:rsidP="00A814C0">
      <w:pPr>
        <w:spacing w:line="360" w:lineRule="auto"/>
        <w:jc w:val="both"/>
      </w:pPr>
      <w:r>
        <w:t>Nach jeder Minute wird darauffolgend über den „</w:t>
      </w:r>
      <w:proofErr w:type="spellStart"/>
      <w:r>
        <w:t>sendHttpGet</w:t>
      </w:r>
      <w:proofErr w:type="spellEnd"/>
      <w:r>
        <w:t>“-Befehl der JSON-Service aufgerufen.</w:t>
      </w:r>
    </w:p>
    <w:p w14:paraId="248BE593" w14:textId="77777777" w:rsidR="00A814C0" w:rsidRDefault="00A814C0" w:rsidP="003F3C96">
      <w:pPr>
        <w:spacing w:line="360" w:lineRule="auto"/>
        <w:jc w:val="both"/>
      </w:pPr>
    </w:p>
    <w:p w14:paraId="2A400013" w14:textId="77777777" w:rsidR="00A814C0" w:rsidRDefault="00A814C0" w:rsidP="00A814C0">
      <w:pPr>
        <w:keepNext/>
        <w:spacing w:line="360" w:lineRule="auto"/>
        <w:jc w:val="center"/>
      </w:pPr>
      <w:r>
        <w:rPr>
          <w:noProof/>
        </w:rPr>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7F172CDE" w14:textId="34EBD3FD" w:rsidR="00A814C0" w:rsidRDefault="00A814C0" w:rsidP="000F12DB">
      <w:pPr>
        <w:pStyle w:val="Beschriftung"/>
        <w:jc w:val="center"/>
      </w:pPr>
      <w:r>
        <w:t xml:space="preserve">Abbildung </w:t>
      </w:r>
      <w:fldSimple w:instr=" SEQ Abbildung \* ARABIC ">
        <w:r w:rsidR="00F46094">
          <w:rPr>
            <w:noProof/>
          </w:rPr>
          <w:t>42</w:t>
        </w:r>
      </w:fldSimple>
      <w:r>
        <w:t xml:space="preserve">: </w:t>
      </w:r>
      <w:proofErr w:type="spellStart"/>
      <w:r>
        <w:t>sendHttpGetRequest</w:t>
      </w:r>
      <w:proofErr w:type="spellEnd"/>
      <w:r>
        <w:t xml:space="preserve"> zum Aufruf der Einnahmeinformatione</w:t>
      </w:r>
      <w:r w:rsidR="000F12DB">
        <w:t>n</w:t>
      </w:r>
    </w:p>
    <w:p w14:paraId="20D825F6" w14:textId="13A6071A" w:rsidR="00A814C0" w:rsidRDefault="00A814C0" w:rsidP="00A814C0"/>
    <w:p w14:paraId="0542C3F7" w14:textId="749960BD" w:rsidR="00591564" w:rsidRDefault="00A814C0" w:rsidP="003F3C96">
      <w:pPr>
        <w:spacing w:line="360" w:lineRule="auto"/>
        <w:jc w:val="both"/>
      </w:pPr>
      <w:r>
        <w:t xml:space="preserve">Die gewonnen Werte werden darauffolgend mit dem aktuellen Zeitstempel verglichen und wenn der Einnahmezeitpunkt </w:t>
      </w:r>
      <w:r w:rsidR="002A5314">
        <w:t>fällig</w:t>
      </w:r>
      <w:r>
        <w:t xml:space="preserve"> ist, </w:t>
      </w:r>
      <w:r w:rsidR="007C7A0F">
        <w:t xml:space="preserve">wird </w:t>
      </w:r>
      <w:r>
        <w:t>eine akustische oder visuelle Benachrichtigung ausgelöst</w:t>
      </w:r>
    </w:p>
    <w:p w14:paraId="4E0ABE97" w14:textId="77777777" w:rsidR="00591564" w:rsidRDefault="00591564" w:rsidP="003F3C96">
      <w:pPr>
        <w:spacing w:line="360" w:lineRule="auto"/>
        <w:jc w:val="both"/>
      </w:pPr>
    </w:p>
    <w:p w14:paraId="65732800" w14:textId="551A7DB8" w:rsidR="009800A4" w:rsidRDefault="00EA6A3E" w:rsidP="003F3C96">
      <w:pPr>
        <w:spacing w:line="360" w:lineRule="auto"/>
        <w:jc w:val="both"/>
        <w:rPr>
          <w:b/>
        </w:rPr>
      </w:pPr>
      <w:r w:rsidRPr="00EA6A3E">
        <w:rPr>
          <w:b/>
        </w:rPr>
        <w:t>Auslösen d</w:t>
      </w:r>
      <w:r w:rsidR="009800A4">
        <w:rPr>
          <w:b/>
        </w:rPr>
        <w:t>er akustischen Benachrichtigung</w:t>
      </w:r>
    </w:p>
    <w:p w14:paraId="7455E9D6" w14:textId="77777777" w:rsidR="00F05144" w:rsidRPr="009800A4" w:rsidRDefault="00F05144" w:rsidP="003F3C96">
      <w:pPr>
        <w:spacing w:line="360" w:lineRule="auto"/>
        <w:jc w:val="both"/>
        <w:rPr>
          <w:b/>
        </w:rPr>
      </w:pPr>
    </w:p>
    <w:p w14:paraId="77996CC8" w14:textId="645E24E7" w:rsidR="00EA6A3E" w:rsidRDefault="00AF18FE" w:rsidP="003F3C96">
      <w:pPr>
        <w:spacing w:line="360" w:lineRule="auto"/>
        <w:jc w:val="both"/>
      </w:pPr>
      <w:r>
        <w:t>Die MP3-Dateien, die zur akustischen Benachrichtigung abge</w:t>
      </w:r>
      <w:r w:rsidR="009800A4">
        <w:t>spielt werden, werden durch die</w:t>
      </w:r>
      <w:r>
        <w:t xml:space="preserve"> Audio-Bibliothek mpg321 abgespielt. Diesbezüglich wird in der </w:t>
      </w:r>
      <w:r w:rsidR="00B12185">
        <w:t>Regel</w:t>
      </w:r>
      <w:r>
        <w:t xml:space="preserve"> direkt ein Befehl über „</w:t>
      </w:r>
      <w:proofErr w:type="spellStart"/>
      <w:r>
        <w:t>executeCommandLine</w:t>
      </w:r>
      <w:proofErr w:type="spellEnd"/>
      <w:r>
        <w:t xml:space="preserve">“ auf dem </w:t>
      </w:r>
      <w:proofErr w:type="spellStart"/>
      <w:r>
        <w:t>Raspberry</w:t>
      </w:r>
      <w:proofErr w:type="spellEnd"/>
      <w:r>
        <w:t xml:space="preserve"> Pi ausgelöst, sodass die </w:t>
      </w:r>
      <w:r w:rsidR="00AF2C6D">
        <w:t xml:space="preserve">jeweilige </w:t>
      </w:r>
      <w:r>
        <w:t>MP3-Da</w:t>
      </w:r>
      <w:r w:rsidR="00AF2C6D">
        <w:t>tei abgespielt wird</w:t>
      </w:r>
      <w:r>
        <w:t>.</w:t>
      </w:r>
    </w:p>
    <w:p w14:paraId="0F60F0CC" w14:textId="0ED69767" w:rsidR="00EA6A3E" w:rsidRDefault="00EA6A3E" w:rsidP="003F3C96">
      <w:pPr>
        <w:spacing w:line="360" w:lineRule="auto"/>
        <w:jc w:val="both"/>
      </w:pPr>
    </w:p>
    <w:p w14:paraId="53B58747" w14:textId="77777777" w:rsidR="00AF18FE" w:rsidRDefault="00AF18FE" w:rsidP="00AF18FE">
      <w:pPr>
        <w:keepNext/>
        <w:spacing w:line="360" w:lineRule="auto"/>
        <w:jc w:val="center"/>
      </w:pPr>
      <w:r>
        <w:rPr>
          <w:noProof/>
        </w:rPr>
        <w:lastRenderedPageBreak/>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597AFE58" w14:textId="0862345D" w:rsidR="00EA6A3E" w:rsidRDefault="00AF18FE" w:rsidP="000F12DB">
      <w:pPr>
        <w:pStyle w:val="Beschriftung"/>
        <w:jc w:val="center"/>
      </w:pPr>
      <w:r>
        <w:t xml:space="preserve">Abbildung </w:t>
      </w:r>
      <w:fldSimple w:instr=" SEQ Abbildung \* ARABIC ">
        <w:r w:rsidR="00F46094">
          <w:rPr>
            <w:noProof/>
          </w:rPr>
          <w:t>43</w:t>
        </w:r>
      </w:fldSimple>
      <w:r>
        <w:t xml:space="preserve">: </w:t>
      </w:r>
      <w:r w:rsidR="00561D66">
        <w:t>Regel</w:t>
      </w:r>
      <w:r>
        <w:t xml:space="preserve"> zum </w:t>
      </w:r>
      <w:r w:rsidR="00CB301A">
        <w:t>Abspielen</w:t>
      </w:r>
      <w:r>
        <w:t xml:space="preserve"> der akustisc</w:t>
      </w:r>
      <w:r w:rsidR="000F12DB">
        <w:t>hen Benachrichtigungsfunktionen</w:t>
      </w:r>
    </w:p>
    <w:p w14:paraId="4E1CBD3B" w14:textId="5E704840" w:rsidR="00D46C7A" w:rsidRDefault="00D46C7A" w:rsidP="003F3C96">
      <w:pPr>
        <w:spacing w:line="360" w:lineRule="auto"/>
        <w:jc w:val="both"/>
        <w:rPr>
          <w:b/>
        </w:rPr>
      </w:pPr>
    </w:p>
    <w:p w14:paraId="0023FB56" w14:textId="3FE5F08D" w:rsidR="00EA6A3E" w:rsidRDefault="00D46C7A" w:rsidP="003F3C96">
      <w:pPr>
        <w:spacing w:line="360" w:lineRule="auto"/>
        <w:jc w:val="both"/>
        <w:rPr>
          <w:b/>
        </w:rPr>
      </w:pPr>
      <w:r w:rsidRPr="00D46C7A">
        <w:rPr>
          <w:b/>
        </w:rPr>
        <w:t>Auslösen einer visuellen Benachrichtigung</w:t>
      </w:r>
    </w:p>
    <w:p w14:paraId="734A1DB9" w14:textId="77777777" w:rsidR="0030457B" w:rsidRPr="00D46C7A" w:rsidRDefault="0030457B" w:rsidP="003F3C96">
      <w:pPr>
        <w:spacing w:line="360" w:lineRule="auto"/>
        <w:jc w:val="both"/>
        <w:rPr>
          <w:b/>
        </w:rPr>
      </w:pPr>
    </w:p>
    <w:p w14:paraId="05A4056D" w14:textId="1C702ABB" w:rsidR="00D46C7A" w:rsidRDefault="00D46C7A" w:rsidP="003F3C96">
      <w:pPr>
        <w:spacing w:line="360" w:lineRule="auto"/>
        <w:jc w:val="both"/>
      </w:pPr>
      <w:r>
        <w:t xml:space="preserve">Zum Auslösen von visuellen Erinnerungen werden Farbnamen an die </w:t>
      </w:r>
      <w:r w:rsidR="00561D66">
        <w:t>Regel</w:t>
      </w:r>
      <w:r>
        <w:t xml:space="preserve"> „</w:t>
      </w:r>
      <w:proofErr w:type="spellStart"/>
      <w:r>
        <w:t>lightColor</w:t>
      </w:r>
      <w:proofErr w:type="spellEnd"/>
      <w:r>
        <w:t xml:space="preserve"> </w:t>
      </w:r>
      <w:proofErr w:type="spellStart"/>
      <w:r>
        <w:t>selection</w:t>
      </w:r>
      <w:proofErr w:type="spellEnd"/>
      <w:r>
        <w:t>“ gese</w:t>
      </w:r>
      <w:r w:rsidR="008A7269">
        <w:t>n</w:t>
      </w:r>
      <w:r>
        <w:t>det, die darauffolgen</w:t>
      </w:r>
      <w:r w:rsidR="008A7269">
        <w:t>d</w:t>
      </w:r>
      <w:r>
        <w:t xml:space="preserve"> einen HSB-Befehl an den </w:t>
      </w:r>
      <w:proofErr w:type="spellStart"/>
      <w:r>
        <w:t>OpenHAB</w:t>
      </w:r>
      <w:proofErr w:type="spellEnd"/>
      <w:r>
        <w:t>-Bus sendet, der diesen wiederum an das Binding weiterleitet und das Binding d</w:t>
      </w:r>
      <w:r w:rsidR="00896C4E">
        <w:t xml:space="preserve">ie Werte an die </w:t>
      </w:r>
      <w:proofErr w:type="spellStart"/>
      <w:r w:rsidR="00896C4E">
        <w:t>Hue</w:t>
      </w:r>
      <w:proofErr w:type="spellEnd"/>
      <w:r w:rsidR="00382E70">
        <w:t xml:space="preserve"> (siehe </w:t>
      </w:r>
      <w:r w:rsidR="00382E70" w:rsidRPr="00382E70">
        <w:rPr>
          <w:b/>
        </w:rPr>
        <w:fldChar w:fldCharType="begin"/>
      </w:r>
      <w:r w:rsidR="00382E70" w:rsidRPr="00382E70">
        <w:rPr>
          <w:b/>
        </w:rPr>
        <w:instrText xml:space="preserve"> REF _Ref476420558 \h </w:instrText>
      </w:r>
      <w:r w:rsidR="00382E70" w:rsidRPr="00382E70">
        <w:rPr>
          <w:b/>
        </w:rPr>
      </w:r>
      <w:r w:rsidR="00382E70">
        <w:rPr>
          <w:b/>
        </w:rPr>
        <w:instrText xml:space="preserve"> \* MERGEFORMAT </w:instrText>
      </w:r>
      <w:r w:rsidR="00382E70" w:rsidRPr="00382E70">
        <w:rPr>
          <w:b/>
        </w:rPr>
        <w:fldChar w:fldCharType="separate"/>
      </w:r>
      <w:r w:rsidR="00F46094" w:rsidRPr="00F46094">
        <w:rPr>
          <w:b/>
        </w:rPr>
        <w:t xml:space="preserve">Abbildung </w:t>
      </w:r>
      <w:r w:rsidR="00F46094" w:rsidRPr="00F46094">
        <w:rPr>
          <w:b/>
          <w:noProof/>
        </w:rPr>
        <w:t>44</w:t>
      </w:r>
      <w:r w:rsidR="00382E70" w:rsidRPr="00382E70">
        <w:rPr>
          <w:b/>
        </w:rPr>
        <w:fldChar w:fldCharType="end"/>
      </w:r>
      <w:r>
        <w:t>).</w:t>
      </w:r>
    </w:p>
    <w:p w14:paraId="38FD21F5" w14:textId="77777777" w:rsidR="00D46C7A" w:rsidRDefault="00D46C7A" w:rsidP="003F3C96">
      <w:pPr>
        <w:spacing w:line="360" w:lineRule="auto"/>
        <w:jc w:val="both"/>
      </w:pPr>
    </w:p>
    <w:p w14:paraId="564C992E" w14:textId="77777777" w:rsidR="00D46C7A" w:rsidRDefault="00D46C7A" w:rsidP="00D46C7A">
      <w:pPr>
        <w:keepNext/>
        <w:spacing w:line="360" w:lineRule="auto"/>
        <w:jc w:val="center"/>
      </w:pPr>
      <w:r>
        <w:rPr>
          <w:noProof/>
        </w:rPr>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34F7A72C" w14:textId="10A8A4A4" w:rsidR="00D1602C" w:rsidRDefault="00D46C7A" w:rsidP="00591564">
      <w:pPr>
        <w:pStyle w:val="Beschriftung"/>
        <w:jc w:val="center"/>
      </w:pPr>
      <w:bookmarkStart w:id="279" w:name="_Ref476420558"/>
      <w:r>
        <w:t xml:space="preserve">Abbildung </w:t>
      </w:r>
      <w:fldSimple w:instr=" SEQ Abbildung \* ARABIC ">
        <w:r w:rsidR="00F46094">
          <w:rPr>
            <w:noProof/>
          </w:rPr>
          <w:t>44</w:t>
        </w:r>
      </w:fldSimple>
      <w:bookmarkEnd w:id="279"/>
      <w:r w:rsidR="00591564">
        <w:t>: R</w:t>
      </w:r>
      <w:r>
        <w:t>e</w:t>
      </w:r>
      <w:r w:rsidR="00591564">
        <w:t>gel</w:t>
      </w:r>
      <w:r>
        <w:t xml:space="preserve"> zur Steuerung der visuellen Benachrichtigungsfunktio</w:t>
      </w:r>
      <w:r w:rsidR="009763B7">
        <w:t>n</w:t>
      </w:r>
    </w:p>
    <w:p w14:paraId="1E5693DF" w14:textId="0BAA670E" w:rsidR="00D1602C" w:rsidRDefault="00D1602C" w:rsidP="00D1602C">
      <w:pPr>
        <w:rPr>
          <w:b/>
        </w:rPr>
      </w:pPr>
      <w:r w:rsidRPr="00D1602C">
        <w:rPr>
          <w:b/>
        </w:rPr>
        <w:lastRenderedPageBreak/>
        <w:t>Kommunika</w:t>
      </w:r>
      <w:r>
        <w:rPr>
          <w:b/>
        </w:rPr>
        <w:t xml:space="preserve">tion zwischen </w:t>
      </w:r>
      <w:proofErr w:type="spellStart"/>
      <w:r>
        <w:rPr>
          <w:b/>
        </w:rPr>
        <w:t>Raspberry</w:t>
      </w:r>
      <w:proofErr w:type="spellEnd"/>
      <w:r>
        <w:rPr>
          <w:b/>
        </w:rPr>
        <w:t xml:space="preserve"> Pi und den </w:t>
      </w:r>
      <w:r w:rsidRPr="00D1602C">
        <w:rPr>
          <w:b/>
        </w:rPr>
        <w:t>Bestandteilen</w:t>
      </w:r>
    </w:p>
    <w:p w14:paraId="28CC76DE" w14:textId="164F8A0D" w:rsidR="00D1602C" w:rsidRDefault="00D1602C" w:rsidP="00D1602C">
      <w:pPr>
        <w:rPr>
          <w:b/>
        </w:rPr>
      </w:pPr>
    </w:p>
    <w:p w14:paraId="046FD756" w14:textId="47DA026F" w:rsidR="00D1602C" w:rsidRPr="00D1602C" w:rsidRDefault="00D1602C" w:rsidP="00D1602C">
      <w:pPr>
        <w:spacing w:line="360" w:lineRule="auto"/>
        <w:jc w:val="both"/>
      </w:pPr>
      <w:r w:rsidRPr="00D1602C">
        <w:t xml:space="preserve">Die Kommunikation zwischen </w:t>
      </w:r>
      <w:proofErr w:type="spellStart"/>
      <w:r w:rsidRPr="00D1602C">
        <w:t>Raspberry</w:t>
      </w:r>
      <w:proofErr w:type="spellEnd"/>
      <w:r w:rsidRPr="00D1602C">
        <w:t xml:space="preserve"> Pi und den </w:t>
      </w:r>
      <w:r w:rsidR="002A5314">
        <w:t xml:space="preserve">Sensoren, </w:t>
      </w:r>
      <w:proofErr w:type="spellStart"/>
      <w:r w:rsidR="002A5314">
        <w:t>Servo</w:t>
      </w:r>
      <w:proofErr w:type="spellEnd"/>
      <w:r w:rsidR="002A5314">
        <w:t>-Motoren bzw. LEDs</w:t>
      </w:r>
      <w:r w:rsidRPr="00D1602C">
        <w:t xml:space="preserve"> erfolgt </w:t>
      </w:r>
      <w:r w:rsidR="000F12DB">
        <w:t xml:space="preserve">über Python-Skripte, die in den Regeln </w:t>
      </w:r>
      <w:r w:rsidRPr="00D1602C">
        <w:t>ausgelöst werden</w:t>
      </w:r>
      <w:r w:rsidR="000F12DB">
        <w:t>. Die Regel</w:t>
      </w:r>
      <w:r>
        <w:t xml:space="preserve"> „</w:t>
      </w:r>
      <w:proofErr w:type="spellStart"/>
      <w:r>
        <w:t>Dispnese</w:t>
      </w:r>
      <w:proofErr w:type="spellEnd"/>
      <w:r>
        <w:t xml:space="preserve"> </w:t>
      </w:r>
      <w:proofErr w:type="spellStart"/>
      <w:r>
        <w:t>M</w:t>
      </w:r>
      <w:r w:rsidR="00392F73">
        <w:t>edicine</w:t>
      </w:r>
      <w:proofErr w:type="spellEnd"/>
      <w:r w:rsidR="00392F73">
        <w:t xml:space="preserve"> </w:t>
      </w:r>
      <w:proofErr w:type="spellStart"/>
      <w:r w:rsidR="00392F73">
        <w:t>of</w:t>
      </w:r>
      <w:proofErr w:type="spellEnd"/>
      <w:r w:rsidR="00392F73">
        <w:t xml:space="preserve"> box 1“ (siehe </w:t>
      </w:r>
      <w:r w:rsidR="00392F73" w:rsidRPr="00392F73">
        <w:rPr>
          <w:b/>
        </w:rPr>
        <w:fldChar w:fldCharType="begin"/>
      </w:r>
      <w:r w:rsidR="00392F73" w:rsidRPr="00392F73">
        <w:rPr>
          <w:b/>
        </w:rPr>
        <w:instrText xml:space="preserve"> REF _Ref476420595 \h </w:instrText>
      </w:r>
      <w:r w:rsidR="00392F73" w:rsidRPr="00392F73">
        <w:rPr>
          <w:b/>
        </w:rPr>
      </w:r>
      <w:r w:rsidR="00392F73">
        <w:rPr>
          <w:b/>
        </w:rPr>
        <w:instrText xml:space="preserve"> \* MERGEFORMAT </w:instrText>
      </w:r>
      <w:r w:rsidR="00392F73" w:rsidRPr="00392F73">
        <w:rPr>
          <w:b/>
        </w:rPr>
        <w:fldChar w:fldCharType="separate"/>
      </w:r>
      <w:r w:rsidR="00F46094" w:rsidRPr="00F46094">
        <w:rPr>
          <w:b/>
        </w:rPr>
        <w:t xml:space="preserve">Abbildung </w:t>
      </w:r>
      <w:r w:rsidR="00F46094" w:rsidRPr="00F46094">
        <w:rPr>
          <w:b/>
          <w:noProof/>
        </w:rPr>
        <w:t>45</w:t>
      </w:r>
      <w:r w:rsidR="00392F73" w:rsidRPr="00392F73">
        <w:rPr>
          <w:b/>
        </w:rPr>
        <w:fldChar w:fldCharType="end"/>
      </w:r>
      <w:r>
        <w:t>) zum Beispiel führt über „</w:t>
      </w:r>
      <w:proofErr w:type="spellStart"/>
      <w:r>
        <w:t>executeCommandLine</w:t>
      </w:r>
      <w:proofErr w:type="spellEnd"/>
      <w:r>
        <w:t xml:space="preserve">“ die jeweilige Python Datei aus, die wiederum den </w:t>
      </w:r>
      <w:proofErr w:type="spellStart"/>
      <w:r>
        <w:t>Ser</w:t>
      </w:r>
      <w:r w:rsidR="003A1519">
        <w:t>vo</w:t>
      </w:r>
      <w:proofErr w:type="spellEnd"/>
      <w:r w:rsidR="003A1519">
        <w:t xml:space="preserve">-Motor ansteuert (siehe </w:t>
      </w:r>
      <w:r w:rsidR="003A1519" w:rsidRPr="003A1519">
        <w:rPr>
          <w:b/>
        </w:rPr>
        <w:fldChar w:fldCharType="begin"/>
      </w:r>
      <w:r w:rsidR="003A1519" w:rsidRPr="003A1519">
        <w:rPr>
          <w:b/>
        </w:rPr>
        <w:instrText xml:space="preserve"> REF _Ref476420617 \h </w:instrText>
      </w:r>
      <w:r w:rsidR="003A1519" w:rsidRPr="003A1519">
        <w:rPr>
          <w:b/>
        </w:rPr>
      </w:r>
      <w:r w:rsidR="003A1519">
        <w:rPr>
          <w:b/>
        </w:rPr>
        <w:instrText xml:space="preserve"> \* MERGEFORMAT </w:instrText>
      </w:r>
      <w:r w:rsidR="003A1519" w:rsidRPr="003A1519">
        <w:rPr>
          <w:b/>
        </w:rPr>
        <w:fldChar w:fldCharType="separate"/>
      </w:r>
      <w:r w:rsidR="00F46094" w:rsidRPr="00F46094">
        <w:rPr>
          <w:b/>
        </w:rPr>
        <w:t xml:space="preserve">Abbildung </w:t>
      </w:r>
      <w:r w:rsidR="00F46094" w:rsidRPr="00F46094">
        <w:rPr>
          <w:b/>
          <w:noProof/>
        </w:rPr>
        <w:t>46</w:t>
      </w:r>
      <w:r w:rsidR="003A1519" w:rsidRPr="003A1519">
        <w:rPr>
          <w:b/>
        </w:rPr>
        <w:fldChar w:fldCharType="end"/>
      </w:r>
      <w:r>
        <w:t>).</w:t>
      </w:r>
    </w:p>
    <w:p w14:paraId="6CD1CA9C" w14:textId="15725829" w:rsidR="00D1602C" w:rsidRDefault="00D1602C" w:rsidP="00D1602C">
      <w:pPr>
        <w:rPr>
          <w:b/>
        </w:rPr>
      </w:pPr>
    </w:p>
    <w:p w14:paraId="5EACC953" w14:textId="77777777" w:rsidR="00D1602C" w:rsidRDefault="00D1602C" w:rsidP="00D1602C">
      <w:pPr>
        <w:rPr>
          <w:b/>
        </w:rPr>
      </w:pPr>
    </w:p>
    <w:p w14:paraId="34CB135A" w14:textId="237749AA" w:rsidR="00D1602C" w:rsidRDefault="00D1602C" w:rsidP="00561D66">
      <w:pPr>
        <w:keepNext/>
      </w:pPr>
      <w:r>
        <w:rPr>
          <w:noProof/>
        </w:rPr>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3817BABA" w14:textId="40D64155" w:rsidR="00D1602C" w:rsidRDefault="00D1602C" w:rsidP="00D1602C">
      <w:pPr>
        <w:pStyle w:val="Beschriftung"/>
        <w:jc w:val="center"/>
        <w:rPr>
          <w:b w:val="0"/>
        </w:rPr>
      </w:pPr>
      <w:bookmarkStart w:id="280" w:name="_Ref476420595"/>
      <w:r>
        <w:t xml:space="preserve">Abbildung </w:t>
      </w:r>
      <w:fldSimple w:instr=" SEQ Abbildung \* ARABIC ">
        <w:r w:rsidR="00F46094">
          <w:rPr>
            <w:noProof/>
          </w:rPr>
          <w:t>45</w:t>
        </w:r>
      </w:fldSimple>
      <w:bookmarkEnd w:id="280"/>
      <w:r>
        <w:t xml:space="preserve">: </w:t>
      </w:r>
      <w:r w:rsidR="003A1519">
        <w:t>Regel</w:t>
      </w:r>
      <w:r>
        <w:t xml:space="preserve"> zum Ausführen von servo.py</w:t>
      </w:r>
    </w:p>
    <w:p w14:paraId="413E12D9" w14:textId="5CA212E7" w:rsidR="00D1602C" w:rsidRDefault="00D1602C" w:rsidP="00D1602C">
      <w:pPr>
        <w:rPr>
          <w:b/>
        </w:rPr>
      </w:pPr>
    </w:p>
    <w:p w14:paraId="50BC10F7" w14:textId="77777777" w:rsidR="00561D66" w:rsidRDefault="00561D66" w:rsidP="00D1602C">
      <w:pPr>
        <w:rPr>
          <w:b/>
        </w:rPr>
      </w:pPr>
    </w:p>
    <w:p w14:paraId="778F44D3" w14:textId="77777777" w:rsidR="00D1602C" w:rsidRDefault="00D1602C" w:rsidP="00D1602C">
      <w:pPr>
        <w:keepNext/>
        <w:jc w:val="center"/>
      </w:pPr>
      <w:r>
        <w:rPr>
          <w:b/>
          <w:noProof/>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Default="00835C6B" w:rsidP="00D1602C">
      <w:pPr>
        <w:pStyle w:val="Beschriftung"/>
        <w:jc w:val="center"/>
      </w:pPr>
    </w:p>
    <w:p w14:paraId="5123AEF8" w14:textId="359C1F1B" w:rsidR="00D1602C" w:rsidRDefault="00D1602C" w:rsidP="00D1602C">
      <w:pPr>
        <w:pStyle w:val="Beschriftung"/>
        <w:jc w:val="center"/>
      </w:pPr>
      <w:bookmarkStart w:id="281" w:name="_Ref476420617"/>
      <w:r>
        <w:t xml:space="preserve">Abbildung </w:t>
      </w:r>
      <w:fldSimple w:instr=" SEQ Abbildung \* ARABIC ">
        <w:r w:rsidR="00F46094">
          <w:rPr>
            <w:noProof/>
          </w:rPr>
          <w:t>46</w:t>
        </w:r>
      </w:fldSimple>
      <w:bookmarkEnd w:id="281"/>
      <w:r>
        <w:t xml:space="preserve">: Python-Skript zum ansteuern des </w:t>
      </w:r>
      <w:proofErr w:type="spellStart"/>
      <w:r>
        <w:t>Servo</w:t>
      </w:r>
      <w:proofErr w:type="spellEnd"/>
      <w:r>
        <w:t>-Motors</w:t>
      </w:r>
    </w:p>
    <w:p w14:paraId="7EA7CD71" w14:textId="137229EC" w:rsidR="00835C6B" w:rsidRDefault="00835C6B" w:rsidP="00835C6B"/>
    <w:p w14:paraId="1DBF0293" w14:textId="218C5AEA" w:rsidR="002A5314" w:rsidRDefault="002A5314" w:rsidP="00835C6B"/>
    <w:p w14:paraId="2088937C" w14:textId="5CB3EB35" w:rsidR="002A5314" w:rsidRDefault="002A5314" w:rsidP="00835C6B"/>
    <w:p w14:paraId="7D532512" w14:textId="5D5E0B9E" w:rsidR="002A5314" w:rsidRDefault="002A5314" w:rsidP="00835C6B"/>
    <w:p w14:paraId="7BF09DFD" w14:textId="3BE4B7D5" w:rsidR="002A5314" w:rsidRDefault="002A5314" w:rsidP="00835C6B"/>
    <w:p w14:paraId="506D3162" w14:textId="69DAB13B" w:rsidR="002A5314" w:rsidRDefault="002A5314" w:rsidP="00835C6B"/>
    <w:p w14:paraId="05CE0DDD" w14:textId="77777777" w:rsidR="002A5314" w:rsidRDefault="002A5314" w:rsidP="00835C6B"/>
    <w:p w14:paraId="52011C1C" w14:textId="1C508725" w:rsidR="00835C6B" w:rsidRPr="005950A8" w:rsidRDefault="00835C6B" w:rsidP="00835C6B">
      <w:pPr>
        <w:rPr>
          <w:b/>
        </w:rPr>
      </w:pPr>
      <w:r w:rsidRPr="005950A8">
        <w:rPr>
          <w:b/>
        </w:rPr>
        <w:t xml:space="preserve">Kommunikation zwischen </w:t>
      </w:r>
      <w:proofErr w:type="spellStart"/>
      <w:r w:rsidRPr="005950A8">
        <w:rPr>
          <w:b/>
        </w:rPr>
        <w:t>Raspberry</w:t>
      </w:r>
      <w:proofErr w:type="spellEnd"/>
      <w:r w:rsidRPr="005950A8">
        <w:rPr>
          <w:b/>
        </w:rPr>
        <w:t xml:space="preserve"> Pi und dem TTS-Service</w:t>
      </w:r>
    </w:p>
    <w:p w14:paraId="585D603F" w14:textId="4B5416A2" w:rsidR="005950A8" w:rsidRDefault="005950A8" w:rsidP="00835C6B"/>
    <w:p w14:paraId="73F52A87" w14:textId="2F774AF5" w:rsidR="005950A8" w:rsidRDefault="005950A8" w:rsidP="005950A8">
      <w:pPr>
        <w:spacing w:line="360" w:lineRule="auto"/>
        <w:jc w:val="both"/>
      </w:pPr>
      <w:r>
        <w:t xml:space="preserve">Bei der Kommunikation zwischen dem </w:t>
      </w:r>
      <w:proofErr w:type="spellStart"/>
      <w:r>
        <w:t>Raspberry</w:t>
      </w:r>
      <w:proofErr w:type="spellEnd"/>
      <w:r>
        <w:t xml:space="preserve"> Pi und dem TTS-Service erfolgt die Kommunikat</w:t>
      </w:r>
      <w:r w:rsidR="000F12DB">
        <w:t xml:space="preserve">ion, ähnlich wie bei den </w:t>
      </w:r>
      <w:r w:rsidR="00DC4E45">
        <w:t>Python</w:t>
      </w:r>
      <w:r w:rsidR="000F12DB">
        <w:t>-Sk</w:t>
      </w:r>
      <w:r>
        <w:t>ripten, über den „</w:t>
      </w:r>
      <w:proofErr w:type="spellStart"/>
      <w:r>
        <w:t>execut</w:t>
      </w:r>
      <w:r w:rsidR="000F12DB">
        <w:t>eCommandLine</w:t>
      </w:r>
      <w:proofErr w:type="spellEnd"/>
      <w:r w:rsidR="000F12DB">
        <w:t>“-Befehl in den jeweiligen Regeln</w:t>
      </w:r>
      <w:r>
        <w:t xml:space="preserve"> (si</w:t>
      </w:r>
      <w:r w:rsidR="0047013A">
        <w:t xml:space="preserve">ehe </w:t>
      </w:r>
      <w:r w:rsidR="0047013A" w:rsidRPr="0047013A">
        <w:rPr>
          <w:b/>
        </w:rPr>
        <w:fldChar w:fldCharType="begin"/>
      </w:r>
      <w:r w:rsidR="0047013A" w:rsidRPr="0047013A">
        <w:rPr>
          <w:b/>
        </w:rPr>
        <w:instrText xml:space="preserve"> REF _Ref476420654 \h </w:instrText>
      </w:r>
      <w:r w:rsidR="0047013A" w:rsidRPr="0047013A">
        <w:rPr>
          <w:b/>
        </w:rPr>
      </w:r>
      <w:r w:rsidR="0047013A">
        <w:rPr>
          <w:b/>
        </w:rPr>
        <w:instrText xml:space="preserve"> \* MERGEFORMAT </w:instrText>
      </w:r>
      <w:r w:rsidR="0047013A" w:rsidRPr="0047013A">
        <w:rPr>
          <w:b/>
        </w:rPr>
        <w:fldChar w:fldCharType="separate"/>
      </w:r>
      <w:r w:rsidR="00F46094" w:rsidRPr="00F46094">
        <w:rPr>
          <w:b/>
        </w:rPr>
        <w:t xml:space="preserve">Abbildung </w:t>
      </w:r>
      <w:r w:rsidR="00F46094" w:rsidRPr="00F46094">
        <w:rPr>
          <w:b/>
          <w:noProof/>
        </w:rPr>
        <w:t>47</w:t>
      </w:r>
      <w:r w:rsidR="0047013A" w:rsidRPr="0047013A">
        <w:rPr>
          <w:b/>
        </w:rPr>
        <w:fldChar w:fldCharType="end"/>
      </w:r>
      <w:r>
        <w:t xml:space="preserve">). </w:t>
      </w:r>
    </w:p>
    <w:p w14:paraId="06904FB8" w14:textId="756A4889" w:rsidR="005950A8" w:rsidRDefault="005950A8" w:rsidP="00835C6B"/>
    <w:p w14:paraId="328C71B7" w14:textId="77777777" w:rsidR="005950A8" w:rsidRDefault="005950A8" w:rsidP="005950A8">
      <w:pPr>
        <w:keepNext/>
        <w:jc w:val="center"/>
      </w:pPr>
      <w:r>
        <w:rPr>
          <w:noProof/>
        </w:rPr>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096DA4BC" w14:textId="3A83F5D0" w:rsidR="005950A8" w:rsidRDefault="005950A8" w:rsidP="005950A8">
      <w:pPr>
        <w:pStyle w:val="Beschriftung"/>
        <w:jc w:val="center"/>
      </w:pPr>
      <w:bookmarkStart w:id="282" w:name="_Ref476420654"/>
      <w:r>
        <w:t xml:space="preserve">Abbildung </w:t>
      </w:r>
      <w:fldSimple w:instr=" SEQ Abbildung \* ARABIC ">
        <w:r w:rsidR="00F46094">
          <w:rPr>
            <w:noProof/>
          </w:rPr>
          <w:t>47</w:t>
        </w:r>
      </w:fldSimple>
      <w:bookmarkEnd w:id="282"/>
      <w:r w:rsidR="00DC4E45">
        <w:t>: Regel</w:t>
      </w:r>
      <w:r>
        <w:t xml:space="preserve"> zum Abspielen der akustischen Einnahmeinformation</w:t>
      </w:r>
    </w:p>
    <w:p w14:paraId="55598EE0" w14:textId="77777777" w:rsidR="007044DE" w:rsidRDefault="007044DE" w:rsidP="005950A8">
      <w:pPr>
        <w:spacing w:line="360" w:lineRule="auto"/>
        <w:jc w:val="both"/>
      </w:pPr>
    </w:p>
    <w:p w14:paraId="2678F886" w14:textId="1AB3BFF5" w:rsidR="002A5314" w:rsidRDefault="005950A8" w:rsidP="005950A8">
      <w:pPr>
        <w:spacing w:line="360" w:lineRule="auto"/>
        <w:jc w:val="both"/>
      </w:pPr>
      <w:r>
        <w:t xml:space="preserve">Das Schell-Skript </w:t>
      </w:r>
      <w:r w:rsidR="002A5314">
        <w:t>sendet</w:t>
      </w:r>
      <w:r>
        <w:t xml:space="preserve"> einen HTTP-Befehl an die Voice-RSS A</w:t>
      </w:r>
      <w:r w:rsidR="002A5314">
        <w:t>PI, die</w:t>
      </w:r>
      <w:r w:rsidR="007044DE">
        <w:t xml:space="preserve"> daraufhin eine MP</w:t>
      </w:r>
      <w:r>
        <w:t>3 Datei zurücksendet</w:t>
      </w:r>
      <w:r w:rsidR="00010388">
        <w:t xml:space="preserve">, die über die Verwendung des </w:t>
      </w:r>
      <w:proofErr w:type="spellStart"/>
      <w:r w:rsidR="00010388">
        <w:t>MP</w:t>
      </w:r>
      <w:r>
        <w:t>la</w:t>
      </w:r>
      <w:r w:rsidR="0047013A">
        <w:t>yers</w:t>
      </w:r>
      <w:proofErr w:type="spellEnd"/>
      <w:r w:rsidR="0047013A">
        <w:t xml:space="preserve"> abgespielt wird (siehe </w:t>
      </w:r>
      <w:r w:rsidR="0047013A" w:rsidRPr="0047013A">
        <w:rPr>
          <w:b/>
        </w:rPr>
        <w:fldChar w:fldCharType="begin"/>
      </w:r>
      <w:r w:rsidR="0047013A" w:rsidRPr="0047013A">
        <w:rPr>
          <w:b/>
        </w:rPr>
        <w:instrText xml:space="preserve"> REF _Ref476420683 \h </w:instrText>
      </w:r>
      <w:r w:rsidR="0047013A" w:rsidRPr="0047013A">
        <w:rPr>
          <w:b/>
        </w:rPr>
      </w:r>
      <w:r w:rsidR="0047013A">
        <w:rPr>
          <w:b/>
        </w:rPr>
        <w:instrText xml:space="preserve"> \* MERGEFORMAT </w:instrText>
      </w:r>
      <w:r w:rsidR="0047013A" w:rsidRPr="0047013A">
        <w:rPr>
          <w:b/>
        </w:rPr>
        <w:fldChar w:fldCharType="separate"/>
      </w:r>
      <w:r w:rsidR="00F46094" w:rsidRPr="00F46094">
        <w:rPr>
          <w:b/>
        </w:rPr>
        <w:t xml:space="preserve">Abbildung </w:t>
      </w:r>
      <w:r w:rsidR="00F46094" w:rsidRPr="00F46094">
        <w:rPr>
          <w:b/>
          <w:noProof/>
        </w:rPr>
        <w:t>48</w:t>
      </w:r>
      <w:r w:rsidR="0047013A" w:rsidRPr="0047013A">
        <w:rPr>
          <w:b/>
        </w:rPr>
        <w:fldChar w:fldCharType="end"/>
      </w:r>
      <w:r>
        <w:t>).</w:t>
      </w:r>
    </w:p>
    <w:p w14:paraId="7E31A751" w14:textId="59517EC4" w:rsidR="005950A8" w:rsidRDefault="005950A8" w:rsidP="005950A8">
      <w:pPr>
        <w:spacing w:line="360" w:lineRule="auto"/>
        <w:jc w:val="both"/>
      </w:pPr>
      <w:r>
        <w:t xml:space="preserve"> </w:t>
      </w:r>
    </w:p>
    <w:p w14:paraId="1C12F1D0" w14:textId="5271DE99" w:rsidR="005950A8" w:rsidRDefault="005950A8" w:rsidP="005950A8">
      <w:pPr>
        <w:keepNext/>
        <w:jc w:val="center"/>
      </w:pPr>
      <w:r>
        <w:rPr>
          <w:noProof/>
        </w:rPr>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50B86DF" w14:textId="37B32F56" w:rsidR="005950A8" w:rsidRDefault="005950A8" w:rsidP="005950A8">
      <w:pPr>
        <w:pStyle w:val="Beschriftung"/>
        <w:jc w:val="center"/>
      </w:pPr>
      <w:bookmarkStart w:id="283" w:name="_Ref476420683"/>
      <w:r>
        <w:t xml:space="preserve">Abbildung </w:t>
      </w:r>
      <w:fldSimple w:instr=" SEQ Abbildung \* ARABIC ">
        <w:r w:rsidR="00F46094">
          <w:rPr>
            <w:noProof/>
          </w:rPr>
          <w:t>48</w:t>
        </w:r>
      </w:fldSimple>
      <w:bookmarkEnd w:id="283"/>
      <w:r>
        <w:t>: TTS Schell-Skript</w:t>
      </w:r>
    </w:p>
    <w:p w14:paraId="44BD3159" w14:textId="637BC1F6" w:rsidR="002A5314" w:rsidRDefault="002A5314" w:rsidP="002A5314"/>
    <w:p w14:paraId="1DCCDBB4" w14:textId="1D249368" w:rsidR="002A5314" w:rsidRDefault="002A5314" w:rsidP="002A5314"/>
    <w:p w14:paraId="1F37C53D" w14:textId="77777777" w:rsidR="002A5314" w:rsidRPr="002A5314" w:rsidRDefault="002A5314" w:rsidP="002A5314"/>
    <w:p w14:paraId="618AD259" w14:textId="74D7238E" w:rsidR="00EA6A3E" w:rsidRPr="00EA6A3E" w:rsidRDefault="00EC38C2" w:rsidP="00EA6A3E">
      <w:pPr>
        <w:pStyle w:val="berschrift2"/>
        <w:numPr>
          <w:ilvl w:val="2"/>
          <w:numId w:val="2"/>
        </w:numPr>
        <w:spacing w:line="320" w:lineRule="exact"/>
        <w:rPr>
          <w:rFonts w:ascii="Times New Roman" w:hAnsi="Times New Roman" w:cs="Times New Roman"/>
        </w:rPr>
      </w:pPr>
      <w:bookmarkStart w:id="284" w:name="_Toc476262637"/>
      <w:r w:rsidRPr="00EC38C2">
        <w:rPr>
          <w:rFonts w:ascii="Times New Roman" w:hAnsi="Times New Roman" w:cs="Times New Roman"/>
        </w:rPr>
        <w:lastRenderedPageBreak/>
        <w:t>Funktionen</w:t>
      </w:r>
      <w:bookmarkEnd w:id="284"/>
    </w:p>
    <w:p w14:paraId="70B9C9A3" w14:textId="600E7A04" w:rsidR="00EC38C2" w:rsidRDefault="00EC38C2" w:rsidP="00EC38C2">
      <w:pPr>
        <w:pStyle w:val="berschrift2"/>
        <w:numPr>
          <w:ilvl w:val="3"/>
          <w:numId w:val="2"/>
        </w:numPr>
        <w:spacing w:line="320" w:lineRule="exact"/>
        <w:rPr>
          <w:rFonts w:ascii="Times New Roman" w:hAnsi="Times New Roman" w:cs="Times New Roman"/>
        </w:rPr>
      </w:pPr>
      <w:bookmarkStart w:id="285" w:name="_Toc476262638"/>
      <w:r w:rsidRPr="00EC38C2">
        <w:rPr>
          <w:rFonts w:ascii="Times New Roman" w:hAnsi="Times New Roman" w:cs="Times New Roman"/>
        </w:rPr>
        <w:t>Benachrichtigungsfunktionen verwalten</w:t>
      </w:r>
      <w:bookmarkEnd w:id="285"/>
    </w:p>
    <w:p w14:paraId="4A69555D" w14:textId="77777777" w:rsidR="002A5314" w:rsidRDefault="002A5314" w:rsidP="002A5314">
      <w:pPr>
        <w:spacing w:line="360" w:lineRule="auto"/>
        <w:jc w:val="both"/>
      </w:pPr>
    </w:p>
    <w:p w14:paraId="55C7E9C8" w14:textId="4B65747C" w:rsidR="002A5314" w:rsidRDefault="002A5314" w:rsidP="002A5314">
      <w:pPr>
        <w:spacing w:line="360" w:lineRule="auto"/>
        <w:jc w:val="both"/>
      </w:pPr>
      <w:r>
        <w:t xml:space="preserve">Es wird den Benutzern die Möglichkeit gegeben die </w:t>
      </w:r>
      <w:r w:rsidR="00561D66">
        <w:t>akustischen oder visuellen</w:t>
      </w:r>
      <w:r>
        <w:t xml:space="preserve"> Benachrichtigungsfunktionen nach ihren eigenen Bedürfnissen zu individualisieren. </w:t>
      </w:r>
    </w:p>
    <w:p w14:paraId="460994B0" w14:textId="5B98145C" w:rsidR="002A5314" w:rsidRDefault="002A5314" w:rsidP="007F7191">
      <w:pPr>
        <w:spacing w:line="360" w:lineRule="auto"/>
        <w:jc w:val="both"/>
        <w:rPr>
          <w:b/>
        </w:rPr>
      </w:pPr>
    </w:p>
    <w:p w14:paraId="54B6EE60" w14:textId="6372CC04" w:rsidR="00B878EB" w:rsidRDefault="00B878EB" w:rsidP="007F7191">
      <w:pPr>
        <w:spacing w:line="360" w:lineRule="auto"/>
        <w:jc w:val="both"/>
        <w:rPr>
          <w:b/>
        </w:rPr>
      </w:pPr>
      <w:r w:rsidRPr="00B878EB">
        <w:rPr>
          <w:b/>
        </w:rPr>
        <w:t>Visuelle Benachrichtigung</w:t>
      </w:r>
    </w:p>
    <w:p w14:paraId="5BBB73F4" w14:textId="77777777" w:rsidR="002A5314" w:rsidRDefault="002A5314" w:rsidP="007F7191">
      <w:pPr>
        <w:spacing w:line="360" w:lineRule="auto"/>
        <w:jc w:val="both"/>
        <w:rPr>
          <w:b/>
        </w:rPr>
      </w:pPr>
    </w:p>
    <w:p w14:paraId="20BBE05B" w14:textId="0B7D5A40" w:rsidR="007F7191" w:rsidRDefault="002A5314" w:rsidP="007F7191">
      <w:pPr>
        <w:spacing w:line="360" w:lineRule="auto"/>
        <w:jc w:val="both"/>
      </w:pPr>
      <w:r w:rsidRPr="002A5314">
        <w:t>Bei den Einstellungen von den visuellen Benachrichtigungen</w:t>
      </w:r>
      <w:r>
        <w:rPr>
          <w:b/>
        </w:rPr>
        <w:t xml:space="preserve"> </w:t>
      </w:r>
      <w:r w:rsidR="007F7191">
        <w:t xml:space="preserve">haben die Benutzer </w:t>
      </w:r>
      <w:r w:rsidR="00B878EB">
        <w:t>die Möglichkeit aus den vier Farben Rot, V</w:t>
      </w:r>
      <w:r>
        <w:t>i</w:t>
      </w:r>
      <w:r w:rsidR="000775A3">
        <w:t>olett, Blau und Grün zu wählen. Die Phillips Heu Lampe wird während des Einnahmezeitpunktes daraufhin in der jeweiligen Signalfarbe aufleuchten. Weiterhin kann die Benachrichtigungsfunktion ga</w:t>
      </w:r>
      <w:r w:rsidR="00B878EB">
        <w:t xml:space="preserve">nz </w:t>
      </w:r>
      <w:r w:rsidR="000775A3">
        <w:t>ausgeschaltet werden</w:t>
      </w:r>
      <w:r w:rsidR="00395EEB">
        <w:t xml:space="preserve"> (siehe</w:t>
      </w:r>
      <w:r w:rsidR="00CF132A">
        <w:t xml:space="preserve"> </w:t>
      </w:r>
      <w:r w:rsidR="00CF132A" w:rsidRPr="00CF132A">
        <w:rPr>
          <w:b/>
        </w:rPr>
        <w:fldChar w:fldCharType="begin"/>
      </w:r>
      <w:r w:rsidR="00CF132A" w:rsidRPr="00CF132A">
        <w:rPr>
          <w:b/>
        </w:rPr>
        <w:instrText xml:space="preserve"> REF _Ref476420387 \h </w:instrText>
      </w:r>
      <w:r w:rsidR="00CF132A" w:rsidRPr="00CF132A">
        <w:rPr>
          <w:b/>
        </w:rPr>
      </w:r>
      <w:r w:rsidR="00CF132A">
        <w:rPr>
          <w:b/>
        </w:rPr>
        <w:instrText xml:space="preserve"> \* MERGEFORMAT </w:instrText>
      </w:r>
      <w:r w:rsidR="00CF132A" w:rsidRPr="00CF132A">
        <w:rPr>
          <w:b/>
        </w:rPr>
        <w:fldChar w:fldCharType="separate"/>
      </w:r>
      <w:r w:rsidR="00F46094" w:rsidRPr="00F46094">
        <w:rPr>
          <w:b/>
        </w:rPr>
        <w:t xml:space="preserve">Abbildung </w:t>
      </w:r>
      <w:r w:rsidR="00F46094" w:rsidRPr="00F46094">
        <w:rPr>
          <w:b/>
          <w:noProof/>
        </w:rPr>
        <w:t>49</w:t>
      </w:r>
      <w:r w:rsidR="00CF132A" w:rsidRPr="00CF132A">
        <w:rPr>
          <w:b/>
        </w:rPr>
        <w:fldChar w:fldCharType="end"/>
      </w:r>
      <w:r w:rsidR="00395EEB">
        <w:t>)</w:t>
      </w:r>
      <w:r w:rsidR="00B878EB">
        <w:t xml:space="preserve">.  </w:t>
      </w:r>
    </w:p>
    <w:p w14:paraId="3D372B79" w14:textId="77777777" w:rsidR="007F7191" w:rsidRDefault="007F7191" w:rsidP="009D7307"/>
    <w:p w14:paraId="0658F9A4" w14:textId="77777777" w:rsidR="00395EEB" w:rsidRDefault="007F7191" w:rsidP="00395EEB">
      <w:pPr>
        <w:keepNext/>
        <w:jc w:val="center"/>
      </w:pPr>
      <w:r w:rsidRPr="007F7191">
        <w:rPr>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39790" cy="2452370"/>
                    </a:xfrm>
                    <a:prstGeom prst="rect">
                      <a:avLst/>
                    </a:prstGeom>
                  </pic:spPr>
                </pic:pic>
              </a:graphicData>
            </a:graphic>
          </wp:inline>
        </w:drawing>
      </w:r>
    </w:p>
    <w:p w14:paraId="674D3591" w14:textId="46919D18" w:rsidR="00A56944" w:rsidRDefault="00395EEB" w:rsidP="00BA1B47">
      <w:pPr>
        <w:pStyle w:val="Beschriftung"/>
        <w:jc w:val="center"/>
      </w:pPr>
      <w:bookmarkStart w:id="286" w:name="_Ref476420387"/>
      <w:r>
        <w:t xml:space="preserve">Abbildung </w:t>
      </w:r>
      <w:fldSimple w:instr=" SEQ Abbildung \* ARABIC ">
        <w:r w:rsidR="00F46094">
          <w:rPr>
            <w:noProof/>
          </w:rPr>
          <w:t>49</w:t>
        </w:r>
      </w:fldSimple>
      <w:bookmarkEnd w:id="286"/>
      <w:r w:rsidR="00BA1B47">
        <w:t>: Visuelle Einstellungen</w:t>
      </w:r>
    </w:p>
    <w:p w14:paraId="0725038B" w14:textId="77777777" w:rsidR="00BA1B47" w:rsidRPr="00BA1B47" w:rsidRDefault="00BA1B47" w:rsidP="00BA1B47"/>
    <w:p w14:paraId="3E28FA34" w14:textId="77777777" w:rsidR="0055156E" w:rsidRDefault="0055156E" w:rsidP="009D7307"/>
    <w:p w14:paraId="215C6B47" w14:textId="62B87A43" w:rsidR="00B878EB" w:rsidRDefault="00B878EB" w:rsidP="009D7307">
      <w:pPr>
        <w:rPr>
          <w:b/>
        </w:rPr>
      </w:pPr>
      <w:r w:rsidRPr="00B878EB">
        <w:rPr>
          <w:b/>
        </w:rPr>
        <w:t xml:space="preserve">Akustische </w:t>
      </w:r>
      <w:r>
        <w:rPr>
          <w:b/>
        </w:rPr>
        <w:t>Benachrichtigung</w:t>
      </w:r>
    </w:p>
    <w:p w14:paraId="5A3741CB" w14:textId="77777777" w:rsidR="00B878EB" w:rsidRPr="00B878EB" w:rsidRDefault="00B878EB" w:rsidP="009D7307">
      <w:pPr>
        <w:rPr>
          <w:b/>
        </w:rPr>
      </w:pPr>
    </w:p>
    <w:p w14:paraId="76D50963" w14:textId="36EC4534" w:rsidR="007F7191" w:rsidRDefault="00B878EB" w:rsidP="00B878EB">
      <w:pPr>
        <w:spacing w:line="360" w:lineRule="auto"/>
        <w:jc w:val="both"/>
      </w:pPr>
      <w:r w:rsidRPr="00B878EB">
        <w:t>Dem Benutzer wird die Möglichkeit gegen neben der visuellen Benachrichtigungsfunktion ebenfalls akustische Benachrichtigungsfunktionen zu individualisieren. So hat man die Möglichkeit über die „Start“ und „</w:t>
      </w:r>
      <w:proofErr w:type="spellStart"/>
      <w:r w:rsidRPr="00B878EB">
        <w:t>Stop</w:t>
      </w:r>
      <w:proofErr w:type="spellEnd"/>
      <w:r w:rsidRPr="00B878EB">
        <w:t xml:space="preserve">“ Buttons direkt die Lautstärke der Lautsprecher zu testen und </w:t>
      </w:r>
      <w:r>
        <w:t>den jeweiligen</w:t>
      </w:r>
      <w:r w:rsidR="000775A3">
        <w:t xml:space="preserve"> </w:t>
      </w:r>
      <w:r>
        <w:t>Benachrichtigungssound zu wählen.</w:t>
      </w:r>
    </w:p>
    <w:p w14:paraId="5F35A2EF" w14:textId="77777777" w:rsidR="00B878EB" w:rsidRPr="00B878EB" w:rsidRDefault="00B878EB" w:rsidP="00B878EB">
      <w:pPr>
        <w:spacing w:line="360" w:lineRule="auto"/>
        <w:jc w:val="both"/>
      </w:pPr>
    </w:p>
    <w:p w14:paraId="2A8B1C88" w14:textId="77777777" w:rsidR="00395EEB" w:rsidRDefault="007F7191" w:rsidP="00395EEB">
      <w:pPr>
        <w:keepNext/>
        <w:jc w:val="center"/>
      </w:pPr>
      <w:r>
        <w:rPr>
          <w:noProof/>
        </w:rPr>
        <w:lastRenderedPageBreak/>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D43C8D" w14:textId="55410530" w:rsidR="007F7191" w:rsidRDefault="00395EEB" w:rsidP="00CF132A">
      <w:pPr>
        <w:pStyle w:val="Beschriftung"/>
        <w:jc w:val="center"/>
      </w:pPr>
      <w:r>
        <w:t xml:space="preserve">Abbildung </w:t>
      </w:r>
      <w:fldSimple w:instr=" SEQ Abbildung \* ARABIC ">
        <w:r w:rsidR="00F46094">
          <w:rPr>
            <w:noProof/>
          </w:rPr>
          <w:t>50</w:t>
        </w:r>
      </w:fldSimple>
      <w:r>
        <w:t>: Akusti</w:t>
      </w:r>
      <w:r w:rsidR="00CF132A">
        <w:t>sche Einstellungen</w:t>
      </w:r>
    </w:p>
    <w:p w14:paraId="5A5B1C70" w14:textId="77777777" w:rsidR="00CF132A" w:rsidRPr="00CF132A" w:rsidRDefault="00CF132A" w:rsidP="00CF132A"/>
    <w:p w14:paraId="7D569265" w14:textId="39F42D80" w:rsidR="00395EEB" w:rsidRDefault="00395EEB" w:rsidP="00EC38C2">
      <w:pPr>
        <w:pStyle w:val="berschrift2"/>
        <w:numPr>
          <w:ilvl w:val="3"/>
          <w:numId w:val="2"/>
        </w:numPr>
        <w:spacing w:line="320" w:lineRule="exact"/>
        <w:rPr>
          <w:rFonts w:ascii="Times New Roman" w:hAnsi="Times New Roman" w:cs="Times New Roman"/>
        </w:rPr>
      </w:pPr>
      <w:bookmarkStart w:id="287" w:name="_Toc476262639"/>
      <w:r>
        <w:rPr>
          <w:rFonts w:ascii="Times New Roman" w:hAnsi="Times New Roman" w:cs="Times New Roman"/>
        </w:rPr>
        <w:t>Manuelle Ausgabe</w:t>
      </w:r>
    </w:p>
    <w:p w14:paraId="6782502E" w14:textId="19E6EC73" w:rsidR="00395EEB" w:rsidRDefault="00395EEB" w:rsidP="00395EEB">
      <w:pPr>
        <w:spacing w:line="360" w:lineRule="auto"/>
      </w:pPr>
    </w:p>
    <w:p w14:paraId="098B016B" w14:textId="7D4E0963" w:rsidR="00395EEB" w:rsidRDefault="000775A3" w:rsidP="00395EEB">
      <w:pPr>
        <w:spacing w:line="360" w:lineRule="auto"/>
      </w:pPr>
      <w:r>
        <w:t>Durch die Verwendung der „Manuelle Ausgabe“-Funktion können die Benutzer</w:t>
      </w:r>
      <w:r w:rsidR="00395EEB">
        <w:t xml:space="preserve"> Medikamente im Voraus</w:t>
      </w:r>
      <w:r>
        <w:t xml:space="preserve"> oder nachträglich manuell ausgeben</w:t>
      </w:r>
      <w:r w:rsidR="002D5DD8">
        <w:t xml:space="preserve"> (siehe </w:t>
      </w:r>
      <w:r w:rsidR="00CF132A" w:rsidRPr="00CF132A">
        <w:rPr>
          <w:b/>
        </w:rPr>
        <w:fldChar w:fldCharType="begin"/>
      </w:r>
      <w:r w:rsidR="00CF132A" w:rsidRPr="00CF132A">
        <w:rPr>
          <w:b/>
        </w:rPr>
        <w:instrText xml:space="preserve"> REF _Ref476420344 \h </w:instrText>
      </w:r>
      <w:r w:rsidR="00CF132A" w:rsidRPr="00CF132A">
        <w:rPr>
          <w:b/>
        </w:rPr>
      </w:r>
      <w:r w:rsidR="00CF132A" w:rsidRPr="00CF132A">
        <w:rPr>
          <w:b/>
        </w:rPr>
        <w:instrText xml:space="preserve"> \* MERGEFORMAT </w:instrText>
      </w:r>
      <w:r w:rsidR="00CF132A" w:rsidRPr="00CF132A">
        <w:rPr>
          <w:b/>
        </w:rPr>
        <w:fldChar w:fldCharType="separate"/>
      </w:r>
      <w:r w:rsidR="00F46094" w:rsidRPr="00F46094">
        <w:rPr>
          <w:b/>
        </w:rPr>
        <w:t xml:space="preserve">Abbildung </w:t>
      </w:r>
      <w:r w:rsidR="00F46094" w:rsidRPr="00F46094">
        <w:rPr>
          <w:b/>
          <w:noProof/>
        </w:rPr>
        <w:t>51</w:t>
      </w:r>
      <w:r w:rsidR="00CF132A" w:rsidRPr="00CF132A">
        <w:rPr>
          <w:b/>
        </w:rPr>
        <w:fldChar w:fldCharType="end"/>
      </w:r>
      <w:r>
        <w:t>).</w:t>
      </w:r>
    </w:p>
    <w:p w14:paraId="0CBD9710" w14:textId="77777777" w:rsidR="002109D0" w:rsidRDefault="002109D0" w:rsidP="00395EEB">
      <w:pPr>
        <w:spacing w:line="360" w:lineRule="auto"/>
      </w:pPr>
    </w:p>
    <w:p w14:paraId="398FB45F" w14:textId="77777777" w:rsidR="00395EEB" w:rsidRDefault="00395EEB" w:rsidP="00395EEB">
      <w:pPr>
        <w:keepNext/>
        <w:jc w:val="center"/>
      </w:pPr>
      <w:r>
        <w:rPr>
          <w:noProof/>
        </w:rPr>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584188E4" w14:textId="7D0F6559" w:rsidR="00395EEB" w:rsidRPr="00395EEB" w:rsidRDefault="00395EEB" w:rsidP="002109D0">
      <w:pPr>
        <w:pStyle w:val="Beschriftung"/>
        <w:jc w:val="center"/>
      </w:pPr>
      <w:bookmarkStart w:id="288" w:name="_Ref476420344"/>
      <w:r>
        <w:t xml:space="preserve">Abbildung </w:t>
      </w:r>
      <w:fldSimple w:instr=" SEQ Abbildung \* ARABIC ">
        <w:r w:rsidR="00F46094">
          <w:rPr>
            <w:noProof/>
          </w:rPr>
          <w:t>51</w:t>
        </w:r>
      </w:fldSimple>
      <w:bookmarkEnd w:id="288"/>
      <w:r>
        <w:t>: M</w:t>
      </w:r>
      <w:r w:rsidR="002109D0">
        <w:t>anuelle Ausgabe Startbildschirm</w:t>
      </w:r>
    </w:p>
    <w:p w14:paraId="38B99C44" w14:textId="77777777" w:rsidR="00395EEB" w:rsidRDefault="00395EEB" w:rsidP="00395EEB">
      <w:pPr>
        <w:spacing w:line="360" w:lineRule="auto"/>
        <w:jc w:val="both"/>
      </w:pPr>
    </w:p>
    <w:p w14:paraId="5B0E9E42" w14:textId="5A0CC3E6" w:rsidR="00395EEB" w:rsidRDefault="00395EEB" w:rsidP="00395EEB">
      <w:pPr>
        <w:spacing w:line="360" w:lineRule="auto"/>
        <w:jc w:val="both"/>
      </w:pPr>
      <w:r>
        <w:t>Zum Ausgaben der Medikamente muss</w:t>
      </w:r>
      <w:r w:rsidR="007110EE">
        <w:t xml:space="preserve"> man nur </w:t>
      </w:r>
      <w:r w:rsidR="000775A3">
        <w:t>das</w:t>
      </w:r>
      <w:r>
        <w:t xml:space="preserve"> jeweilige Interwall defini</w:t>
      </w:r>
      <w:r w:rsidR="007110EE">
        <w:t xml:space="preserve">eren </w:t>
      </w:r>
      <w:r>
        <w:t>und darauffolgend auf den „Ausgeben“-Button bei dem Termin klicken</w:t>
      </w:r>
      <w:r w:rsidR="00590006">
        <w:t xml:space="preserve"> (siehe </w:t>
      </w:r>
      <w:r w:rsidR="00590006" w:rsidRPr="00590006">
        <w:rPr>
          <w:b/>
        </w:rPr>
        <w:fldChar w:fldCharType="begin"/>
      </w:r>
      <w:r w:rsidR="00590006" w:rsidRPr="00590006">
        <w:rPr>
          <w:b/>
        </w:rPr>
        <w:instrText xml:space="preserve"> REF _Ref476420308 \h </w:instrText>
      </w:r>
      <w:r w:rsidR="00590006" w:rsidRPr="00590006">
        <w:rPr>
          <w:b/>
        </w:rPr>
      </w:r>
      <w:r w:rsidR="00590006">
        <w:rPr>
          <w:b/>
        </w:rPr>
        <w:instrText xml:space="preserve"> \* MERGEFORMAT </w:instrText>
      </w:r>
      <w:r w:rsidR="00590006" w:rsidRPr="00590006">
        <w:rPr>
          <w:b/>
        </w:rPr>
        <w:fldChar w:fldCharType="separate"/>
      </w:r>
      <w:r w:rsidR="00F46094" w:rsidRPr="00F46094">
        <w:rPr>
          <w:b/>
        </w:rPr>
        <w:t xml:space="preserve">Abbildung </w:t>
      </w:r>
      <w:r w:rsidR="00F46094" w:rsidRPr="00F46094">
        <w:rPr>
          <w:b/>
          <w:noProof/>
        </w:rPr>
        <w:t>52</w:t>
      </w:r>
      <w:r w:rsidR="00590006" w:rsidRPr="00590006">
        <w:rPr>
          <w:b/>
        </w:rPr>
        <w:fldChar w:fldCharType="end"/>
      </w:r>
      <w:r w:rsidR="00590006">
        <w:t xml:space="preserve"> </w:t>
      </w:r>
      <w:r w:rsidR="007110EE">
        <w:t>)</w:t>
      </w:r>
      <w:r>
        <w:t xml:space="preserve">. </w:t>
      </w:r>
    </w:p>
    <w:p w14:paraId="70DE4B55" w14:textId="762BCB67" w:rsidR="00395EEB" w:rsidRDefault="00395EEB" w:rsidP="00395EEB">
      <w:pPr>
        <w:spacing w:line="360" w:lineRule="auto"/>
        <w:jc w:val="both"/>
      </w:pPr>
    </w:p>
    <w:p w14:paraId="75C53B3D" w14:textId="77777777" w:rsidR="00395EEB" w:rsidRDefault="00395EEB" w:rsidP="00395EEB">
      <w:pPr>
        <w:keepNext/>
        <w:spacing w:line="360" w:lineRule="auto"/>
        <w:jc w:val="center"/>
      </w:pPr>
      <w:r>
        <w:rPr>
          <w:noProof/>
        </w:rPr>
        <w:lastRenderedPageBreak/>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7EDBF85A" w14:textId="1A9A58C3" w:rsidR="00EA6A3E" w:rsidRDefault="00395EEB" w:rsidP="002109D0">
      <w:pPr>
        <w:pStyle w:val="Beschriftung"/>
        <w:jc w:val="center"/>
      </w:pPr>
      <w:bookmarkStart w:id="289" w:name="_Ref476420297"/>
      <w:bookmarkStart w:id="290" w:name="_Ref476420308"/>
      <w:r>
        <w:t xml:space="preserve">Abbildung </w:t>
      </w:r>
      <w:fldSimple w:instr=" SEQ Abbildung \* ARABIC ">
        <w:r w:rsidR="00F46094">
          <w:rPr>
            <w:noProof/>
          </w:rPr>
          <w:t>52</w:t>
        </w:r>
      </w:fldSimple>
      <w:bookmarkEnd w:id="290"/>
      <w:r>
        <w:t xml:space="preserve">: </w:t>
      </w:r>
      <w:r w:rsidR="002109D0">
        <w:t>Auswahl des gewünschten Termins</w:t>
      </w:r>
      <w:bookmarkEnd w:id="289"/>
    </w:p>
    <w:p w14:paraId="3C6C6076" w14:textId="77777777" w:rsidR="002109D0" w:rsidRPr="002109D0" w:rsidRDefault="002109D0" w:rsidP="002109D0"/>
    <w:p w14:paraId="169416C1" w14:textId="10108D67" w:rsidR="00EC38C2" w:rsidRDefault="00EC38C2" w:rsidP="00EC38C2">
      <w:pPr>
        <w:pStyle w:val="berschrift2"/>
        <w:numPr>
          <w:ilvl w:val="3"/>
          <w:numId w:val="2"/>
        </w:numPr>
        <w:spacing w:line="320" w:lineRule="exact"/>
        <w:rPr>
          <w:rFonts w:ascii="Times New Roman" w:hAnsi="Times New Roman" w:cs="Times New Roman"/>
        </w:rPr>
      </w:pPr>
      <w:r w:rsidRPr="00EC38C2">
        <w:rPr>
          <w:rFonts w:ascii="Times New Roman" w:hAnsi="Times New Roman" w:cs="Times New Roman"/>
        </w:rPr>
        <w:t>Medikamente verwalten</w:t>
      </w:r>
      <w:bookmarkEnd w:id="287"/>
    </w:p>
    <w:p w14:paraId="660D68C8" w14:textId="669127FD" w:rsidR="00A153AE" w:rsidRDefault="00A153AE" w:rsidP="00A153AE"/>
    <w:p w14:paraId="7D9BA445" w14:textId="7B4C5CD5" w:rsidR="00A16FAF" w:rsidRDefault="00A153AE" w:rsidP="00A16FAF">
      <w:pPr>
        <w:spacing w:line="360" w:lineRule="auto"/>
        <w:jc w:val="both"/>
      </w:pPr>
      <w:r>
        <w:t>Das Verwalten der Medikamente kann durch die drei Funktionen „Löschen“, „Bearbeiten“ und „Anlegen“ erfolgen. Weiterhin ist es möglich eine ausführliche Übersicht der angelegten Medikamente zu bekommen</w:t>
      </w:r>
      <w:r w:rsidR="00FF2EFF">
        <w:t xml:space="preserve">. </w:t>
      </w:r>
      <w:r w:rsidR="00A16FAF">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t xml:space="preserve"> </w:t>
      </w:r>
      <w:r w:rsidR="00F93E15" w:rsidRPr="00CA42FD">
        <w:rPr>
          <w:b/>
        </w:rPr>
        <w:fldChar w:fldCharType="begin"/>
      </w:r>
      <w:r w:rsidR="00F93E15" w:rsidRPr="00CA42FD">
        <w:rPr>
          <w:b/>
        </w:rPr>
        <w:instrText xml:space="preserve"> REF _Ref476418410 \h </w:instrText>
      </w:r>
      <w:r w:rsidR="00F93E15" w:rsidRPr="00CA42FD">
        <w:rPr>
          <w:b/>
        </w:rPr>
      </w:r>
      <w:r w:rsidR="00CA42FD">
        <w:rPr>
          <w:b/>
        </w:rPr>
        <w:instrText xml:space="preserve"> \* MERGEFORMAT </w:instrText>
      </w:r>
      <w:r w:rsidR="00F93E15" w:rsidRPr="00CA42FD">
        <w:rPr>
          <w:b/>
        </w:rPr>
        <w:fldChar w:fldCharType="separate"/>
      </w:r>
      <w:r w:rsidR="00F46094" w:rsidRPr="00F46094">
        <w:rPr>
          <w:b/>
        </w:rPr>
        <w:t xml:space="preserve">Abbildung </w:t>
      </w:r>
      <w:r w:rsidR="00F46094" w:rsidRPr="00F46094">
        <w:rPr>
          <w:b/>
          <w:noProof/>
        </w:rPr>
        <w:t>53</w:t>
      </w:r>
      <w:r w:rsidR="00F93E15" w:rsidRPr="00CA42FD">
        <w:rPr>
          <w:b/>
        </w:rPr>
        <w:fldChar w:fldCharType="end"/>
      </w:r>
      <w:r w:rsidR="00A16FAF">
        <w:t>). Hierzu zählt der Medikamentenname, Krankheit bzw. die Beschwerde und ob eine E-Mail versendet werden soll beim Vergessen einer Einnahme sowie die jeweilige Bezugsperson, die die E-Mail erhält. Weiterhin muss die Sockel-</w:t>
      </w:r>
      <w:proofErr w:type="spellStart"/>
      <w:r w:rsidR="00A16FAF">
        <w:t>Nr</w:t>
      </w:r>
      <w:proofErr w:type="spellEnd"/>
      <w:r w:rsidR="00A16FAF">
        <w:t>, Angegeben werden, auf die die Medikamentendose gestellt wird. Bereits belegte Sockel werden rot gekennzeichnet.</w:t>
      </w:r>
    </w:p>
    <w:p w14:paraId="016451A8" w14:textId="6828ADC0" w:rsidR="00A16FAF" w:rsidRDefault="00722C50" w:rsidP="00A16FAF">
      <w:pPr>
        <w:keepNext/>
        <w:spacing w:line="360" w:lineRule="auto"/>
        <w:jc w:val="center"/>
      </w:pPr>
      <w:r>
        <w:rPr>
          <w:noProof/>
        </w:rPr>
        <w:lastRenderedPageBreak/>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2018003B" w14:textId="5979A74B" w:rsidR="00A16FAF" w:rsidRDefault="00A16FAF" w:rsidP="002109D0">
      <w:pPr>
        <w:pStyle w:val="Beschriftung"/>
        <w:jc w:val="center"/>
      </w:pPr>
      <w:bookmarkStart w:id="291" w:name="_Ref476418410"/>
      <w:r>
        <w:t xml:space="preserve">Abbildung </w:t>
      </w:r>
      <w:fldSimple w:instr=" SEQ Abbildung \* ARABIC ">
        <w:r w:rsidR="00F46094">
          <w:rPr>
            <w:noProof/>
          </w:rPr>
          <w:t>53</w:t>
        </w:r>
      </w:fldSimple>
      <w:bookmarkEnd w:id="291"/>
      <w:r>
        <w:t>: Maske zur Eingabe der allgem</w:t>
      </w:r>
      <w:r w:rsidR="002109D0">
        <w:t>einen Medikamenteninformationen</w:t>
      </w:r>
    </w:p>
    <w:p w14:paraId="3069AA33" w14:textId="77777777" w:rsidR="00EA6A3E" w:rsidRDefault="00EA6A3E" w:rsidP="00722C50">
      <w:pPr>
        <w:spacing w:line="360" w:lineRule="auto"/>
        <w:jc w:val="both"/>
      </w:pPr>
    </w:p>
    <w:p w14:paraId="64CEF47E" w14:textId="6A1DF92F" w:rsidR="00722C50" w:rsidRDefault="00722C50" w:rsidP="00722C50">
      <w:pPr>
        <w:spacing w:line="360" w:lineRule="auto"/>
        <w:jc w:val="both"/>
      </w:pPr>
      <w:r>
        <w:t>In dem nächsten Fenster erfolgen die Informationen zur Einnahme bzw. den Bestand (siehe</w:t>
      </w:r>
      <w:r w:rsidR="00F93E15">
        <w:t xml:space="preserve"> </w:t>
      </w:r>
      <w:r w:rsidR="00F93E15" w:rsidRPr="00F93E15">
        <w:rPr>
          <w:b/>
        </w:rPr>
        <w:fldChar w:fldCharType="begin"/>
      </w:r>
      <w:r w:rsidR="00F93E15" w:rsidRPr="00F93E15">
        <w:rPr>
          <w:b/>
        </w:rPr>
        <w:instrText xml:space="preserve"> REF _Ref476418375 \h </w:instrText>
      </w:r>
      <w:r w:rsidR="00F93E15" w:rsidRPr="00F93E15">
        <w:rPr>
          <w:b/>
        </w:rPr>
      </w:r>
      <w:r w:rsidR="00F93E15">
        <w:rPr>
          <w:b/>
        </w:rPr>
        <w:instrText xml:space="preserve"> \* MERGEFORMAT </w:instrText>
      </w:r>
      <w:r w:rsidR="00F93E15" w:rsidRPr="00F93E15">
        <w:rPr>
          <w:b/>
        </w:rPr>
        <w:fldChar w:fldCharType="separate"/>
      </w:r>
      <w:r w:rsidR="00F46094" w:rsidRPr="00F46094">
        <w:rPr>
          <w:b/>
        </w:rPr>
        <w:t xml:space="preserve">Abbildung </w:t>
      </w:r>
      <w:r w:rsidR="00F46094" w:rsidRPr="00F46094">
        <w:rPr>
          <w:b/>
          <w:noProof/>
        </w:rPr>
        <w:t>54</w:t>
      </w:r>
      <w:r w:rsidR="00F93E15" w:rsidRPr="00F93E15">
        <w:rPr>
          <w:b/>
        </w:rPr>
        <w:fldChar w:fldCharType="end"/>
      </w:r>
      <w: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EDFE575" w14:textId="0A0A2A85" w:rsidR="00722C50" w:rsidRDefault="00722C50" w:rsidP="00EA6A3E">
      <w:pPr>
        <w:keepNext/>
      </w:pPr>
      <w:r>
        <w:rPr>
          <w:noProof/>
        </w:rPr>
        <w:drawing>
          <wp:inline distT="0" distB="0" distL="0" distR="0" wp14:anchorId="125A38D3" wp14:editId="55506B1A">
            <wp:extent cx="5932805" cy="3338830"/>
            <wp:effectExtent l="0" t="0" r="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2805" cy="3338830"/>
                    </a:xfrm>
                    <a:prstGeom prst="rect">
                      <a:avLst/>
                    </a:prstGeom>
                    <a:noFill/>
                    <a:ln>
                      <a:noFill/>
                    </a:ln>
                  </pic:spPr>
                </pic:pic>
              </a:graphicData>
            </a:graphic>
          </wp:inline>
        </w:drawing>
      </w:r>
    </w:p>
    <w:p w14:paraId="1681B677" w14:textId="351D35BA" w:rsidR="00722C50" w:rsidRDefault="00722C50" w:rsidP="002109D0">
      <w:pPr>
        <w:pStyle w:val="Beschriftung"/>
        <w:jc w:val="center"/>
      </w:pPr>
      <w:bookmarkStart w:id="292" w:name="_Ref476418375"/>
      <w:r>
        <w:t xml:space="preserve">Abbildung </w:t>
      </w:r>
      <w:fldSimple w:instr=" SEQ Abbildung \* ARABIC ">
        <w:r w:rsidR="00F46094">
          <w:rPr>
            <w:noProof/>
          </w:rPr>
          <w:t>54</w:t>
        </w:r>
      </w:fldSimple>
      <w:bookmarkEnd w:id="292"/>
      <w:r>
        <w:t>: Einnahme- und Bestandsinformatione</w:t>
      </w:r>
      <w:r w:rsidR="002109D0">
        <w:t>n</w:t>
      </w:r>
    </w:p>
    <w:p w14:paraId="352A6023" w14:textId="77777777" w:rsidR="00EA6A3E" w:rsidRPr="00EA6A3E" w:rsidRDefault="00EA6A3E" w:rsidP="00EA6A3E"/>
    <w:p w14:paraId="1BDE9039" w14:textId="6414B92F" w:rsidR="00722C50" w:rsidRDefault="00722C50" w:rsidP="00722C50">
      <w:pPr>
        <w:spacing w:line="360" w:lineRule="auto"/>
        <w:jc w:val="both"/>
      </w:pPr>
      <w:r>
        <w:lastRenderedPageBreak/>
        <w:t>Im letzten Fenster müssen die Termine eingegeben werden, wann ein Medikament ausgegeben werden soll</w:t>
      </w:r>
      <w:r w:rsidR="00575A1A">
        <w:t xml:space="preserve"> (sie</w:t>
      </w:r>
      <w:r w:rsidR="00685FDF">
        <w:t xml:space="preserve">he </w:t>
      </w:r>
      <w:r w:rsidR="00685FDF" w:rsidRPr="00685FDF">
        <w:rPr>
          <w:b/>
        </w:rPr>
        <w:fldChar w:fldCharType="begin"/>
      </w:r>
      <w:r w:rsidR="00685FDF" w:rsidRPr="00685FDF">
        <w:rPr>
          <w:b/>
        </w:rPr>
        <w:instrText xml:space="preserve"> REF _Ref476418276 \h </w:instrText>
      </w:r>
      <w:r w:rsidR="00685FDF" w:rsidRPr="00685FDF">
        <w:rPr>
          <w:b/>
        </w:rPr>
      </w:r>
      <w:r w:rsidR="00685FDF">
        <w:rPr>
          <w:b/>
        </w:rPr>
        <w:instrText xml:space="preserve"> \* MERGEFORMAT </w:instrText>
      </w:r>
      <w:r w:rsidR="00685FDF" w:rsidRPr="00685FDF">
        <w:rPr>
          <w:b/>
        </w:rPr>
        <w:fldChar w:fldCharType="separate"/>
      </w:r>
      <w:r w:rsidR="00F46094" w:rsidRPr="00F46094">
        <w:rPr>
          <w:b/>
        </w:rPr>
        <w:t xml:space="preserve">Abbildung </w:t>
      </w:r>
      <w:r w:rsidR="00F46094" w:rsidRPr="00F46094">
        <w:rPr>
          <w:b/>
          <w:noProof/>
        </w:rPr>
        <w:t>55</w:t>
      </w:r>
      <w:r w:rsidR="00685FDF" w:rsidRPr="00685FDF">
        <w:rPr>
          <w:b/>
        </w:rPr>
        <w:fldChar w:fldCharType="end"/>
      </w:r>
      <w:r w:rsidR="00575A1A">
        <w:t>)</w:t>
      </w:r>
      <w: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681AA8CB" w:rsidR="00575A1A" w:rsidRDefault="00575A1A" w:rsidP="00722C50">
      <w:pPr>
        <w:spacing w:line="360" w:lineRule="auto"/>
        <w:jc w:val="both"/>
      </w:pPr>
    </w:p>
    <w:p w14:paraId="41D22591" w14:textId="77777777" w:rsidR="00575A1A" w:rsidRDefault="00575A1A" w:rsidP="00575A1A">
      <w:pPr>
        <w:keepNext/>
        <w:spacing w:line="360" w:lineRule="auto"/>
        <w:jc w:val="center"/>
      </w:pPr>
      <w:r>
        <w:rPr>
          <w:noProof/>
        </w:rPr>
        <w:drawing>
          <wp:inline distT="0" distB="0" distL="0" distR="0" wp14:anchorId="29183F40" wp14:editId="5089FBFB">
            <wp:extent cx="5932805" cy="2732405"/>
            <wp:effectExtent l="0" t="0" r="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2805" cy="2732405"/>
                    </a:xfrm>
                    <a:prstGeom prst="rect">
                      <a:avLst/>
                    </a:prstGeom>
                    <a:noFill/>
                    <a:ln>
                      <a:noFill/>
                    </a:ln>
                  </pic:spPr>
                </pic:pic>
              </a:graphicData>
            </a:graphic>
          </wp:inline>
        </w:drawing>
      </w:r>
    </w:p>
    <w:p w14:paraId="22FFE63B" w14:textId="435C82F0" w:rsidR="00575A1A" w:rsidRDefault="00575A1A" w:rsidP="00575A1A">
      <w:pPr>
        <w:pStyle w:val="Beschriftung"/>
        <w:jc w:val="center"/>
      </w:pPr>
      <w:bookmarkStart w:id="293" w:name="_Ref476418240"/>
      <w:bookmarkStart w:id="294" w:name="_Ref476418276"/>
      <w:r>
        <w:t xml:space="preserve">Abbildung </w:t>
      </w:r>
      <w:fldSimple w:instr=" SEQ Abbildung \* ARABIC ">
        <w:r w:rsidR="00F46094">
          <w:rPr>
            <w:noProof/>
          </w:rPr>
          <w:t>55</w:t>
        </w:r>
      </w:fldSimple>
      <w:bookmarkEnd w:id="294"/>
      <w:r w:rsidR="003D2DE7">
        <w:t>: Zeitpunkta</w:t>
      </w:r>
      <w:r>
        <w:t>ngab</w:t>
      </w:r>
      <w:r w:rsidR="007E4797">
        <w:t>e</w:t>
      </w:r>
      <w:bookmarkEnd w:id="293"/>
    </w:p>
    <w:p w14:paraId="61CA55E7" w14:textId="3D390A99" w:rsidR="00575A1A" w:rsidRDefault="00575A1A" w:rsidP="00575A1A">
      <w:pPr>
        <w:pStyle w:val="Beschriftung"/>
        <w:jc w:val="center"/>
      </w:pPr>
    </w:p>
    <w:p w14:paraId="384ADA22" w14:textId="19D89299" w:rsidR="00A16FAF" w:rsidRDefault="00575A1A" w:rsidP="00712EBA">
      <w:pPr>
        <w:spacing w:line="360" w:lineRule="auto"/>
        <w:jc w:val="both"/>
      </w:pPr>
      <w:r>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247CA43E" w14:textId="77777777" w:rsidR="00712EBA" w:rsidRPr="00395EEB" w:rsidRDefault="00712EBA" w:rsidP="00712EBA">
      <w:pPr>
        <w:spacing w:line="360" w:lineRule="auto"/>
        <w:jc w:val="both"/>
      </w:pPr>
    </w:p>
    <w:p w14:paraId="1E48C6C5" w14:textId="5266DE91" w:rsidR="00EC38C2" w:rsidRDefault="00EC38C2" w:rsidP="00EC38C2">
      <w:pPr>
        <w:pStyle w:val="berschrift2"/>
        <w:numPr>
          <w:ilvl w:val="3"/>
          <w:numId w:val="2"/>
        </w:numPr>
        <w:spacing w:line="320" w:lineRule="exact"/>
        <w:rPr>
          <w:rFonts w:ascii="Times New Roman" w:hAnsi="Times New Roman" w:cs="Times New Roman"/>
        </w:rPr>
      </w:pPr>
      <w:bookmarkStart w:id="295" w:name="_Toc476262640"/>
      <w:r w:rsidRPr="00EC38C2">
        <w:rPr>
          <w:rFonts w:ascii="Times New Roman" w:hAnsi="Times New Roman" w:cs="Times New Roman"/>
        </w:rPr>
        <w:t>Termine verwalten</w:t>
      </w:r>
      <w:bookmarkEnd w:id="295"/>
    </w:p>
    <w:p w14:paraId="4F75326C" w14:textId="5C14650D" w:rsidR="00712EBA" w:rsidRDefault="00712EBA" w:rsidP="00712EBA"/>
    <w:p w14:paraId="2518431F" w14:textId="45A151C8" w:rsidR="00712EBA" w:rsidRDefault="00712EBA" w:rsidP="00712EBA">
      <w:pPr>
        <w:spacing w:line="360" w:lineRule="auto"/>
        <w:jc w:val="both"/>
      </w:pPr>
      <w:r>
        <w:t xml:space="preserve">Nachdem ein Medikament mit einem Termin angelegt wurde ist es möglich die Termine zu löschen, bearbeiten bzw. neue Termine </w:t>
      </w:r>
      <w:r w:rsidR="008A492B">
        <w:t>anzulegen</w:t>
      </w:r>
      <w:r>
        <w:t xml:space="preserve"> oder eine detaillierte Übersicht von den bereits angelegten Terminen einzusehen. Bei der detaillierten Übersicht können die Benutzer genauer einsehen, ob und wann Einnahmetermine ausgelöst wurden bzw. ob der Benutzer die Einnahme verpasst hat oder erfolgreich eingenommen</w:t>
      </w:r>
      <w:r w:rsidR="002B5752">
        <w:t xml:space="preserve"> (siehe</w:t>
      </w:r>
      <w:r w:rsidR="00685FDF">
        <w:t xml:space="preserve"> </w:t>
      </w:r>
      <w:r w:rsidR="00685FDF" w:rsidRPr="00685FDF">
        <w:rPr>
          <w:b/>
        </w:rPr>
        <w:fldChar w:fldCharType="begin"/>
      </w:r>
      <w:r w:rsidR="00685FDF" w:rsidRPr="00685FDF">
        <w:rPr>
          <w:b/>
        </w:rPr>
        <w:instrText xml:space="preserve"> REF _Ref476417679 \h </w:instrText>
      </w:r>
      <w:r w:rsidR="00685FDF" w:rsidRPr="00685FDF">
        <w:rPr>
          <w:b/>
        </w:rPr>
      </w:r>
      <w:r w:rsidR="00685FDF">
        <w:rPr>
          <w:b/>
        </w:rPr>
        <w:instrText xml:space="preserve"> \* MERGEFORMAT </w:instrText>
      </w:r>
      <w:r w:rsidR="00685FDF" w:rsidRPr="00685FDF">
        <w:rPr>
          <w:b/>
        </w:rPr>
        <w:fldChar w:fldCharType="separate"/>
      </w:r>
      <w:r w:rsidR="00F46094" w:rsidRPr="00F46094">
        <w:rPr>
          <w:b/>
        </w:rPr>
        <w:t xml:space="preserve">Abbildung </w:t>
      </w:r>
      <w:r w:rsidR="00F46094" w:rsidRPr="00F46094">
        <w:rPr>
          <w:b/>
          <w:noProof/>
        </w:rPr>
        <w:t>56</w:t>
      </w:r>
      <w:r w:rsidR="00685FDF" w:rsidRPr="00685FDF">
        <w:rPr>
          <w:b/>
        </w:rPr>
        <w:fldChar w:fldCharType="end"/>
      </w:r>
      <w:r>
        <w:t>).</w:t>
      </w:r>
    </w:p>
    <w:p w14:paraId="7490D4F4" w14:textId="77777777" w:rsidR="00712EBA" w:rsidRDefault="00712EBA" w:rsidP="00712EBA">
      <w:pPr>
        <w:spacing w:line="360" w:lineRule="auto"/>
        <w:jc w:val="both"/>
      </w:pPr>
    </w:p>
    <w:p w14:paraId="35AA8C8C" w14:textId="77777777" w:rsidR="00712EBA" w:rsidRDefault="00712EBA" w:rsidP="00712EBA">
      <w:pPr>
        <w:keepNext/>
        <w:spacing w:line="360" w:lineRule="auto"/>
        <w:jc w:val="center"/>
      </w:pPr>
      <w:r>
        <w:rPr>
          <w:noProof/>
        </w:rPr>
        <w:lastRenderedPageBreak/>
        <w:drawing>
          <wp:inline distT="0" distB="0" distL="0" distR="0" wp14:anchorId="2BFE3F9F" wp14:editId="1429AED6">
            <wp:extent cx="5924550" cy="237172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24550" cy="2371725"/>
                    </a:xfrm>
                    <a:prstGeom prst="rect">
                      <a:avLst/>
                    </a:prstGeom>
                    <a:noFill/>
                    <a:ln>
                      <a:noFill/>
                    </a:ln>
                  </pic:spPr>
                </pic:pic>
              </a:graphicData>
            </a:graphic>
          </wp:inline>
        </w:drawing>
      </w:r>
    </w:p>
    <w:p w14:paraId="6ADEB531" w14:textId="23B6F9E1" w:rsidR="00712EBA" w:rsidRDefault="00712EBA" w:rsidP="00712EBA">
      <w:pPr>
        <w:pStyle w:val="Beschriftung"/>
        <w:jc w:val="center"/>
      </w:pPr>
      <w:bookmarkStart w:id="296" w:name="_Ref476417668"/>
      <w:bookmarkStart w:id="297" w:name="_Ref476417679"/>
      <w:r>
        <w:t xml:space="preserve">Abbildung </w:t>
      </w:r>
      <w:fldSimple w:instr=" SEQ Abbildung \* ARABIC ">
        <w:r w:rsidR="00F46094">
          <w:rPr>
            <w:noProof/>
          </w:rPr>
          <w:t>56</w:t>
        </w:r>
      </w:fldSimple>
      <w:bookmarkEnd w:id="297"/>
      <w:r>
        <w:t xml:space="preserve">: </w:t>
      </w:r>
      <w:bookmarkStart w:id="298" w:name="_Ref476417688"/>
      <w:r>
        <w:t>Detaillierte Terminübersicht</w:t>
      </w:r>
      <w:bookmarkEnd w:id="296"/>
      <w:bookmarkEnd w:id="298"/>
    </w:p>
    <w:p w14:paraId="15757F5D" w14:textId="6FCD650D" w:rsidR="00712EBA" w:rsidRPr="00712EBA" w:rsidRDefault="00712EBA" w:rsidP="00712EBA">
      <w:pPr>
        <w:spacing w:line="360" w:lineRule="auto"/>
        <w:jc w:val="both"/>
      </w:pPr>
      <w:r>
        <w:t xml:space="preserve"> </w:t>
      </w:r>
    </w:p>
    <w:p w14:paraId="0628257A" w14:textId="1ADD1137" w:rsidR="00EC38C2" w:rsidRDefault="00EC38C2" w:rsidP="00EC38C2">
      <w:pPr>
        <w:pStyle w:val="berschrift2"/>
        <w:numPr>
          <w:ilvl w:val="3"/>
          <w:numId w:val="2"/>
        </w:numPr>
        <w:spacing w:line="320" w:lineRule="exact"/>
        <w:rPr>
          <w:rFonts w:ascii="Times New Roman" w:hAnsi="Times New Roman" w:cs="Times New Roman"/>
        </w:rPr>
      </w:pPr>
      <w:bookmarkStart w:id="299" w:name="_Toc476262641"/>
      <w:r w:rsidRPr="00EC38C2">
        <w:rPr>
          <w:rFonts w:ascii="Times New Roman" w:hAnsi="Times New Roman" w:cs="Times New Roman"/>
        </w:rPr>
        <w:t>Kontaktpersonen verwalten</w:t>
      </w:r>
      <w:bookmarkEnd w:id="299"/>
    </w:p>
    <w:p w14:paraId="2DEA2068" w14:textId="6AECCA47" w:rsidR="008A2277" w:rsidRDefault="008A2277" w:rsidP="008A2277"/>
    <w:p w14:paraId="1918E807" w14:textId="1840C39E" w:rsidR="008A2277" w:rsidRDefault="008A2277" w:rsidP="008A2277">
      <w:pPr>
        <w:spacing w:line="360" w:lineRule="auto"/>
        <w:jc w:val="both"/>
      </w:pPr>
      <w: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8A2277">
        <w:rPr>
          <w:b/>
        </w:rPr>
        <w:fldChar w:fldCharType="begin"/>
      </w:r>
      <w:r w:rsidRPr="008A2277">
        <w:rPr>
          <w:b/>
        </w:rPr>
        <w:instrText xml:space="preserve"> REF _Ref476419458 \h </w:instrText>
      </w:r>
      <w:r w:rsidRPr="008A2277">
        <w:rPr>
          <w:b/>
        </w:rPr>
      </w:r>
      <w:r>
        <w:rPr>
          <w:b/>
        </w:rPr>
        <w:instrText xml:space="preserve"> \* MERGEFORMAT </w:instrText>
      </w:r>
      <w:r w:rsidRPr="008A2277">
        <w:rPr>
          <w:b/>
        </w:rPr>
        <w:fldChar w:fldCharType="separate"/>
      </w:r>
      <w:r w:rsidR="00F46094" w:rsidRPr="00F46094">
        <w:rPr>
          <w:b/>
        </w:rPr>
        <w:t xml:space="preserve">Abbildung </w:t>
      </w:r>
      <w:r w:rsidR="00F46094" w:rsidRPr="00F46094">
        <w:rPr>
          <w:b/>
          <w:noProof/>
        </w:rPr>
        <w:t>57</w:t>
      </w:r>
      <w:r w:rsidRPr="008A2277">
        <w:rPr>
          <w:b/>
        </w:rPr>
        <w:fldChar w:fldCharType="end"/>
      </w:r>
      <w:r>
        <w:t>).</w:t>
      </w:r>
      <w:r w:rsidR="005165B1">
        <w:t xml:space="preserve"> Die Funktionalität wurde bisher mit Google-Mail Adressen getestet. Bei anderen Email-Providern kann es zu Komplikationen beim Versenden von Emails kommen</w:t>
      </w:r>
      <w:r w:rsidR="00B6427B">
        <w:t>.</w:t>
      </w:r>
      <w:r w:rsidR="005165B1">
        <w:t xml:space="preserve"> </w:t>
      </w:r>
    </w:p>
    <w:p w14:paraId="46F190A5" w14:textId="22AA4500" w:rsidR="008A2277" w:rsidRDefault="008A2277" w:rsidP="008A2277">
      <w:pPr>
        <w:spacing w:line="360" w:lineRule="auto"/>
        <w:jc w:val="both"/>
      </w:pPr>
    </w:p>
    <w:p w14:paraId="7925C419" w14:textId="50BA62CB" w:rsidR="008A2277" w:rsidRDefault="008A2277" w:rsidP="008A2277">
      <w:pPr>
        <w:spacing w:line="360" w:lineRule="auto"/>
        <w:jc w:val="both"/>
      </w:pPr>
    </w:p>
    <w:p w14:paraId="196CD7A5" w14:textId="46BD2916" w:rsidR="008A2277" w:rsidRDefault="008A2277" w:rsidP="008A2277">
      <w:pPr>
        <w:spacing w:line="360" w:lineRule="auto"/>
        <w:jc w:val="both"/>
      </w:pPr>
    </w:p>
    <w:p w14:paraId="61DE019D" w14:textId="72CAB0D3" w:rsidR="008A2277" w:rsidRDefault="008A2277" w:rsidP="008A2277">
      <w:pPr>
        <w:spacing w:line="360" w:lineRule="auto"/>
        <w:jc w:val="both"/>
      </w:pPr>
    </w:p>
    <w:p w14:paraId="60A5783E" w14:textId="77777777" w:rsidR="008A2277" w:rsidRDefault="008A2277" w:rsidP="008A2277">
      <w:pPr>
        <w:keepNext/>
        <w:spacing w:line="360" w:lineRule="auto"/>
        <w:jc w:val="center"/>
      </w:pPr>
      <w:r>
        <w:rPr>
          <w:noProof/>
        </w:rPr>
        <w:lastRenderedPageBreak/>
        <w:drawing>
          <wp:inline distT="0" distB="0" distL="0" distR="0" wp14:anchorId="32678C9F" wp14:editId="09C0AEB9">
            <wp:extent cx="5943600" cy="2468880"/>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2468880"/>
                    </a:xfrm>
                    <a:prstGeom prst="rect">
                      <a:avLst/>
                    </a:prstGeom>
                    <a:noFill/>
                    <a:ln>
                      <a:noFill/>
                    </a:ln>
                  </pic:spPr>
                </pic:pic>
              </a:graphicData>
            </a:graphic>
          </wp:inline>
        </w:drawing>
      </w:r>
    </w:p>
    <w:p w14:paraId="64EE8E41" w14:textId="09BE219B" w:rsidR="008A2277" w:rsidRDefault="008A2277" w:rsidP="008A2277">
      <w:pPr>
        <w:pStyle w:val="Beschriftung"/>
        <w:jc w:val="center"/>
      </w:pPr>
      <w:bookmarkStart w:id="300" w:name="_Ref476419458"/>
      <w:r>
        <w:t xml:space="preserve">Abbildung </w:t>
      </w:r>
      <w:fldSimple w:instr=" SEQ Abbildung \* ARABIC ">
        <w:r w:rsidR="00F46094">
          <w:rPr>
            <w:noProof/>
          </w:rPr>
          <w:t>57</w:t>
        </w:r>
      </w:fldSimple>
      <w:bookmarkEnd w:id="300"/>
      <w:r>
        <w:t>: Kontaktpersonen hinzufügen</w:t>
      </w:r>
    </w:p>
    <w:p w14:paraId="3142B41A" w14:textId="6DD98548" w:rsidR="005165B1" w:rsidRPr="008A2277" w:rsidRDefault="005165B1" w:rsidP="008A2277"/>
    <w:p w14:paraId="72D2ADA6" w14:textId="72F9F859" w:rsidR="00EC38C2" w:rsidRPr="00B6427B" w:rsidRDefault="00EC38C2" w:rsidP="00B6427B">
      <w:pPr>
        <w:pStyle w:val="berschrift2"/>
        <w:numPr>
          <w:ilvl w:val="3"/>
          <w:numId w:val="2"/>
        </w:numPr>
        <w:spacing w:line="320" w:lineRule="exact"/>
        <w:rPr>
          <w:rFonts w:ascii="Times New Roman" w:hAnsi="Times New Roman" w:cs="Times New Roman"/>
        </w:rPr>
      </w:pPr>
      <w:bookmarkStart w:id="301" w:name="_Toc476262642"/>
      <w:r w:rsidRPr="00EC38C2">
        <w:rPr>
          <w:rFonts w:ascii="Times New Roman" w:hAnsi="Times New Roman" w:cs="Times New Roman"/>
        </w:rPr>
        <w:t>Bezugsquellen verwalten</w:t>
      </w:r>
      <w:bookmarkEnd w:id="301"/>
    </w:p>
    <w:p w14:paraId="3D2A7CFB" w14:textId="44BC51FB" w:rsidR="00C924EC" w:rsidRDefault="00C924EC" w:rsidP="00C924EC"/>
    <w:p w14:paraId="07A1F15D" w14:textId="1D43174D" w:rsidR="00FF2EFF" w:rsidRDefault="00FF2EFF" w:rsidP="00FF2EFF">
      <w:pPr>
        <w:spacing w:line="360" w:lineRule="auto"/>
        <w:contextualSpacing/>
        <w:jc w:val="both"/>
      </w:pPr>
      <w:r>
        <w:t xml:space="preserve">Die Benutzer können weiterhin Medikamentenbezugsquellen, wie zum Beispiel Apotheker oder Ärzte, anlegen und definieren, </w:t>
      </w:r>
      <w:bookmarkStart w:id="302" w:name="_GoBack"/>
      <w:bookmarkEnd w:id="302"/>
      <w:r>
        <w:t>ob diese Bezugsquellen beim Erreichen des festgelegten eisernen Bestandes eine Nachbestellungs-Email erhalten. Der festgelegte eiserne Bestand wird beim Anlegen von Medikamenteninformationen definiert.</w:t>
      </w:r>
      <w:r w:rsidR="007775A1">
        <w:t xml:space="preserve"> Hier sollten ebenfalls bevorzugt Google-Mail-Adressen verwendet werden.</w:t>
      </w:r>
    </w:p>
    <w:p w14:paraId="1B62EBC2" w14:textId="77777777" w:rsidR="00C924EC" w:rsidRPr="00C924EC" w:rsidRDefault="00C924EC" w:rsidP="00C924EC"/>
    <w:p w14:paraId="6DC81E3B" w14:textId="46171906" w:rsidR="00A63C7E" w:rsidRPr="00A63C7E" w:rsidRDefault="00A63C7E" w:rsidP="00A63C7E">
      <w:pPr>
        <w:pStyle w:val="berschrift1"/>
        <w:numPr>
          <w:ilvl w:val="0"/>
          <w:numId w:val="2"/>
        </w:numPr>
        <w:spacing w:line="320" w:lineRule="exact"/>
      </w:pPr>
      <w:bookmarkStart w:id="303" w:name="_Toc476262644"/>
      <w:r w:rsidRPr="00A63C7E">
        <w:rPr>
          <w:rFonts w:ascii="Arial" w:hAnsi="Arial" w:cs="Arial"/>
        </w:rPr>
        <w:t>Validierung</w:t>
      </w:r>
      <w:bookmarkEnd w:id="303"/>
    </w:p>
    <w:p w14:paraId="0DE0F768" w14:textId="3CB333E1" w:rsidR="00A47E07" w:rsidRDefault="00A47E07" w:rsidP="00A63C7E">
      <w:pPr>
        <w:pStyle w:val="berschrift1"/>
        <w:numPr>
          <w:ilvl w:val="0"/>
          <w:numId w:val="2"/>
        </w:numPr>
        <w:spacing w:line="320" w:lineRule="exact"/>
        <w:rPr>
          <w:rFonts w:ascii="Arial" w:hAnsi="Arial" w:cs="Arial"/>
        </w:rPr>
      </w:pPr>
      <w:bookmarkStart w:id="304" w:name="_Toc462229604"/>
      <w:bookmarkStart w:id="305" w:name="_Toc462230417"/>
      <w:bookmarkStart w:id="306" w:name="_Toc462231046"/>
      <w:bookmarkStart w:id="307" w:name="_Toc476262645"/>
      <w:r>
        <w:rPr>
          <w:rFonts w:ascii="Arial" w:hAnsi="Arial" w:cs="Arial"/>
        </w:rPr>
        <w:t>Fazit und Ausblick</w:t>
      </w:r>
      <w:bookmarkEnd w:id="304"/>
      <w:bookmarkEnd w:id="305"/>
      <w:bookmarkEnd w:id="306"/>
      <w:bookmarkEnd w:id="307"/>
    </w:p>
    <w:p w14:paraId="30B793E2" w14:textId="17C9FD4D" w:rsidR="00BA2E06" w:rsidRDefault="00BA2E06" w:rsidP="00A47E07">
      <w:pPr>
        <w:sectPr w:rsidR="00BA2E06" w:rsidSect="00A26586">
          <w:headerReference w:type="default" r:id="rId69"/>
          <w:footerReference w:type="default" r:id="rId70"/>
          <w:pgSz w:w="11906" w:h="16838"/>
          <w:pgMar w:top="1418" w:right="851" w:bottom="1418" w:left="1701" w:header="709" w:footer="709" w:gutter="0"/>
          <w:pgNumType w:start="1"/>
          <w:cols w:space="708"/>
          <w:docGrid w:linePitch="360"/>
        </w:sectPr>
      </w:pPr>
    </w:p>
    <w:p w14:paraId="3F19191D" w14:textId="32B254B8" w:rsidR="00A47E07" w:rsidRDefault="00BA2E06" w:rsidP="00BA2E06">
      <w:pPr>
        <w:pStyle w:val="CitaviBibliographyHeading"/>
        <w:keepNext w:val="0"/>
        <w:keepLines w:val="0"/>
        <w:widowControl w:val="0"/>
      </w:pPr>
      <w:bookmarkStart w:id="308" w:name="_Toc476262646"/>
      <w:r>
        <w:lastRenderedPageBreak/>
        <w:t>Anlage</w:t>
      </w:r>
      <w:bookmarkEnd w:id="308"/>
    </w:p>
    <w:p w14:paraId="7E68F148" w14:textId="77777777" w:rsidR="00BA2E06" w:rsidRDefault="00BA2E06" w:rsidP="00A47E07"/>
    <w:p w14:paraId="1ECC0511" w14:textId="77777777" w:rsidR="00BA2E06" w:rsidRDefault="00BA2E06" w:rsidP="003D5051">
      <w:pPr>
        <w:keepNext/>
      </w:pPr>
      <w:r>
        <w:rPr>
          <w:noProof/>
        </w:rPr>
        <w:drawing>
          <wp:anchor distT="0" distB="0" distL="114300" distR="114300" simplePos="0" relativeHeight="251650048" behindDoc="0" locked="0" layoutInCell="1" allowOverlap="1" wp14:anchorId="273250E3" wp14:editId="203DE4A4">
            <wp:simplePos x="0" y="0"/>
            <wp:positionH relativeFrom="column">
              <wp:posOffset>4445</wp:posOffset>
            </wp:positionH>
            <wp:positionV relativeFrom="paragraph">
              <wp:posOffset>3175</wp:posOffset>
            </wp:positionV>
            <wp:extent cx="7548880" cy="4444365"/>
            <wp:effectExtent l="0" t="0" r="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548880" cy="4444365"/>
                    </a:xfrm>
                    <a:prstGeom prst="rect">
                      <a:avLst/>
                    </a:prstGeom>
                    <a:noFill/>
                    <a:ln>
                      <a:noFill/>
                    </a:ln>
                  </pic:spPr>
                </pic:pic>
              </a:graphicData>
            </a:graphic>
          </wp:anchor>
        </w:drawing>
      </w:r>
    </w:p>
    <w:p w14:paraId="7998C01F" w14:textId="18D4E778" w:rsidR="00BA2E06" w:rsidRDefault="00BA2E06" w:rsidP="00BA2E06">
      <w:pPr>
        <w:pStyle w:val="Beschriftung"/>
        <w:jc w:val="left"/>
      </w:pPr>
      <w:bookmarkStart w:id="309" w:name="_Toc476262683"/>
      <w:r>
        <w:t xml:space="preserve">Abbildung </w:t>
      </w:r>
      <w:fldSimple w:instr=" SEQ Abbildung \* ARABIC ">
        <w:r w:rsidR="00F46094">
          <w:rPr>
            <w:noProof/>
          </w:rPr>
          <w:t>58</w:t>
        </w:r>
      </w:fldSimple>
      <w:r>
        <w:t>: Zukünftige und aktuelle AAL-Technologien und Anwendungen</w:t>
      </w:r>
      <w:bookmarkEnd w:id="309"/>
    </w:p>
    <w:p w14:paraId="6B3CAF15" w14:textId="014D0D18" w:rsidR="00BA2E06" w:rsidRPr="00BA2E06" w:rsidRDefault="00BA2E06" w:rsidP="00BA2E06"/>
    <w:p w14:paraId="24A82AA6" w14:textId="5FCC66DA" w:rsidR="004F7F70" w:rsidRPr="00A47E07" w:rsidRDefault="004F7F70" w:rsidP="00BA2E06">
      <w:pPr>
        <w:pStyle w:val="berschrift1"/>
        <w:spacing w:line="320" w:lineRule="exact"/>
        <w:ind w:left="360"/>
        <w:rPr>
          <w:rFonts w:ascii="Arial" w:hAnsi="Arial" w:cs="Arial"/>
        </w:rPr>
        <w:sectPr w:rsidR="004F7F70" w:rsidRPr="00A47E07" w:rsidSect="00BA2E06">
          <w:pgSz w:w="16838" w:h="11906" w:orient="landscape"/>
          <w:pgMar w:top="1701" w:right="1418" w:bottom="851" w:left="1418" w:header="709" w:footer="709" w:gutter="0"/>
          <w:pgNumType w:start="1"/>
          <w:cols w:space="708"/>
          <w:docGrid w:linePitch="360"/>
        </w:sectPr>
      </w:pPr>
    </w:p>
    <w:p w14:paraId="7DF36DB0" w14:textId="315E2B2B" w:rsidR="006B3533" w:rsidRDefault="009D42D9" w:rsidP="006B3533">
      <w:pPr>
        <w:pStyle w:val="CitaviBibliographyHeading"/>
      </w:pPr>
      <w:r>
        <w:lastRenderedPageBreak/>
        <w:fldChar w:fldCharType="begin"/>
      </w:r>
      <w:r w:rsidR="006B3533">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310" w:name="_CTVBIBLIOGRAPHY1"/>
      <w:bookmarkStart w:id="311" w:name="_Toc476262647"/>
      <w:bookmarkEnd w:id="310"/>
      <w:r w:rsidR="006B3533">
        <w:t>Literaturverzeichnis</w:t>
      </w:r>
      <w:bookmarkEnd w:id="311"/>
    </w:p>
    <w:p w14:paraId="53A53DF1" w14:textId="77777777" w:rsidR="006B3533" w:rsidRDefault="006B3533" w:rsidP="006B3533">
      <w:pPr>
        <w:pStyle w:val="CitaviBibliographyEntry"/>
      </w:pPr>
      <w:bookmarkStart w:id="312" w:name="_CTVL00129e15c1bcfde47aa97950308a1967cc4"/>
      <w:r>
        <w:t>Abbey, Brianna; Alipour, Anahita; Camp, Christopher; Hofer, Crystal (2012): The Smart Pill Box.</w:t>
      </w:r>
    </w:p>
    <w:p w14:paraId="3CBE6A21" w14:textId="77777777" w:rsidR="006B3533" w:rsidRDefault="006B3533" w:rsidP="006B3533">
      <w:pPr>
        <w:pStyle w:val="CitaviBibliographyEntry"/>
      </w:pPr>
      <w:bookmarkStart w:id="313" w:name="_CTVL0019ab3008107504d988c23b40c0738d118"/>
      <w:bookmarkEnd w:id="312"/>
      <w:r>
        <w:t>ABDA - Bundesvereinigung Deutscher Apothekerverbände e. V. (2007): Non-Compliance kostet 10 Millarden Euro. Apotheker verbessern Therapietreue. Online verfügbar unter https://www.abda.de/index.php?id=303, zuletzt geprüft am 02.10.2016.</w:t>
      </w:r>
    </w:p>
    <w:p w14:paraId="482E4D19" w14:textId="77777777" w:rsidR="006B3533" w:rsidRDefault="006B3533" w:rsidP="006B3533">
      <w:pPr>
        <w:pStyle w:val="CitaviBibliographyEntry"/>
      </w:pPr>
      <w:bookmarkStart w:id="314" w:name="_CTVL0014d1b7c83920f4048970555a4eefc6ffa"/>
      <w:bookmarkEnd w:id="313"/>
      <w:r>
        <w:t>Abiogenix (2016a): My uBox. Online verfügbar unter https://my-ubox.com, zuletzt geprüft am 05.10.2016.</w:t>
      </w:r>
    </w:p>
    <w:p w14:paraId="0B7D02CA" w14:textId="77777777" w:rsidR="006B3533" w:rsidRDefault="006B3533" w:rsidP="006B3533">
      <w:pPr>
        <w:pStyle w:val="CitaviBibliographyEntry"/>
      </w:pPr>
      <w:bookmarkStart w:id="315" w:name="_CTVL001ae704835c8814846b8653727db6d0998"/>
      <w:bookmarkEnd w:id="314"/>
      <w:r>
        <w:t>Abiogenix (2016b): The uBox team. Online verfügbar unter https://my-ubox.com/uBox-team/, zuletzt geprüft am 05.10.2016.</w:t>
      </w:r>
    </w:p>
    <w:p w14:paraId="0E3BE8B4" w14:textId="77777777" w:rsidR="006B3533" w:rsidRDefault="006B3533" w:rsidP="006B3533">
      <w:pPr>
        <w:pStyle w:val="CitaviBibliographyEntry"/>
      </w:pPr>
      <w:bookmarkStart w:id="316" w:name="_CTVL001fa6642972f2540079df67edee63d8147"/>
      <w:bookmarkEnd w:id="315"/>
      <w:r>
        <w:t>AdhereTech Inc. (2015): Smart Wireless Pill Bottles. Track and Improve Adherence in Real-Time. Online verfügbar unter https://www.adheretech.com, zuletzt geprüft am 05.10.2016.</w:t>
      </w:r>
    </w:p>
    <w:p w14:paraId="6F7FC583" w14:textId="77777777" w:rsidR="006B3533" w:rsidRDefault="006B3533" w:rsidP="006B3533">
      <w:pPr>
        <w:pStyle w:val="CitaviBibliographyEntry"/>
      </w:pPr>
      <w:bookmarkStart w:id="317" w:name="_CTVL00114d4c3eee7b64792bf2e5f216e72724b"/>
      <w:bookmarkEnd w:id="316"/>
      <w:r>
        <w:t>Andreae, S.; Hayek, D. von; Weniger, J. (2006): Krankheitslehre / Altenpflege professionell: Thieme. Online verfügbar unter https://books.google.de/books?id=juTNRLyjL0cC.</w:t>
      </w:r>
    </w:p>
    <w:p w14:paraId="5D7888FA" w14:textId="77777777" w:rsidR="006B3533" w:rsidRDefault="006B3533" w:rsidP="006B3533">
      <w:pPr>
        <w:pStyle w:val="CitaviBibliographyEntry"/>
      </w:pPr>
      <w:bookmarkStart w:id="318" w:name="_CTVL001760894a9753a48e28b861c8a4272420c"/>
      <w:bookmarkEnd w:id="317"/>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E9F6DA4" w14:textId="77777777" w:rsidR="006B3533" w:rsidRDefault="006B3533" w:rsidP="006B3533">
      <w:pPr>
        <w:pStyle w:val="CitaviBibliographyEntry"/>
      </w:pPr>
      <w:bookmarkStart w:id="319" w:name="_CTVL0012447d6db4e254925b2a23ccf2ab440d8"/>
      <w:bookmarkEnd w:id="318"/>
      <w:r>
        <w:t xml:space="preserve">Blackman, Stephanie; Matlo, Claudine; Bobrovitskiy, Charisse; Waldoch, Ashley; Fang, Mei Lan; Jackson, Piper et al. (2016): Ambient Assisted Living Technologies for Aging Well. A Scoping Review. In: </w:t>
      </w:r>
      <w:bookmarkEnd w:id="319"/>
      <w:r w:rsidRPr="006B3533">
        <w:rPr>
          <w:i/>
        </w:rPr>
        <w:t xml:space="preserve">Journal of Intelligent Systems </w:t>
      </w:r>
      <w:r w:rsidRPr="006B3533">
        <w:t>25 (1). DOI: 10.1515/jisys-2014-0136.</w:t>
      </w:r>
    </w:p>
    <w:p w14:paraId="6A46306D" w14:textId="77777777" w:rsidR="006B3533" w:rsidRDefault="006B3533" w:rsidP="006B3533">
      <w:pPr>
        <w:pStyle w:val="CitaviBibliographyEntry"/>
      </w:pPr>
      <w:bookmarkStart w:id="320"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30FC4A06" w14:textId="77777777" w:rsidR="006B3533" w:rsidRDefault="006B3533" w:rsidP="006B3533">
      <w:pPr>
        <w:pStyle w:val="CitaviBibliographyEntry"/>
      </w:pPr>
      <w:bookmarkStart w:id="321" w:name="_CTVL0014afa4122ac4140299adfe5a93fb275c0"/>
      <w:bookmarkEnd w:id="320"/>
      <w:r>
        <w:t>Borrmann, Julia (2012): DAS ÖKONOMISCHE POTENTIAL VON AMBIENT ASSISTED LIVING ODER IT-BASIERTEN ASSISTENZSYSTEMEN. Hg. v. Economica Institut für Wirtschaftsforschung.</w:t>
      </w:r>
    </w:p>
    <w:p w14:paraId="1C7F1DC3" w14:textId="77777777" w:rsidR="006B3533" w:rsidRDefault="006B3533" w:rsidP="006B3533">
      <w:pPr>
        <w:pStyle w:val="CitaviBibliographyEntry"/>
      </w:pPr>
      <w:bookmarkStart w:id="322" w:name="_CTVL001eb99640cb726495db978cf9dbcba5357"/>
      <w:bookmarkEnd w:id="321"/>
      <w:r>
        <w:t>Brian Benchoff (2016): INTRODUCING THE RASPBERRY PI 3. Online verfügbar unter http://hackaday.com/2016/02/28/introducing-the-raspberry-pi-3/, zuletzt aktualisiert am 2016, zuletzt geprüft am 02.03.2017.</w:t>
      </w:r>
    </w:p>
    <w:p w14:paraId="3025EDE3" w14:textId="77777777" w:rsidR="006B3533" w:rsidRDefault="006B3533" w:rsidP="006B3533">
      <w:pPr>
        <w:pStyle w:val="CitaviBibliographyEntry"/>
      </w:pPr>
      <w:bookmarkStart w:id="323" w:name="_CTVL00108d33f7b1c6a424881e14c1ed2980930"/>
      <w:bookmarkEnd w:id="322"/>
      <w:r>
        <w:t xml:space="preserve">Chen, K.; Chan, A.H.S.; Chan, S. C. (2012): Gerontechnology acceptance by older Hong Kong people. In: </w:t>
      </w:r>
      <w:bookmarkEnd w:id="323"/>
      <w:r w:rsidRPr="006B3533">
        <w:rPr>
          <w:i/>
        </w:rPr>
        <w:t xml:space="preserve">Gerontechnology </w:t>
      </w:r>
      <w:r w:rsidRPr="006B3533">
        <w:t>11 (2). DOI: 10.4017/gt.2012.11.02.524.00.</w:t>
      </w:r>
    </w:p>
    <w:p w14:paraId="20E33A35" w14:textId="77777777" w:rsidR="006B3533" w:rsidRDefault="006B3533" w:rsidP="006B3533">
      <w:pPr>
        <w:pStyle w:val="CitaviBibliographyEntry"/>
      </w:pPr>
      <w:bookmarkStart w:id="324" w:name="_CTVL001130e62fd48b84559a7e34187531aff64"/>
      <w:r>
        <w:t>Circadian Design, Inc. (2016): ROUND Refill. Modernize the medicine cabinet. Online verfügbar unter https://roundhealth.co/refill/, zuletzt geprüft am 05.10.2016.</w:t>
      </w:r>
    </w:p>
    <w:p w14:paraId="5C9BF98C" w14:textId="77777777" w:rsidR="006B3533" w:rsidRDefault="006B3533" w:rsidP="006B3533">
      <w:pPr>
        <w:pStyle w:val="CitaviBibliographyEntry"/>
      </w:pPr>
      <w:bookmarkStart w:id="325" w:name="_CTVL0017d244334e7764a40a18567b28453c319"/>
      <w:bookmarkEnd w:id="324"/>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28960B" w14:textId="77777777" w:rsidR="006B3533" w:rsidRDefault="006B3533" w:rsidP="006B3533">
      <w:pPr>
        <w:pStyle w:val="CitaviBibliographyEntry"/>
      </w:pPr>
      <w:bookmarkStart w:id="326" w:name="_CTVL001c5a84e9d3b8b4ba9a8d49a6c653a26cc"/>
      <w:bookmarkEnd w:id="325"/>
      <w:r>
        <w:t>Dachverband Adherence e.V. (2011): Compliance vs. Adherence. Online verfügbar unter http://www.dv-adherence.de/index.php/compliance-vs-adherence.html, zuletzt aktualisiert am 08.10.2016.</w:t>
      </w:r>
    </w:p>
    <w:p w14:paraId="64A1D1FD" w14:textId="77777777" w:rsidR="006B3533" w:rsidRDefault="006B3533" w:rsidP="006B3533">
      <w:pPr>
        <w:pStyle w:val="CitaviBibliographyEntry"/>
      </w:pPr>
      <w:bookmarkStart w:id="327" w:name="_CTVL001b609d862b96447bab23544ec0efe7292"/>
      <w:bookmarkEnd w:id="326"/>
      <w:r>
        <w:lastRenderedPageBreak/>
        <w:t>Doh, Michael (2012): Der ältere Mensch und die Mediatisierung – Entwicklungslinien, Potenziale und Barrieren des Internets. Online verfügbar unter http://digitale-chancen.de/assets/includes/sendtext.cfm?aus=11&amp;key=1048.</w:t>
      </w:r>
    </w:p>
    <w:p w14:paraId="55C180F9" w14:textId="77777777" w:rsidR="006B3533" w:rsidRDefault="006B3533" w:rsidP="006B3533">
      <w:pPr>
        <w:pStyle w:val="CitaviBibliographyEntry"/>
      </w:pPr>
      <w:bookmarkStart w:id="328" w:name="_CTVL00155f5b78c31364566926dbc0dff477d13"/>
      <w:bookmarkEnd w:id="327"/>
      <w:r>
        <w:t>dr Poket Sp. z o.o. (o. J.): Pillbox by Dr Poket. Online verfügbar unter http://getthepillbox.com, zuletzt geprüft am 05.10.2016.</w:t>
      </w:r>
    </w:p>
    <w:p w14:paraId="56070642" w14:textId="77777777" w:rsidR="006B3533" w:rsidRDefault="006B3533" w:rsidP="006B3533">
      <w:pPr>
        <w:pStyle w:val="CitaviBibliographyEntry"/>
      </w:pPr>
      <w:bookmarkStart w:id="329" w:name="_CTVL0014abda80da3344ed1835f7cbbec54e901"/>
      <w:bookmarkEnd w:id="328"/>
      <w:r>
        <w:t>Ehlert, Ulrike (Hg.) (2016): Verhaltensmedizin. 2., vollständig überarbeitete und aktualisierte Auflage. Berlin, Heidelberg: Springer (Springer-Lehrbuch). Online verfügbar unter http://dx.doi.org/10.1007/978-3-662-48035-9.</w:t>
      </w:r>
    </w:p>
    <w:p w14:paraId="2D9C1966" w14:textId="77777777" w:rsidR="006B3533" w:rsidRDefault="006B3533" w:rsidP="006B3533">
      <w:pPr>
        <w:pStyle w:val="CitaviBibliographyEntry"/>
      </w:pPr>
      <w:bookmarkStart w:id="330" w:name="_CTVL0017466af333e0a4a24b06f611624ae9840"/>
      <w:bookmarkEnd w:id="329"/>
      <w:r>
        <w:t>Friesdorf, W.; Heine, A. (2007): sentha - seniorengerechte Technik im häuslichen Alltag: Ein Forschungsbericht mit integriertem Roman: Springer Berlin Heidelberg. Online verfügbar unter https://books.google.de/books?id=RvkmBAAAQBAJ.</w:t>
      </w:r>
    </w:p>
    <w:p w14:paraId="5FCC15B8" w14:textId="77777777" w:rsidR="006B3533" w:rsidRDefault="006B3533" w:rsidP="006B3533">
      <w:pPr>
        <w:pStyle w:val="CitaviBibliographyEntry"/>
      </w:pPr>
      <w:bookmarkStart w:id="331" w:name="_CTVL00113cacf6c5537499d90831e5a02c3dfd8"/>
      <w:bookmarkEnd w:id="330"/>
      <w:r>
        <w:t>Füeßl, Hermann; Middeke, Martin; Würtemberger, G. (2014): Anamnese und klinische Untersuchung. [Audios zu Herz- und Lungenauskultation plus Untersuchungsfilm online ; + campus.thieme.de]. 5., aktualisierte Auflage. Stuttgart: Thieme (Duale Reihe).</w:t>
      </w:r>
    </w:p>
    <w:p w14:paraId="3DA9328E" w14:textId="77777777" w:rsidR="006B3533" w:rsidRDefault="006B3533" w:rsidP="006B3533">
      <w:pPr>
        <w:pStyle w:val="CitaviBibliographyEntry"/>
      </w:pPr>
      <w:bookmarkStart w:id="332" w:name="_CTVL0019bf619fe71c247a8808c95c14257adef"/>
      <w:bookmarkEnd w:id="331"/>
      <w:r>
        <w:t>Georgieff, Peter (2008): Marktpotenziale IT-unterstützter Pflege für ein selbstbestimmtes Altern: MFG Stiftung Baden-Württemberg.</w:t>
      </w:r>
    </w:p>
    <w:p w14:paraId="4B2E839F" w14:textId="77777777" w:rsidR="006B3533" w:rsidRDefault="006B3533" w:rsidP="006B3533">
      <w:pPr>
        <w:pStyle w:val="CitaviBibliographyEntry"/>
      </w:pPr>
      <w:bookmarkStart w:id="333" w:name="_CTVL001889e6f64af384716a310b76830e71846"/>
      <w:bookmarkEnd w:id="332"/>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2B3AF7BC" w14:textId="77777777" w:rsidR="006B3533" w:rsidRDefault="006B3533" w:rsidP="006B3533">
      <w:pPr>
        <w:pStyle w:val="CitaviBibliographyEntry"/>
      </w:pPr>
      <w:bookmarkStart w:id="334" w:name="_CTVL0013389f7585f7b499eaf4dce8a447aaf51"/>
      <w:bookmarkEnd w:id="333"/>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4F183C2" w14:textId="77777777" w:rsidR="006B3533" w:rsidRDefault="006B3533" w:rsidP="006B3533">
      <w:pPr>
        <w:pStyle w:val="CitaviBibliographyEntry"/>
      </w:pPr>
      <w:bookmarkStart w:id="335" w:name="_CTVL00159cbe27619de4488bf4ca4861a97df7b"/>
      <w:bookmarkEnd w:id="334"/>
      <w:r>
        <w:t>Gould, Odette N.; Todd, Laura; Irvine-Meek, Janice (2009): Adherence devices in a community sample. How are pillboxes used? (1).</w:t>
      </w:r>
    </w:p>
    <w:p w14:paraId="16B6B39D" w14:textId="77777777" w:rsidR="006B3533" w:rsidRDefault="006B3533" w:rsidP="006B3533">
      <w:pPr>
        <w:pStyle w:val="CitaviBibliographyEntry"/>
      </w:pPr>
      <w:bookmarkStart w:id="336" w:name="_CTVL00162a0b79b93b741cdb0f09d624c4e37e3"/>
      <w:bookmarkEnd w:id="335"/>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57737D1A" w14:textId="77777777" w:rsidR="006B3533" w:rsidRDefault="006B3533" w:rsidP="006B3533">
      <w:pPr>
        <w:pStyle w:val="CitaviBibliographyEntry"/>
      </w:pPr>
      <w:bookmarkStart w:id="337" w:name="_CTVL001f83b88341bee495e8a7717b0767c220a"/>
      <w:bookmarkEnd w:id="336"/>
      <w:r>
        <w:t>Hagan, Pat (2015): THE TRUE COST OF MEDICATION NON-ADHERENCE. Online verfügbar unter http://www.letstakecareofit.com/wp-content/uploads/2015/10/The-True-Cost-of-Medication-Non-Adherence-Report.pdf.</w:t>
      </w:r>
    </w:p>
    <w:p w14:paraId="75A95C75" w14:textId="77777777" w:rsidR="006B3533" w:rsidRDefault="006B3533" w:rsidP="006B3533">
      <w:pPr>
        <w:pStyle w:val="CitaviBibliographyEntry"/>
      </w:pPr>
      <w:bookmarkStart w:id="338" w:name="_CTVL001a7680e004c3c4c699743099fa4acb028"/>
      <w:bookmarkEnd w:id="337"/>
      <w:r>
        <w:t>Hayes, Tamara L.; Cobbinah, Kofi; Dishongh, Terry; Kaye, Jeffrey A.; Kimel, Janna; Labhard, Michael et al. (2009): A study of medication-taking and unobtrusive, intelligent reminding (8).</w:t>
      </w:r>
    </w:p>
    <w:p w14:paraId="5AECB937" w14:textId="77777777" w:rsidR="006B3533" w:rsidRDefault="006B3533" w:rsidP="006B3533">
      <w:pPr>
        <w:pStyle w:val="CitaviBibliographyEntry"/>
      </w:pPr>
      <w:bookmarkStart w:id="339" w:name="_CTVL001df284c37d4ca4ee09f1a3ae236a224a8"/>
      <w:bookmarkEnd w:id="338"/>
      <w:r>
        <w:t>HERO Health LLC (2016): Hero. Online verfügbar unter https://herohealth.com, zuletzt geprüft am 05.10.2016.</w:t>
      </w:r>
    </w:p>
    <w:p w14:paraId="6A6830F9" w14:textId="77777777" w:rsidR="006B3533" w:rsidRDefault="006B3533" w:rsidP="006B3533">
      <w:pPr>
        <w:pStyle w:val="CitaviBibliographyEntry"/>
      </w:pPr>
      <w:bookmarkStart w:id="340" w:name="_CTVL0019756b140bb4948f79950206949a31b73"/>
      <w:bookmarkEnd w:id="339"/>
      <w:r>
        <w:t>Hoffmann, Elke; Gordo, Laura Romeu; Nowossadeck, Sonja (2014): Lebenssituation älterer Menschen in Deutschland. Hg. v. Deutsches Zentrum für Altersfragen.</w:t>
      </w:r>
    </w:p>
    <w:p w14:paraId="0415225F" w14:textId="77777777" w:rsidR="006B3533" w:rsidRDefault="006B3533" w:rsidP="006B3533">
      <w:pPr>
        <w:pStyle w:val="CitaviBibliographyEntry"/>
      </w:pPr>
      <w:bookmarkStart w:id="341" w:name="_CTVL001b2b2ea6be52b4f22b1c5cacc070211a8"/>
      <w:bookmarkEnd w:id="340"/>
      <w:r>
        <w:t>Joyce A. Cramer; Richard H. Mattson, M. D.; Mary L. Prevey, PhD; Richard D. Scheyer, M. D.; Valinda L. Ouellette, R. N. (1989): How Often Is Medication Taken as Prescribed? A Novel Assessment Technique. In: JAMA (Hg.): The Journal of the American Medical Association. 262. Aufl. (11).</w:t>
      </w:r>
    </w:p>
    <w:p w14:paraId="2909748B" w14:textId="77777777" w:rsidR="006B3533" w:rsidRDefault="006B3533" w:rsidP="006B3533">
      <w:pPr>
        <w:pStyle w:val="CitaviBibliographyEntry"/>
      </w:pPr>
      <w:bookmarkStart w:id="342" w:name="_CTVL00112d50ec64d90464482f8d1736cd63dd1"/>
      <w:bookmarkEnd w:id="341"/>
      <w:r>
        <w:lastRenderedPageBreak/>
        <w:t>Keding, Hannah; Eggen, Bernd (2011): Wohnsituation älterer Menschen in BadenWürttemberg und Deutschland. In: Statistisches Landesamt Baden-Württemberg (Hg.): Statistisches Monatsheft Baden-Württemberg. Stuttgart, S. 12–19.</w:t>
      </w:r>
    </w:p>
    <w:p w14:paraId="1EAEC695" w14:textId="77777777" w:rsidR="006B3533" w:rsidRDefault="006B3533" w:rsidP="006B3533">
      <w:pPr>
        <w:pStyle w:val="CitaviBibliographyEntry"/>
      </w:pPr>
      <w:bookmarkStart w:id="343" w:name="_CTVL0016b8b5fc0ce7e4566a8c8f741077b25e4"/>
      <w:bookmarkEnd w:id="342"/>
      <w:r>
        <w:t>Kirch, Wilhelm; Hoffmann, Thomas; Pfaff, Holger (2012): Prävention und Versorgung. 1. Aufl. s.l.: Georg Thieme Verlag KG. Online verfügbar unter http://ebooks.thieme.de/9783131694515.</w:t>
      </w:r>
    </w:p>
    <w:p w14:paraId="3B17E3EB" w14:textId="77777777" w:rsidR="006B3533" w:rsidRDefault="006B3533" w:rsidP="006B3533">
      <w:pPr>
        <w:pStyle w:val="CitaviBibliographyEntry"/>
      </w:pPr>
      <w:bookmarkStart w:id="344" w:name="_CTVL001f0fb989e721842b89a669301ae019e11"/>
      <w:bookmarkEnd w:id="343"/>
      <w:r>
        <w:t>Köther, I. (2007): Thiemes Altenpflege: Thieme.</w:t>
      </w:r>
    </w:p>
    <w:p w14:paraId="746D76DD" w14:textId="77777777" w:rsidR="006B3533" w:rsidRDefault="006B3533" w:rsidP="006B3533">
      <w:pPr>
        <w:pStyle w:val="CitaviBibliographyEntry"/>
      </w:pPr>
      <w:bookmarkStart w:id="345" w:name="_CTVL001b248b480bd2c4574969f261c0030da0b"/>
      <w:bookmarkEnd w:id="344"/>
      <w:r>
        <w:t>Luga, Aurel O.; McGuire, Maura (2014): Adherence and health care costs. In: Dove Press (Hg.): Journal of Risk Management and Healthcare Policy, S. 35–44. Online verfügbar unter http://www.ncbi.nlm.nih.gov/pmc/articles/PMC3934668/pdf/rmhp-7-035.pdf.</w:t>
      </w:r>
    </w:p>
    <w:p w14:paraId="02E68CB4" w14:textId="77777777" w:rsidR="006B3533" w:rsidRDefault="006B3533" w:rsidP="006B3533">
      <w:pPr>
        <w:pStyle w:val="CitaviBibliographyEntry"/>
      </w:pPr>
      <w:bookmarkStart w:id="346" w:name="_CTVL001b363576cc49e4699b92ca2e329b73a4b"/>
      <w:bookmarkEnd w:id="345"/>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1961652" w14:textId="77777777" w:rsidR="006B3533" w:rsidRDefault="006B3533" w:rsidP="006B3533">
      <w:pPr>
        <w:pStyle w:val="CitaviBibliographyEntry"/>
      </w:pPr>
      <w:bookmarkStart w:id="347" w:name="_CTVL00172390d328ea043f491f0e1107720a4cf"/>
      <w:bookmarkEnd w:id="346"/>
      <w:r>
        <w:t>Medminder (o. J.): Jon – Locked Pill Dispenser. Online verfügbar unter https://www.medminder.com/pill-dispensers-2/jon-locked-pill-dispenser/, zuletzt geprüft am 06.10.2016.</w:t>
      </w:r>
    </w:p>
    <w:p w14:paraId="675EE9C6" w14:textId="77777777" w:rsidR="006B3533" w:rsidRDefault="006B3533" w:rsidP="006B3533">
      <w:pPr>
        <w:pStyle w:val="CitaviBibliographyEntry"/>
      </w:pPr>
      <w:bookmarkStart w:id="348" w:name="_CTVL001a8aa7f5d99bb4059a109cfc223362a96"/>
      <w:bookmarkEnd w:id="347"/>
      <w:r>
        <w:t>MedSignals / VitalSignals LLC (2014): MedSignals® Pill Case/Monitor. Online verfügbar unter http://www.medsignals.com/medsignals-pill-case, zuletzt geprüft am 05.10.2016.</w:t>
      </w:r>
    </w:p>
    <w:p w14:paraId="51898354" w14:textId="77777777" w:rsidR="006B3533" w:rsidRDefault="006B3533" w:rsidP="006B3533">
      <w:pPr>
        <w:pStyle w:val="CitaviBibliographyEntry"/>
      </w:pPr>
      <w:bookmarkStart w:id="349" w:name="_CTVL001d0aac8f2dce148609d0217582768d148"/>
      <w:bookmarkEnd w:id="348"/>
      <w:r>
        <w:t>micropik (o. J.): SG90 9 g Micro Servo. Online verfügbar unter http://www.micropik.com/PDF/SG90Servo.pdf, zuletzt geprüft am 02.03.2017.</w:t>
      </w:r>
    </w:p>
    <w:p w14:paraId="1009C11D" w14:textId="77777777" w:rsidR="006B3533" w:rsidRDefault="006B3533" w:rsidP="006B3533">
      <w:pPr>
        <w:pStyle w:val="CitaviBibliographyEntry"/>
      </w:pPr>
      <w:bookmarkStart w:id="350" w:name="_CTVL001e001c1bce9e646df9b862849b6016ddf"/>
      <w:bookmarkEnd w:id="349"/>
      <w:r>
        <w:t>Müller, Lotti; Petzold, Hilarion G. (2009): Resilienz und protektive Faktoren im Alter und ihre Bedeutung für den Social Support und die Psychotherapie bei älteren Menschen. Hg. v. Europäische Akademie für psychosoziale Gesundheit.</w:t>
      </w:r>
    </w:p>
    <w:p w14:paraId="38A24C1A" w14:textId="77777777" w:rsidR="006B3533" w:rsidRDefault="006B3533" w:rsidP="006B3533">
      <w:pPr>
        <w:pStyle w:val="CitaviBibliographyEntry"/>
      </w:pPr>
      <w:bookmarkStart w:id="351" w:name="_CTVL00151a65ecac26342269711b00ad809971b"/>
      <w:bookmarkEnd w:id="350"/>
      <w:r>
        <w:t>Nadhem Kachroudi: Ambient Assisted Living.</w:t>
      </w:r>
    </w:p>
    <w:p w14:paraId="51CD516F" w14:textId="77777777" w:rsidR="006B3533" w:rsidRDefault="006B3533" w:rsidP="006B3533">
      <w:pPr>
        <w:pStyle w:val="CitaviBibliographyEntry"/>
      </w:pPr>
      <w:bookmarkStart w:id="352" w:name="_CTVL001ee77c3c7467849f2982e5fae2293d35d"/>
      <w:bookmarkEnd w:id="351"/>
      <w:r>
        <w:t>Pack, Jochen (2000): Zukunftsreport demographischer Wandel. Innovationsfähigkeit in einer alternden Gesellschaft. Bonn: bmb+f, Bundesministerium für Bildung und Forschung.</w:t>
      </w:r>
    </w:p>
    <w:p w14:paraId="6040140D" w14:textId="77777777" w:rsidR="006B3533" w:rsidRDefault="006B3533" w:rsidP="006B3533">
      <w:pPr>
        <w:pStyle w:val="CitaviBibliographyEntry"/>
      </w:pPr>
      <w:bookmarkStart w:id="353" w:name="_CTVL0015204873007f141879e0245c1ff49e189"/>
      <w:bookmarkEnd w:id="352"/>
      <w:r>
        <w:t>Peter Georgieff (2009): Aktives Alter(n) und Technik. Nutzung der Informations- und Kommunikationstechnik (IKT) zur Erhaltung und Betreuung der Gesundheit älterer Menschen zu Hause. Hg. v. Fraunhofer-Institut für System- und Innovationsforschung.</w:t>
      </w:r>
    </w:p>
    <w:p w14:paraId="085AABBA" w14:textId="77777777" w:rsidR="006B3533" w:rsidRDefault="006B3533" w:rsidP="006B3533">
      <w:pPr>
        <w:pStyle w:val="CitaviBibliographyEntry"/>
      </w:pPr>
      <w:bookmarkStart w:id="354" w:name="_CTVL00103665879cc2544cb99e76aae26cf17ed"/>
      <w:bookmarkEnd w:id="353"/>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CC50F0D" w14:textId="77777777" w:rsidR="006B3533" w:rsidRDefault="006B3533" w:rsidP="006B3533">
      <w:pPr>
        <w:pStyle w:val="CitaviBibliographyEntry"/>
      </w:pPr>
      <w:bookmarkStart w:id="355" w:name="_CTVL0010ab5d93200024ef080b539bb05ea4e5c"/>
      <w:bookmarkEnd w:id="354"/>
      <w:r>
        <w:t>Renteln-Kruse, W.; Frilling, B.; Neumann, L.; Kuhlmey, A. (2014): Arzneimittel im Alter: De Gruyter.</w:t>
      </w:r>
    </w:p>
    <w:p w14:paraId="320825A0" w14:textId="77777777" w:rsidR="006B3533" w:rsidRDefault="006B3533" w:rsidP="006B3533">
      <w:pPr>
        <w:pStyle w:val="CitaviBibliographyEntry"/>
      </w:pPr>
      <w:bookmarkStart w:id="356" w:name="_CTVL00161109b8704304c9ab772060dded12a78"/>
      <w:bookmarkEnd w:id="355"/>
      <w:r>
        <w:t>Rödel, Susanne (2012): Adhärenz in Zahlen: großes Problem, großes Potenzial. Online verfügbar unter http://www.healthcaremarketingblog.de/non-adhaerenz-kosten-folgen-potenzial, zuletzt geprüft am 08.10.2016.</w:t>
      </w:r>
    </w:p>
    <w:p w14:paraId="14171B81" w14:textId="77777777" w:rsidR="006B3533" w:rsidRDefault="006B3533" w:rsidP="006B3533">
      <w:pPr>
        <w:pStyle w:val="CitaviBibliographyEntry"/>
      </w:pPr>
      <w:bookmarkStart w:id="357" w:name="_CTVL0013576f2aade584cf7b22c317ea1003249"/>
      <w:bookmarkEnd w:id="356"/>
      <w:r>
        <w:t>Sackmann, Reinhold (2007): Lebenslaufanalyse und Biografieforschung. Eine Einführung. 1. Aufl. Wiesbaden: VS Verlag für Sozialwissenschaften / GWV Fachverlage GmbH Wiesbaden (Studienskripten zur Soziologie). Online verfügbar unter http://dx.doi.org/10.1007/978-3-531-90606-5.</w:t>
      </w:r>
    </w:p>
    <w:p w14:paraId="66EF9CBE" w14:textId="77777777" w:rsidR="006B3533" w:rsidRDefault="006B3533" w:rsidP="006B3533">
      <w:pPr>
        <w:pStyle w:val="CitaviBibliographyEntry"/>
      </w:pPr>
      <w:bookmarkStart w:id="358" w:name="_CTVL001582481cde3d8446d9732b85342f85cb0"/>
      <w:bookmarkEnd w:id="357"/>
      <w:r>
        <w:lastRenderedPageBreak/>
        <w:t xml:space="preserve">Salgia, Aakash Sunil; Ganesan, K.; Raghunath, Ashwin (2015): Smart Pill Box. In: </w:t>
      </w:r>
      <w:bookmarkEnd w:id="358"/>
      <w:r w:rsidRPr="006B3533">
        <w:rPr>
          <w:i/>
        </w:rPr>
        <w:t xml:space="preserve">Indian Journal of Science and Technology </w:t>
      </w:r>
      <w:r w:rsidRPr="006B3533">
        <w:t>8 (S2), S. 95. DOI: 10.17485/ijst/2015/v8iS2/58744.</w:t>
      </w:r>
    </w:p>
    <w:p w14:paraId="0BA1AD44" w14:textId="77777777" w:rsidR="006B3533" w:rsidRDefault="006B3533" w:rsidP="006B3533">
      <w:pPr>
        <w:pStyle w:val="CitaviBibliographyEntry"/>
      </w:pPr>
      <w:bookmarkStart w:id="359"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A4CAA3E" w14:textId="77777777" w:rsidR="006B3533" w:rsidRDefault="006B3533" w:rsidP="006B3533">
      <w:pPr>
        <w:pStyle w:val="CitaviBibliographyEntry"/>
      </w:pPr>
      <w:bookmarkStart w:id="360" w:name="_CTVL001357d9b9957e04c8086afe33b4812f37e"/>
      <w:bookmarkEnd w:id="359"/>
      <w:r>
        <w:t>SMRXT INC (2015): SMRxT. Online verfügbar unter https://www.smrxt.com, zuletzt geprüft am 06.10.2016.</w:t>
      </w:r>
    </w:p>
    <w:p w14:paraId="28DBB307" w14:textId="77777777" w:rsidR="006B3533" w:rsidRDefault="006B3533" w:rsidP="006B3533">
      <w:pPr>
        <w:pStyle w:val="CitaviBibliographyEntry"/>
      </w:pPr>
      <w:bookmarkStart w:id="361" w:name="_CTVL00154d7019342664800be5d0e4067963b73"/>
      <w:bookmarkEnd w:id="360"/>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64D56D01" w14:textId="77777777" w:rsidR="006B3533" w:rsidRDefault="006B3533" w:rsidP="006B3533">
      <w:pPr>
        <w:pStyle w:val="CitaviBibliographyEntry"/>
      </w:pPr>
      <w:bookmarkStart w:id="362" w:name="_CTVL001d8b7b6bab52c4b269523fc4682bd88cf"/>
      <w:bookmarkEnd w:id="361"/>
      <w:r>
        <w:t>Statistisches Bundesamt (2015): Koordinierte Bevölkerungsvoruasberechnung für Deutschland. Online verfügbar unter http://www.destatis.de/bevoelkerungspyramide/, zuletzt geprüft am 02.10.2016.</w:t>
      </w:r>
    </w:p>
    <w:p w14:paraId="4590BAAD" w14:textId="77777777" w:rsidR="006B3533" w:rsidRDefault="006B3533" w:rsidP="006B3533">
      <w:pPr>
        <w:pStyle w:val="CitaviBibliographyEntry"/>
      </w:pPr>
      <w:bookmarkStart w:id="363" w:name="_CTVL001e04693e9b6c0486b9d9ef4c70eeb58e8"/>
      <w:bookmarkEnd w:id="362"/>
      <w:r>
        <w:t>Statistisches Landesamt Baden-Württemberg (Hg.) (2011): Statistisches Monatsheft Baden-Württemberg. Stuttgart.</w:t>
      </w:r>
    </w:p>
    <w:p w14:paraId="73A21F97" w14:textId="77777777" w:rsidR="006B3533" w:rsidRDefault="006B3533" w:rsidP="006B3533">
      <w:pPr>
        <w:pStyle w:val="CitaviBibliographyEntry"/>
      </w:pPr>
      <w:bookmarkStart w:id="364" w:name="_CTVL00187d67e6315b44b1f9a5da39ed4e2c6f1"/>
      <w:bookmarkEnd w:id="363"/>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1DEA4022" w14:textId="77777777" w:rsidR="006B3533" w:rsidRDefault="006B3533" w:rsidP="006B3533">
      <w:pPr>
        <w:pStyle w:val="CitaviBibliographyEntry"/>
      </w:pPr>
      <w:bookmarkStart w:id="365" w:name="_CTVL001fdf64d49c0374fbb9f6be55e60e0e008"/>
      <w:bookmarkEnd w:id="364"/>
      <w:r>
        <w:t>Theussig, Sören (2012): AAL für ALLE? Nutzerakzeptanz-Steigerung von altersgerechten Assistenzsystemen (AAL) durch den Ansatz des Universal Design und Nutzerintegration. Online verfügbar unter http://nullbarriere.de/aal-fuer-alle.htm, zuletzt geprüft am 14.10.2016.</w:t>
      </w:r>
    </w:p>
    <w:p w14:paraId="2956C1C9" w14:textId="77777777" w:rsidR="006B3533" w:rsidRDefault="006B3533" w:rsidP="006B3533">
      <w:pPr>
        <w:pStyle w:val="CitaviBibliographyEntry"/>
      </w:pPr>
      <w:bookmarkStart w:id="366" w:name="_CTVL0015b250e0c8efb46ae892ed3b68e8b73c7"/>
      <w:bookmarkEnd w:id="365"/>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2F630726" w14:textId="77777777" w:rsidR="006B3533" w:rsidRDefault="006B3533" w:rsidP="006B3533">
      <w:pPr>
        <w:pStyle w:val="CitaviBibliographyEntry"/>
      </w:pPr>
      <w:bookmarkStart w:id="367" w:name="_CTVL0013febbee27294488d9e98827bfba96e01"/>
      <w:bookmarkEnd w:id="366"/>
      <w:r>
        <w:t xml:space="preserve">Tomita, Machiko R.; Mann, William C.; Fraas, Linda F.; Stanton, Kathleen M. (2004): Predictors of the Use of Assistive Devices that Address Physical Impairments Among Community-Based Frail Elders. In: </w:t>
      </w:r>
      <w:bookmarkEnd w:id="367"/>
      <w:r w:rsidRPr="006B3533">
        <w:rPr>
          <w:i/>
        </w:rPr>
        <w:t xml:space="preserve">j appl gerontol </w:t>
      </w:r>
      <w:r w:rsidRPr="006B3533">
        <w:t>23 (2), S. 141–155. DOI: 10.1177/0733464804265606.</w:t>
      </w:r>
    </w:p>
    <w:p w14:paraId="19FC6B4B" w14:textId="77777777" w:rsidR="006B3533" w:rsidRDefault="006B3533" w:rsidP="006B3533">
      <w:pPr>
        <w:pStyle w:val="CitaviBibliographyEntry"/>
      </w:pPr>
      <w:bookmarkStart w:id="368" w:name="_CTVL00112c44df0467e4de1976b0abfa24e2f3b"/>
      <w:r>
        <w:t>Tricella Inc. (2015): Pillbox by Tricella. Online verfügbar unter http://www.tricella.com, zuletzt geprüft am 06.10.2016.</w:t>
      </w:r>
    </w:p>
    <w:p w14:paraId="30FDDB52" w14:textId="77777777" w:rsidR="006B3533" w:rsidRDefault="006B3533" w:rsidP="006B3533">
      <w:pPr>
        <w:pStyle w:val="CitaviBibliographyEntry"/>
      </w:pPr>
      <w:bookmarkStart w:id="369" w:name="_CTVL00176b99440310d4b12bdcdd447df8f14f6"/>
      <w:bookmarkEnd w:id="368"/>
      <w:r>
        <w:t xml:space="preserve">van den Boogaard, Jossy; Lyimo, Ramsey A.; Boeree, Martin J.; Kibiki, Gibson S.; Aarnoutse, Rob E. (2011): Electronic monitoring of treatment adherence and validation of alternative adherence measures in tuberculosis patients: a pilot study. In: </w:t>
      </w:r>
      <w:bookmarkEnd w:id="369"/>
      <w:r w:rsidRPr="006B3533">
        <w:rPr>
          <w:i/>
        </w:rPr>
        <w:t xml:space="preserve">Bulletin of the World Health Organization </w:t>
      </w:r>
      <w:r w:rsidRPr="006B3533">
        <w:t>89 (9), S. 632–639. DOI: 10.2471/BLT.11.086462.</w:t>
      </w:r>
    </w:p>
    <w:p w14:paraId="2F0BAA49" w14:textId="77777777" w:rsidR="006B3533" w:rsidRDefault="006B3533" w:rsidP="006B3533">
      <w:pPr>
        <w:pStyle w:val="CitaviBibliographyEntry"/>
      </w:pPr>
      <w:bookmarkStart w:id="370" w:name="_CTVL001a3e301fa733f4818ac48c6d44a177d19"/>
      <w:r>
        <w:t>WEALTHTAXI (o. J.): Product Description. Online verfügbar unter http://www.getiremember.com/Home/Description?Length=4, zuletzt geprüft am 06.10.2016.</w:t>
      </w:r>
    </w:p>
    <w:p w14:paraId="2940D2D6" w14:textId="6D9080D1" w:rsidR="009D42D9" w:rsidRPr="00F51116" w:rsidRDefault="006B3533" w:rsidP="006B3533">
      <w:pPr>
        <w:pStyle w:val="CitaviBibliographyEntry"/>
      </w:pPr>
      <w:bookmarkStart w:id="371" w:name="_CTVL001158081f0142542deafaecc3d5386ad04"/>
      <w:bookmarkEnd w:id="370"/>
      <w:r>
        <w:lastRenderedPageBreak/>
        <w:t>Weineck, Jürgen (2004): Sportbiologie. 9. Aufl. Balingen: Spitta-Verl.</w:t>
      </w:r>
      <w:bookmarkEnd w:id="371"/>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372" w:name="_CTVL001cb0080da91454f4e903a83699d3e23b8"/>
    </w:p>
    <w:bookmarkEnd w:id="372"/>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373" w:name="_Toc314399566"/>
      <w:bookmarkStart w:id="374" w:name="_Toc428201629"/>
      <w:bookmarkStart w:id="375" w:name="_Toc462231048"/>
      <w:bookmarkStart w:id="376" w:name="_Toc476262648"/>
      <w:r w:rsidRPr="00E238E9">
        <w:rPr>
          <w:color w:val="4F81BD" w:themeColor="accent1"/>
        </w:rPr>
        <w:lastRenderedPageBreak/>
        <w:t>Ehrenwörtliche Erklärung</w:t>
      </w:r>
      <w:bookmarkEnd w:id="373"/>
      <w:bookmarkEnd w:id="374"/>
      <w:bookmarkEnd w:id="375"/>
      <w:bookmarkEnd w:id="376"/>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72"/>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546304" w14:textId="77777777" w:rsidR="00A87DA4" w:rsidRDefault="00A87DA4" w:rsidP="00AD0E32">
      <w:r>
        <w:separator/>
      </w:r>
    </w:p>
  </w:endnote>
  <w:endnote w:type="continuationSeparator" w:id="0">
    <w:p w14:paraId="0AED8465" w14:textId="77777777" w:rsidR="00A87DA4" w:rsidRDefault="00A87DA4"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07EB37EE" w:rsidR="00A40A74" w:rsidRPr="00451896" w:rsidRDefault="00A40A74"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8515A" w:rsidRPr="00F8515A">
      <w:rPr>
        <w:rFonts w:ascii="Arial" w:eastAsiaTheme="majorEastAsia" w:hAnsi="Arial" w:cs="Arial"/>
        <w:noProof/>
        <w:sz w:val="20"/>
      </w:rPr>
      <w:t>VIII</w:t>
    </w:r>
    <w:r w:rsidRPr="00451896">
      <w:rPr>
        <w:rFonts w:ascii="Arial" w:eastAsiaTheme="majorEastAsia" w:hAnsi="Arial" w:cs="Arial"/>
        <w:sz w:val="20"/>
      </w:rPr>
      <w:fldChar w:fldCharType="end"/>
    </w:r>
  </w:p>
  <w:p w14:paraId="7B8D6833" w14:textId="77777777" w:rsidR="00A40A74" w:rsidRPr="00451896" w:rsidRDefault="00A40A74">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2011F92A" w:rsidR="00A40A74" w:rsidRPr="00451896" w:rsidRDefault="00A40A74"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3D2DE7" w:rsidRPr="003D2DE7">
      <w:rPr>
        <w:rFonts w:ascii="Arial" w:eastAsiaTheme="majorEastAsia" w:hAnsi="Arial" w:cs="Arial"/>
        <w:noProof/>
        <w:sz w:val="20"/>
      </w:rPr>
      <w:t>1</w:t>
    </w:r>
    <w:r w:rsidRPr="00451896">
      <w:rPr>
        <w:rFonts w:ascii="Arial" w:eastAsiaTheme="majorEastAsia" w:hAnsi="Arial" w:cs="Arial"/>
        <w:sz w:val="20"/>
      </w:rPr>
      <w:fldChar w:fldCharType="end"/>
    </w:r>
  </w:p>
  <w:p w14:paraId="54F5612D" w14:textId="77777777" w:rsidR="00A40A74" w:rsidRPr="00451896" w:rsidRDefault="00A40A74">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57C15761" w:rsidR="00A40A74" w:rsidRPr="00451896" w:rsidRDefault="00A40A74"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3D2DE7" w:rsidRPr="003D2DE7">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A40A74" w:rsidRPr="00451896" w:rsidRDefault="00A40A74">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0A00AF" w14:textId="77777777" w:rsidR="00A87DA4" w:rsidRDefault="00A87DA4" w:rsidP="00AD0E32">
      <w:r>
        <w:separator/>
      </w:r>
    </w:p>
  </w:footnote>
  <w:footnote w:type="continuationSeparator" w:id="0">
    <w:p w14:paraId="6E70A163" w14:textId="77777777" w:rsidR="00A87DA4" w:rsidRDefault="00A87DA4"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44E3025A" w:rsidR="00A40A74" w:rsidRPr="00451896" w:rsidRDefault="00A40A74"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F8515A">
      <w:rPr>
        <w:rFonts w:ascii="Arial" w:eastAsiaTheme="majorEastAsia" w:hAnsi="Arial" w:cs="Arial"/>
        <w:sz w:val="20"/>
      </w:rPr>
      <w:fldChar w:fldCharType="separate"/>
    </w:r>
    <w:r w:rsidR="00F8515A">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A40A74" w:rsidRPr="004744C8" w:rsidRDefault="00A40A74"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4D364774" w:rsidR="00A40A74" w:rsidRPr="00C8219C" w:rsidRDefault="00A40A74"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3D2DE7">
      <w:rPr>
        <w:rFonts w:ascii="Arial" w:eastAsiaTheme="majorEastAsia" w:hAnsi="Arial" w:cs="Arial"/>
        <w:sz w:val="20"/>
      </w:rPr>
      <w:fldChar w:fldCharType="separate"/>
    </w:r>
    <w:r w:rsidR="003D2DE7">
      <w:rPr>
        <w:rFonts w:ascii="Arial" w:eastAsiaTheme="majorEastAsia" w:hAnsi="Arial" w:cs="Arial"/>
        <w:noProof/>
        <w:sz w:val="20"/>
      </w:rPr>
      <w:t>Fazit und Ausblick</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2"/>
  </w:num>
  <w:num w:numId="2">
    <w:abstractNumId w:val="30"/>
  </w:num>
  <w:num w:numId="3">
    <w:abstractNumId w:val="13"/>
  </w:num>
  <w:num w:numId="4">
    <w:abstractNumId w:val="25"/>
  </w:num>
  <w:num w:numId="5">
    <w:abstractNumId w:val="12"/>
  </w:num>
  <w:num w:numId="6">
    <w:abstractNumId w:val="28"/>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4"/>
  </w:num>
  <w:num w:numId="18">
    <w:abstractNumId w:val="19"/>
  </w:num>
  <w:num w:numId="19">
    <w:abstractNumId w:val="17"/>
  </w:num>
  <w:num w:numId="20">
    <w:abstractNumId w:val="26"/>
  </w:num>
  <w:num w:numId="21">
    <w:abstractNumId w:val="14"/>
  </w:num>
  <w:num w:numId="22">
    <w:abstractNumId w:val="31"/>
  </w:num>
  <w:num w:numId="23">
    <w:abstractNumId w:val="18"/>
  </w:num>
  <w:num w:numId="24">
    <w:abstractNumId w:val="20"/>
  </w:num>
  <w:num w:numId="25">
    <w:abstractNumId w:val="15"/>
  </w:num>
  <w:num w:numId="26">
    <w:abstractNumId w:val="32"/>
  </w:num>
  <w:num w:numId="27">
    <w:abstractNumId w:val="33"/>
  </w:num>
  <w:num w:numId="28">
    <w:abstractNumId w:val="16"/>
  </w:num>
  <w:num w:numId="29">
    <w:abstractNumId w:val="21"/>
  </w:num>
  <w:num w:numId="30">
    <w:abstractNumId w:val="11"/>
  </w:num>
  <w:num w:numId="31">
    <w:abstractNumId w:val="10"/>
  </w:num>
  <w:num w:numId="32">
    <w:abstractNumId w:val="23"/>
  </w:num>
  <w:num w:numId="33">
    <w:abstractNumId w:val="29"/>
  </w:num>
  <w:num w:numId="3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9DF"/>
    <w:rsid w:val="00002579"/>
    <w:rsid w:val="000038CA"/>
    <w:rsid w:val="00003BB0"/>
    <w:rsid w:val="00004506"/>
    <w:rsid w:val="00004E6B"/>
    <w:rsid w:val="00005748"/>
    <w:rsid w:val="000100C2"/>
    <w:rsid w:val="00010388"/>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4782"/>
    <w:rsid w:val="00084F65"/>
    <w:rsid w:val="0008698F"/>
    <w:rsid w:val="00087FDA"/>
    <w:rsid w:val="0009041A"/>
    <w:rsid w:val="00092022"/>
    <w:rsid w:val="00093A60"/>
    <w:rsid w:val="00096801"/>
    <w:rsid w:val="000A1646"/>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E10B4"/>
    <w:rsid w:val="000E32BE"/>
    <w:rsid w:val="000E4469"/>
    <w:rsid w:val="000E5945"/>
    <w:rsid w:val="000E5F99"/>
    <w:rsid w:val="000E6B57"/>
    <w:rsid w:val="000E78C8"/>
    <w:rsid w:val="000F0B60"/>
    <w:rsid w:val="000F12DB"/>
    <w:rsid w:val="000F2AC4"/>
    <w:rsid w:val="000F4120"/>
    <w:rsid w:val="000F429C"/>
    <w:rsid w:val="000F470E"/>
    <w:rsid w:val="000F660C"/>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B71"/>
    <w:rsid w:val="00125701"/>
    <w:rsid w:val="001258ED"/>
    <w:rsid w:val="001264D1"/>
    <w:rsid w:val="001274F5"/>
    <w:rsid w:val="001274F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7A4"/>
    <w:rsid w:val="00187847"/>
    <w:rsid w:val="0019090C"/>
    <w:rsid w:val="001914E7"/>
    <w:rsid w:val="00191AD5"/>
    <w:rsid w:val="0019204C"/>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ADA"/>
    <w:rsid w:val="00207ED4"/>
    <w:rsid w:val="002109D0"/>
    <w:rsid w:val="00212312"/>
    <w:rsid w:val="00212724"/>
    <w:rsid w:val="00215E23"/>
    <w:rsid w:val="002169F4"/>
    <w:rsid w:val="002219A4"/>
    <w:rsid w:val="00224AD0"/>
    <w:rsid w:val="00225A97"/>
    <w:rsid w:val="00230640"/>
    <w:rsid w:val="002309C1"/>
    <w:rsid w:val="002323BD"/>
    <w:rsid w:val="00232D28"/>
    <w:rsid w:val="00240741"/>
    <w:rsid w:val="0024089F"/>
    <w:rsid w:val="00240C3B"/>
    <w:rsid w:val="00240C91"/>
    <w:rsid w:val="00243C72"/>
    <w:rsid w:val="00244AF1"/>
    <w:rsid w:val="002454EB"/>
    <w:rsid w:val="0024560A"/>
    <w:rsid w:val="00245E00"/>
    <w:rsid w:val="00245FBB"/>
    <w:rsid w:val="002460F3"/>
    <w:rsid w:val="002510A9"/>
    <w:rsid w:val="002530E0"/>
    <w:rsid w:val="002539D2"/>
    <w:rsid w:val="002548A3"/>
    <w:rsid w:val="00255A3B"/>
    <w:rsid w:val="00255ECE"/>
    <w:rsid w:val="00257212"/>
    <w:rsid w:val="0026262E"/>
    <w:rsid w:val="0026275B"/>
    <w:rsid w:val="0026321F"/>
    <w:rsid w:val="00264453"/>
    <w:rsid w:val="00264A76"/>
    <w:rsid w:val="00267651"/>
    <w:rsid w:val="00270952"/>
    <w:rsid w:val="00273CB5"/>
    <w:rsid w:val="00273FA1"/>
    <w:rsid w:val="0027533C"/>
    <w:rsid w:val="0027791F"/>
    <w:rsid w:val="00280A82"/>
    <w:rsid w:val="00280AB2"/>
    <w:rsid w:val="002810DD"/>
    <w:rsid w:val="002836C3"/>
    <w:rsid w:val="002859FC"/>
    <w:rsid w:val="00286DBF"/>
    <w:rsid w:val="00287946"/>
    <w:rsid w:val="002911D3"/>
    <w:rsid w:val="00292168"/>
    <w:rsid w:val="00292549"/>
    <w:rsid w:val="0029433C"/>
    <w:rsid w:val="00294CD1"/>
    <w:rsid w:val="002959E4"/>
    <w:rsid w:val="002A2B15"/>
    <w:rsid w:val="002A3565"/>
    <w:rsid w:val="002A3DA4"/>
    <w:rsid w:val="002A52EF"/>
    <w:rsid w:val="002A5314"/>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B8C"/>
    <w:rsid w:val="002D5BEA"/>
    <w:rsid w:val="002D5DD8"/>
    <w:rsid w:val="002D6F44"/>
    <w:rsid w:val="002D745C"/>
    <w:rsid w:val="002E1426"/>
    <w:rsid w:val="002E2C66"/>
    <w:rsid w:val="002E329A"/>
    <w:rsid w:val="002E55AD"/>
    <w:rsid w:val="002F05E3"/>
    <w:rsid w:val="002F071C"/>
    <w:rsid w:val="002F0A46"/>
    <w:rsid w:val="002F29BE"/>
    <w:rsid w:val="002F3F0C"/>
    <w:rsid w:val="002F52DC"/>
    <w:rsid w:val="00301353"/>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15EA"/>
    <w:rsid w:val="00331869"/>
    <w:rsid w:val="003335CF"/>
    <w:rsid w:val="0033511B"/>
    <w:rsid w:val="00337CD2"/>
    <w:rsid w:val="0034224F"/>
    <w:rsid w:val="003423F3"/>
    <w:rsid w:val="00342A3A"/>
    <w:rsid w:val="003430D5"/>
    <w:rsid w:val="00344BA0"/>
    <w:rsid w:val="0034552E"/>
    <w:rsid w:val="00345ABF"/>
    <w:rsid w:val="00345E78"/>
    <w:rsid w:val="003465AE"/>
    <w:rsid w:val="00352B4C"/>
    <w:rsid w:val="00357C1B"/>
    <w:rsid w:val="003617FC"/>
    <w:rsid w:val="00361A5A"/>
    <w:rsid w:val="00361B71"/>
    <w:rsid w:val="0036267D"/>
    <w:rsid w:val="00363B27"/>
    <w:rsid w:val="003642BC"/>
    <w:rsid w:val="00364474"/>
    <w:rsid w:val="003646D3"/>
    <w:rsid w:val="00364851"/>
    <w:rsid w:val="00364D42"/>
    <w:rsid w:val="00367E5D"/>
    <w:rsid w:val="0037187B"/>
    <w:rsid w:val="003725FE"/>
    <w:rsid w:val="0037415B"/>
    <w:rsid w:val="003744E5"/>
    <w:rsid w:val="003746CA"/>
    <w:rsid w:val="0037486C"/>
    <w:rsid w:val="00374C61"/>
    <w:rsid w:val="003757F3"/>
    <w:rsid w:val="00381D8F"/>
    <w:rsid w:val="00382E70"/>
    <w:rsid w:val="003857F9"/>
    <w:rsid w:val="00392484"/>
    <w:rsid w:val="00392F73"/>
    <w:rsid w:val="00393DF7"/>
    <w:rsid w:val="00395EEB"/>
    <w:rsid w:val="00396493"/>
    <w:rsid w:val="003A0743"/>
    <w:rsid w:val="003A0D72"/>
    <w:rsid w:val="003A1519"/>
    <w:rsid w:val="003A2CEE"/>
    <w:rsid w:val="003A33BE"/>
    <w:rsid w:val="003A49CC"/>
    <w:rsid w:val="003A54F9"/>
    <w:rsid w:val="003A7CC6"/>
    <w:rsid w:val="003B63CE"/>
    <w:rsid w:val="003C227F"/>
    <w:rsid w:val="003C3E87"/>
    <w:rsid w:val="003C4642"/>
    <w:rsid w:val="003C54E3"/>
    <w:rsid w:val="003C57CD"/>
    <w:rsid w:val="003C5E5E"/>
    <w:rsid w:val="003D2DE7"/>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20AC3"/>
    <w:rsid w:val="00420FBB"/>
    <w:rsid w:val="00423909"/>
    <w:rsid w:val="00424B99"/>
    <w:rsid w:val="00424E36"/>
    <w:rsid w:val="00425FD2"/>
    <w:rsid w:val="0043020D"/>
    <w:rsid w:val="0043029C"/>
    <w:rsid w:val="004329AE"/>
    <w:rsid w:val="00435001"/>
    <w:rsid w:val="00437529"/>
    <w:rsid w:val="0044177E"/>
    <w:rsid w:val="00443851"/>
    <w:rsid w:val="00445CDC"/>
    <w:rsid w:val="00445D5F"/>
    <w:rsid w:val="00451896"/>
    <w:rsid w:val="00452165"/>
    <w:rsid w:val="00455B67"/>
    <w:rsid w:val="00455C45"/>
    <w:rsid w:val="00456249"/>
    <w:rsid w:val="00456412"/>
    <w:rsid w:val="00460505"/>
    <w:rsid w:val="00462FE3"/>
    <w:rsid w:val="004630F7"/>
    <w:rsid w:val="004634BC"/>
    <w:rsid w:val="0046398D"/>
    <w:rsid w:val="0046529E"/>
    <w:rsid w:val="00465C54"/>
    <w:rsid w:val="00465F9B"/>
    <w:rsid w:val="004663D8"/>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4245"/>
    <w:rsid w:val="004E582A"/>
    <w:rsid w:val="004E5EF6"/>
    <w:rsid w:val="004F132F"/>
    <w:rsid w:val="004F223E"/>
    <w:rsid w:val="004F2C38"/>
    <w:rsid w:val="004F3C9E"/>
    <w:rsid w:val="004F615E"/>
    <w:rsid w:val="004F6BD5"/>
    <w:rsid w:val="004F7C3B"/>
    <w:rsid w:val="004F7F70"/>
    <w:rsid w:val="00501924"/>
    <w:rsid w:val="00502384"/>
    <w:rsid w:val="005037D0"/>
    <w:rsid w:val="00503B51"/>
    <w:rsid w:val="00503CB8"/>
    <w:rsid w:val="0050716C"/>
    <w:rsid w:val="00510210"/>
    <w:rsid w:val="00510D5C"/>
    <w:rsid w:val="00511D35"/>
    <w:rsid w:val="00515AD6"/>
    <w:rsid w:val="00515B9D"/>
    <w:rsid w:val="005165B1"/>
    <w:rsid w:val="0051731D"/>
    <w:rsid w:val="00521A34"/>
    <w:rsid w:val="00527259"/>
    <w:rsid w:val="005311E4"/>
    <w:rsid w:val="005322B9"/>
    <w:rsid w:val="005326DF"/>
    <w:rsid w:val="0053340C"/>
    <w:rsid w:val="005345EA"/>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D66"/>
    <w:rsid w:val="00564A0B"/>
    <w:rsid w:val="00565467"/>
    <w:rsid w:val="005654BB"/>
    <w:rsid w:val="00565F04"/>
    <w:rsid w:val="00570557"/>
    <w:rsid w:val="00570A3B"/>
    <w:rsid w:val="0057247F"/>
    <w:rsid w:val="0057285D"/>
    <w:rsid w:val="00572CA8"/>
    <w:rsid w:val="00575A1A"/>
    <w:rsid w:val="0057685A"/>
    <w:rsid w:val="00577457"/>
    <w:rsid w:val="005776F8"/>
    <w:rsid w:val="005801DD"/>
    <w:rsid w:val="0058042D"/>
    <w:rsid w:val="00583753"/>
    <w:rsid w:val="0058523D"/>
    <w:rsid w:val="00587146"/>
    <w:rsid w:val="00590006"/>
    <w:rsid w:val="00590814"/>
    <w:rsid w:val="00591564"/>
    <w:rsid w:val="00593B17"/>
    <w:rsid w:val="005947A5"/>
    <w:rsid w:val="005950A8"/>
    <w:rsid w:val="005953A9"/>
    <w:rsid w:val="00595D2B"/>
    <w:rsid w:val="00596363"/>
    <w:rsid w:val="00596600"/>
    <w:rsid w:val="005A019D"/>
    <w:rsid w:val="005A137A"/>
    <w:rsid w:val="005A3316"/>
    <w:rsid w:val="005A673A"/>
    <w:rsid w:val="005B2DF2"/>
    <w:rsid w:val="005B2E23"/>
    <w:rsid w:val="005B300A"/>
    <w:rsid w:val="005B4870"/>
    <w:rsid w:val="005B71A8"/>
    <w:rsid w:val="005C022E"/>
    <w:rsid w:val="005C2D64"/>
    <w:rsid w:val="005C5CE5"/>
    <w:rsid w:val="005D130D"/>
    <w:rsid w:val="005D22FD"/>
    <w:rsid w:val="005D3779"/>
    <w:rsid w:val="005D42B1"/>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239C"/>
    <w:rsid w:val="00693AA5"/>
    <w:rsid w:val="0069534D"/>
    <w:rsid w:val="00695901"/>
    <w:rsid w:val="00697173"/>
    <w:rsid w:val="006976EF"/>
    <w:rsid w:val="006A32DB"/>
    <w:rsid w:val="006A362E"/>
    <w:rsid w:val="006A47DA"/>
    <w:rsid w:val="006B0293"/>
    <w:rsid w:val="006B1A90"/>
    <w:rsid w:val="006B1CC7"/>
    <w:rsid w:val="006B3533"/>
    <w:rsid w:val="006B394A"/>
    <w:rsid w:val="006B7CA0"/>
    <w:rsid w:val="006C200A"/>
    <w:rsid w:val="006C353D"/>
    <w:rsid w:val="006C4A98"/>
    <w:rsid w:val="006C4EA6"/>
    <w:rsid w:val="006D1592"/>
    <w:rsid w:val="006D188D"/>
    <w:rsid w:val="006D20E5"/>
    <w:rsid w:val="006D2CD0"/>
    <w:rsid w:val="006D6F1B"/>
    <w:rsid w:val="006D7A58"/>
    <w:rsid w:val="006E0A89"/>
    <w:rsid w:val="006E143B"/>
    <w:rsid w:val="006E2CA0"/>
    <w:rsid w:val="006E306E"/>
    <w:rsid w:val="006E3088"/>
    <w:rsid w:val="006E30F0"/>
    <w:rsid w:val="006E5548"/>
    <w:rsid w:val="006E74D4"/>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778F"/>
    <w:rsid w:val="007110EE"/>
    <w:rsid w:val="00712EBA"/>
    <w:rsid w:val="007134D2"/>
    <w:rsid w:val="007136F7"/>
    <w:rsid w:val="00716497"/>
    <w:rsid w:val="00717C29"/>
    <w:rsid w:val="00717FEF"/>
    <w:rsid w:val="00720CAC"/>
    <w:rsid w:val="00722B45"/>
    <w:rsid w:val="00722C50"/>
    <w:rsid w:val="00723ABF"/>
    <w:rsid w:val="00723AD9"/>
    <w:rsid w:val="00730C61"/>
    <w:rsid w:val="007333B1"/>
    <w:rsid w:val="00733C25"/>
    <w:rsid w:val="00733EA0"/>
    <w:rsid w:val="00736855"/>
    <w:rsid w:val="00736F9F"/>
    <w:rsid w:val="0073704F"/>
    <w:rsid w:val="00737373"/>
    <w:rsid w:val="007445AB"/>
    <w:rsid w:val="00745A7A"/>
    <w:rsid w:val="00746EE9"/>
    <w:rsid w:val="0074745E"/>
    <w:rsid w:val="0075306F"/>
    <w:rsid w:val="0075784A"/>
    <w:rsid w:val="00757D35"/>
    <w:rsid w:val="00760F62"/>
    <w:rsid w:val="007642C6"/>
    <w:rsid w:val="00765249"/>
    <w:rsid w:val="00765E71"/>
    <w:rsid w:val="00771804"/>
    <w:rsid w:val="007722CD"/>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39AE"/>
    <w:rsid w:val="007D4E71"/>
    <w:rsid w:val="007D4EBD"/>
    <w:rsid w:val="007D6D73"/>
    <w:rsid w:val="007D7F01"/>
    <w:rsid w:val="007E021E"/>
    <w:rsid w:val="007E0FA8"/>
    <w:rsid w:val="007E3083"/>
    <w:rsid w:val="007E3231"/>
    <w:rsid w:val="007E4797"/>
    <w:rsid w:val="007E58DE"/>
    <w:rsid w:val="007E7B31"/>
    <w:rsid w:val="007F0AA8"/>
    <w:rsid w:val="007F1C2A"/>
    <w:rsid w:val="007F42AC"/>
    <w:rsid w:val="007F6635"/>
    <w:rsid w:val="007F6748"/>
    <w:rsid w:val="007F7191"/>
    <w:rsid w:val="0080006B"/>
    <w:rsid w:val="00800933"/>
    <w:rsid w:val="008013FA"/>
    <w:rsid w:val="0080184A"/>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7866"/>
    <w:rsid w:val="00880015"/>
    <w:rsid w:val="00880A2E"/>
    <w:rsid w:val="00880CC7"/>
    <w:rsid w:val="00882142"/>
    <w:rsid w:val="008831CB"/>
    <w:rsid w:val="008833C3"/>
    <w:rsid w:val="00883A72"/>
    <w:rsid w:val="008849B5"/>
    <w:rsid w:val="00885364"/>
    <w:rsid w:val="00885AA6"/>
    <w:rsid w:val="008902B3"/>
    <w:rsid w:val="00890BF3"/>
    <w:rsid w:val="00896667"/>
    <w:rsid w:val="00896C4E"/>
    <w:rsid w:val="008A0753"/>
    <w:rsid w:val="008A0A1C"/>
    <w:rsid w:val="008A2277"/>
    <w:rsid w:val="008A492B"/>
    <w:rsid w:val="008A5FE1"/>
    <w:rsid w:val="008A6387"/>
    <w:rsid w:val="008A7269"/>
    <w:rsid w:val="008B0C86"/>
    <w:rsid w:val="008B1716"/>
    <w:rsid w:val="008B23CA"/>
    <w:rsid w:val="008B2CEE"/>
    <w:rsid w:val="008B5036"/>
    <w:rsid w:val="008B5475"/>
    <w:rsid w:val="008B5569"/>
    <w:rsid w:val="008C00D7"/>
    <w:rsid w:val="008C0B2C"/>
    <w:rsid w:val="008C14A4"/>
    <w:rsid w:val="008C16F0"/>
    <w:rsid w:val="008C2668"/>
    <w:rsid w:val="008C6A70"/>
    <w:rsid w:val="008C6D7C"/>
    <w:rsid w:val="008D1891"/>
    <w:rsid w:val="008D1FC2"/>
    <w:rsid w:val="008D5402"/>
    <w:rsid w:val="008D5A93"/>
    <w:rsid w:val="008D5C55"/>
    <w:rsid w:val="008D5E62"/>
    <w:rsid w:val="008E25F1"/>
    <w:rsid w:val="008E4A61"/>
    <w:rsid w:val="008E4EF6"/>
    <w:rsid w:val="008E6219"/>
    <w:rsid w:val="008F21AA"/>
    <w:rsid w:val="008F293F"/>
    <w:rsid w:val="008F2B40"/>
    <w:rsid w:val="008F30F4"/>
    <w:rsid w:val="008F3B1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A8A"/>
    <w:rsid w:val="00914F23"/>
    <w:rsid w:val="00915A82"/>
    <w:rsid w:val="009173F5"/>
    <w:rsid w:val="009179E2"/>
    <w:rsid w:val="00920829"/>
    <w:rsid w:val="00921A91"/>
    <w:rsid w:val="00923B6F"/>
    <w:rsid w:val="009255DD"/>
    <w:rsid w:val="0092568D"/>
    <w:rsid w:val="00925CC6"/>
    <w:rsid w:val="00926A11"/>
    <w:rsid w:val="00930280"/>
    <w:rsid w:val="00930A02"/>
    <w:rsid w:val="009314FC"/>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3222"/>
    <w:rsid w:val="0097380A"/>
    <w:rsid w:val="00974723"/>
    <w:rsid w:val="009763B7"/>
    <w:rsid w:val="009800A4"/>
    <w:rsid w:val="0098038F"/>
    <w:rsid w:val="009809C6"/>
    <w:rsid w:val="0098147D"/>
    <w:rsid w:val="00981F98"/>
    <w:rsid w:val="00982123"/>
    <w:rsid w:val="009828C8"/>
    <w:rsid w:val="00982971"/>
    <w:rsid w:val="0098321E"/>
    <w:rsid w:val="00986E2A"/>
    <w:rsid w:val="00987FDA"/>
    <w:rsid w:val="009910D8"/>
    <w:rsid w:val="009943C3"/>
    <w:rsid w:val="009A2B49"/>
    <w:rsid w:val="009A358F"/>
    <w:rsid w:val="009A3FC4"/>
    <w:rsid w:val="009A5F73"/>
    <w:rsid w:val="009A64A9"/>
    <w:rsid w:val="009A6B6E"/>
    <w:rsid w:val="009B0997"/>
    <w:rsid w:val="009B28F6"/>
    <w:rsid w:val="009B40ED"/>
    <w:rsid w:val="009B4649"/>
    <w:rsid w:val="009B551D"/>
    <w:rsid w:val="009B58B9"/>
    <w:rsid w:val="009B6A18"/>
    <w:rsid w:val="009B6D31"/>
    <w:rsid w:val="009C02B8"/>
    <w:rsid w:val="009C1397"/>
    <w:rsid w:val="009C28AA"/>
    <w:rsid w:val="009C509E"/>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83E"/>
    <w:rsid w:val="00A07CEC"/>
    <w:rsid w:val="00A10646"/>
    <w:rsid w:val="00A108A1"/>
    <w:rsid w:val="00A1190E"/>
    <w:rsid w:val="00A128AF"/>
    <w:rsid w:val="00A1366A"/>
    <w:rsid w:val="00A13761"/>
    <w:rsid w:val="00A153AE"/>
    <w:rsid w:val="00A1658C"/>
    <w:rsid w:val="00A16C95"/>
    <w:rsid w:val="00A16FAF"/>
    <w:rsid w:val="00A17A87"/>
    <w:rsid w:val="00A20A1F"/>
    <w:rsid w:val="00A21023"/>
    <w:rsid w:val="00A21206"/>
    <w:rsid w:val="00A214C6"/>
    <w:rsid w:val="00A217D6"/>
    <w:rsid w:val="00A2222E"/>
    <w:rsid w:val="00A226AE"/>
    <w:rsid w:val="00A24C2B"/>
    <w:rsid w:val="00A26586"/>
    <w:rsid w:val="00A2660F"/>
    <w:rsid w:val="00A304AE"/>
    <w:rsid w:val="00A33967"/>
    <w:rsid w:val="00A3557F"/>
    <w:rsid w:val="00A35B09"/>
    <w:rsid w:val="00A36773"/>
    <w:rsid w:val="00A3739C"/>
    <w:rsid w:val="00A40A74"/>
    <w:rsid w:val="00A42783"/>
    <w:rsid w:val="00A431C3"/>
    <w:rsid w:val="00A43329"/>
    <w:rsid w:val="00A453DE"/>
    <w:rsid w:val="00A45568"/>
    <w:rsid w:val="00A4772F"/>
    <w:rsid w:val="00A47E07"/>
    <w:rsid w:val="00A5198E"/>
    <w:rsid w:val="00A524E1"/>
    <w:rsid w:val="00A54D8A"/>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906"/>
    <w:rsid w:val="00A76A3E"/>
    <w:rsid w:val="00A76D6E"/>
    <w:rsid w:val="00A772CB"/>
    <w:rsid w:val="00A7773A"/>
    <w:rsid w:val="00A77EB7"/>
    <w:rsid w:val="00A814C0"/>
    <w:rsid w:val="00A81DC4"/>
    <w:rsid w:val="00A831E4"/>
    <w:rsid w:val="00A8377A"/>
    <w:rsid w:val="00A84B59"/>
    <w:rsid w:val="00A86A75"/>
    <w:rsid w:val="00A87849"/>
    <w:rsid w:val="00A87DA4"/>
    <w:rsid w:val="00A90478"/>
    <w:rsid w:val="00A9051A"/>
    <w:rsid w:val="00A915A5"/>
    <w:rsid w:val="00A93A25"/>
    <w:rsid w:val="00A947D7"/>
    <w:rsid w:val="00A951A3"/>
    <w:rsid w:val="00A951FD"/>
    <w:rsid w:val="00A9637E"/>
    <w:rsid w:val="00A96421"/>
    <w:rsid w:val="00AA1527"/>
    <w:rsid w:val="00AA3300"/>
    <w:rsid w:val="00AA422E"/>
    <w:rsid w:val="00AA6B2F"/>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2BCA"/>
    <w:rsid w:val="00AF2C6D"/>
    <w:rsid w:val="00AF2ED9"/>
    <w:rsid w:val="00AF762F"/>
    <w:rsid w:val="00B003CE"/>
    <w:rsid w:val="00B012EB"/>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122A"/>
    <w:rsid w:val="00B720C6"/>
    <w:rsid w:val="00B748B6"/>
    <w:rsid w:val="00B835FD"/>
    <w:rsid w:val="00B8397E"/>
    <w:rsid w:val="00B84F3C"/>
    <w:rsid w:val="00B878EB"/>
    <w:rsid w:val="00B878F9"/>
    <w:rsid w:val="00B87CBB"/>
    <w:rsid w:val="00B91327"/>
    <w:rsid w:val="00B9220A"/>
    <w:rsid w:val="00B94F04"/>
    <w:rsid w:val="00B95704"/>
    <w:rsid w:val="00BA1B47"/>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62D"/>
    <w:rsid w:val="00BD5FE6"/>
    <w:rsid w:val="00BD631D"/>
    <w:rsid w:val="00BD7462"/>
    <w:rsid w:val="00BD7681"/>
    <w:rsid w:val="00BD7DA2"/>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B9C"/>
    <w:rsid w:val="00CB301A"/>
    <w:rsid w:val="00CB3459"/>
    <w:rsid w:val="00CB34C9"/>
    <w:rsid w:val="00CB52B4"/>
    <w:rsid w:val="00CB590E"/>
    <w:rsid w:val="00CB5925"/>
    <w:rsid w:val="00CB6417"/>
    <w:rsid w:val="00CB6836"/>
    <w:rsid w:val="00CB7AD7"/>
    <w:rsid w:val="00CC0866"/>
    <w:rsid w:val="00CC1F1F"/>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7F5"/>
    <w:rsid w:val="00CE2FDA"/>
    <w:rsid w:val="00CE325A"/>
    <w:rsid w:val="00CE392F"/>
    <w:rsid w:val="00CE5D52"/>
    <w:rsid w:val="00CF03BC"/>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15C9"/>
    <w:rsid w:val="00D231CF"/>
    <w:rsid w:val="00D236D4"/>
    <w:rsid w:val="00D23987"/>
    <w:rsid w:val="00D24ABD"/>
    <w:rsid w:val="00D24EB7"/>
    <w:rsid w:val="00D25AA8"/>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89C"/>
    <w:rsid w:val="00D80769"/>
    <w:rsid w:val="00D8574E"/>
    <w:rsid w:val="00D85907"/>
    <w:rsid w:val="00D863A5"/>
    <w:rsid w:val="00D86B19"/>
    <w:rsid w:val="00D90854"/>
    <w:rsid w:val="00D91203"/>
    <w:rsid w:val="00D9123F"/>
    <w:rsid w:val="00D9368B"/>
    <w:rsid w:val="00D94473"/>
    <w:rsid w:val="00D964CF"/>
    <w:rsid w:val="00D97E9E"/>
    <w:rsid w:val="00DA052C"/>
    <w:rsid w:val="00DA15F0"/>
    <w:rsid w:val="00DA19C5"/>
    <w:rsid w:val="00DA5B87"/>
    <w:rsid w:val="00DA70A8"/>
    <w:rsid w:val="00DA7CF6"/>
    <w:rsid w:val="00DB1811"/>
    <w:rsid w:val="00DB40A5"/>
    <w:rsid w:val="00DB7389"/>
    <w:rsid w:val="00DC2FC4"/>
    <w:rsid w:val="00DC4E45"/>
    <w:rsid w:val="00DC5DB4"/>
    <w:rsid w:val="00DC611C"/>
    <w:rsid w:val="00DC644C"/>
    <w:rsid w:val="00DC7643"/>
    <w:rsid w:val="00DD0288"/>
    <w:rsid w:val="00DD17DC"/>
    <w:rsid w:val="00DD2027"/>
    <w:rsid w:val="00DD332C"/>
    <w:rsid w:val="00DD4830"/>
    <w:rsid w:val="00DD74AD"/>
    <w:rsid w:val="00DD7E92"/>
    <w:rsid w:val="00DE3047"/>
    <w:rsid w:val="00DE39D9"/>
    <w:rsid w:val="00DE5476"/>
    <w:rsid w:val="00DE6313"/>
    <w:rsid w:val="00DE6EA4"/>
    <w:rsid w:val="00DE7B2F"/>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A4"/>
    <w:rsid w:val="00E05BD6"/>
    <w:rsid w:val="00E05C68"/>
    <w:rsid w:val="00E05C88"/>
    <w:rsid w:val="00E0732B"/>
    <w:rsid w:val="00E07D6D"/>
    <w:rsid w:val="00E10AAB"/>
    <w:rsid w:val="00E11B17"/>
    <w:rsid w:val="00E132CD"/>
    <w:rsid w:val="00E17B9F"/>
    <w:rsid w:val="00E20679"/>
    <w:rsid w:val="00E2122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1C4B"/>
    <w:rsid w:val="00E42355"/>
    <w:rsid w:val="00E42740"/>
    <w:rsid w:val="00E4451F"/>
    <w:rsid w:val="00E44566"/>
    <w:rsid w:val="00E44903"/>
    <w:rsid w:val="00E479E3"/>
    <w:rsid w:val="00E510F2"/>
    <w:rsid w:val="00E51470"/>
    <w:rsid w:val="00E53B04"/>
    <w:rsid w:val="00E543F1"/>
    <w:rsid w:val="00E55C96"/>
    <w:rsid w:val="00E571C7"/>
    <w:rsid w:val="00E57E01"/>
    <w:rsid w:val="00E6079E"/>
    <w:rsid w:val="00E60E9B"/>
    <w:rsid w:val="00E62BCB"/>
    <w:rsid w:val="00E659E2"/>
    <w:rsid w:val="00E6773B"/>
    <w:rsid w:val="00E72B66"/>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15E8"/>
    <w:rsid w:val="00E92A41"/>
    <w:rsid w:val="00E92BB6"/>
    <w:rsid w:val="00E93EEE"/>
    <w:rsid w:val="00E97547"/>
    <w:rsid w:val="00EA0041"/>
    <w:rsid w:val="00EA02CC"/>
    <w:rsid w:val="00EA085A"/>
    <w:rsid w:val="00EA09DA"/>
    <w:rsid w:val="00EA2F33"/>
    <w:rsid w:val="00EA3E6F"/>
    <w:rsid w:val="00EA401B"/>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1458"/>
    <w:rsid w:val="00F31BE8"/>
    <w:rsid w:val="00F31C09"/>
    <w:rsid w:val="00F32963"/>
    <w:rsid w:val="00F339CF"/>
    <w:rsid w:val="00F33A6C"/>
    <w:rsid w:val="00F34655"/>
    <w:rsid w:val="00F3596B"/>
    <w:rsid w:val="00F36292"/>
    <w:rsid w:val="00F367CA"/>
    <w:rsid w:val="00F37EE6"/>
    <w:rsid w:val="00F4463F"/>
    <w:rsid w:val="00F45729"/>
    <w:rsid w:val="00F46094"/>
    <w:rsid w:val="00F500CC"/>
    <w:rsid w:val="00F51116"/>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45DB"/>
    <w:rsid w:val="00F7534E"/>
    <w:rsid w:val="00F76C3F"/>
    <w:rsid w:val="00F80C74"/>
    <w:rsid w:val="00F8115E"/>
    <w:rsid w:val="00F81AF3"/>
    <w:rsid w:val="00F81DFC"/>
    <w:rsid w:val="00F8240D"/>
    <w:rsid w:val="00F84088"/>
    <w:rsid w:val="00F8460B"/>
    <w:rsid w:val="00F8515A"/>
    <w:rsid w:val="00F902DC"/>
    <w:rsid w:val="00F9042F"/>
    <w:rsid w:val="00F90508"/>
    <w:rsid w:val="00F91D94"/>
    <w:rsid w:val="00F93A54"/>
    <w:rsid w:val="00F93E15"/>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D07FC"/>
    <w:rsid w:val="00FD0ECE"/>
    <w:rsid w:val="00FD15C5"/>
    <w:rsid w:val="00FD163F"/>
    <w:rsid w:val="00FD1BB3"/>
    <w:rsid w:val="00FD3231"/>
    <w:rsid w:val="00FD7304"/>
    <w:rsid w:val="00FD7E04"/>
    <w:rsid w:val="00FE0B3D"/>
    <w:rsid w:val="00FE151A"/>
    <w:rsid w:val="00FE22C2"/>
    <w:rsid w:val="00FE31AA"/>
    <w:rsid w:val="00FE4AF4"/>
    <w:rsid w:val="00FF2EF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jpe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jpe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5.png"/><Relationship Id="rId11" Type="http://schemas.openxmlformats.org/officeDocument/2006/relationships/hyperlink" Target="file:///C:\Users\wjauf\smartmedicine_git\Masterarbeit\Masterarbeit.docx" TargetMode="Externa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1.jpe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oleObject" Target="embeddings/oleObject1.bin"/><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hyperlink" Target="file:///C:\Users\wjauf\smartmedicine_git\Masterarbeit\Masterarbeit.docx" TargetMode="External"/><Relationship Id="rId19" Type="http://schemas.openxmlformats.org/officeDocument/2006/relationships/image" Target="media/image5.png"/><Relationship Id="rId31" Type="http://schemas.openxmlformats.org/officeDocument/2006/relationships/chart" Target="charts/chart3.xml"/><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wjauf\smartmedicine_git\Masterarbeit\Masterarbeit.docx"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883F0B-3593-40A2-B1AD-15C8622A3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69027</Words>
  <Characters>434876</Characters>
  <Application>Microsoft Office Word</Application>
  <DocSecurity>0</DocSecurity>
  <Lines>3623</Lines>
  <Paragraphs>1005</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02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281</cp:revision>
  <cp:lastPrinted>2017-03-04T19:05:00Z</cp:lastPrinted>
  <dcterms:created xsi:type="dcterms:W3CDTF">2016-12-14T14:52:00Z</dcterms:created>
  <dcterms:modified xsi:type="dcterms:W3CDTF">2017-03-04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1">
    <vt:lpwstr>5.4.0.2</vt:lpwstr>
  </property>
  <property fmtid="{D5CDD505-2E9C-101B-9397-08002B2CF9AE}" pid="12" name="CitaviDocumentProperty_6">
    <vt:lpwstr>False</vt:lpwstr>
  </property>
  <property fmtid="{D5CDD505-2E9C-101B-9397-08002B2CF9AE}" pid="13" name="CitaviDocumentProperty_8">
    <vt:lpwstr>E:\Studium\master\Semester 3\Masterthesis\Citavi\Citavi 5\Projects\Masterarbeit\Masterarbeit.ctv5</vt:lpwstr>
  </property>
</Properties>
</file>